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59C399" w14:textId="20D8DFA0" w:rsidR="00BA364E" w:rsidRPr="008D0D89" w:rsidRDefault="001747D4" w:rsidP="00F6718B">
      <w:pPr>
        <w:pStyle w:val="Heading1"/>
      </w:pPr>
      <w:r w:rsidRPr="008D0D89">
        <w:t xml:space="preserve">PAIN IN </w:t>
      </w:r>
      <w:r w:rsidR="004E660D" w:rsidRPr="008D0D89">
        <w:t>PARKINSON’S DISEASE</w:t>
      </w:r>
      <w:r w:rsidRPr="008D0D89">
        <w:t xml:space="preserve"> </w:t>
      </w:r>
      <w:r w:rsidR="00BE5FD1" w:rsidRPr="008D0D89">
        <w:t xml:space="preserve">AND </w:t>
      </w:r>
      <w:r w:rsidRPr="008D0D89">
        <w:t xml:space="preserve">THE ROLE OF SUBTHALAMIC NUCLEUS </w:t>
      </w:r>
    </w:p>
    <w:p w14:paraId="42B1AE28" w14:textId="6C7A4601" w:rsidR="003D167E" w:rsidRPr="008D0D89" w:rsidRDefault="003D167E" w:rsidP="001E1694">
      <w:pPr>
        <w:spacing w:line="240" w:lineRule="auto"/>
        <w:rPr>
          <w:rFonts w:cs="Times New Roman"/>
        </w:rPr>
      </w:pPr>
    </w:p>
    <w:p w14:paraId="29DC95EA" w14:textId="68CFF47D" w:rsidR="00126E46" w:rsidRPr="008D0D89" w:rsidRDefault="00126E46" w:rsidP="001E1694">
      <w:pPr>
        <w:spacing w:line="240" w:lineRule="auto"/>
        <w:rPr>
          <w:rFonts w:cs="Times New Roman"/>
        </w:rPr>
      </w:pPr>
      <w:proofErr w:type="spellStart"/>
      <w:r w:rsidRPr="008D0D89">
        <w:rPr>
          <w:rFonts w:cs="Times New Roman"/>
        </w:rPr>
        <w:t>Abteen</w:t>
      </w:r>
      <w:proofErr w:type="spellEnd"/>
      <w:r w:rsidRPr="008D0D89">
        <w:rPr>
          <w:rFonts w:cs="Times New Roman"/>
        </w:rPr>
        <w:t xml:space="preserve"> Mostofi</w:t>
      </w:r>
      <w:r w:rsidR="00E31507" w:rsidRPr="008D0D89">
        <w:rPr>
          <w:rFonts w:cs="Times New Roman"/>
          <w:vertAlign w:val="superscript"/>
        </w:rPr>
        <w:t>1</w:t>
      </w:r>
      <w:r w:rsidRPr="008D0D89">
        <w:rPr>
          <w:rFonts w:cs="Times New Roman"/>
        </w:rPr>
        <w:t>, Francesca Morgante</w:t>
      </w:r>
      <w:r w:rsidR="00E31507" w:rsidRPr="008D0D89">
        <w:rPr>
          <w:rFonts w:cs="Times New Roman"/>
          <w:vertAlign w:val="superscript"/>
        </w:rPr>
        <w:t>1,</w:t>
      </w:r>
      <w:proofErr w:type="gramStart"/>
      <w:r w:rsidR="00E31507" w:rsidRPr="008D0D89">
        <w:rPr>
          <w:rFonts w:cs="Times New Roman"/>
          <w:vertAlign w:val="superscript"/>
        </w:rPr>
        <w:t>2</w:t>
      </w:r>
      <w:r w:rsidR="000D4E32" w:rsidRPr="008D0D89">
        <w:rPr>
          <w:rFonts w:cs="Times New Roman"/>
          <w:vertAlign w:val="superscript"/>
        </w:rPr>
        <w:t>,</w:t>
      </w:r>
      <w:r w:rsidR="001E1694" w:rsidRPr="008D0D89">
        <w:rPr>
          <w:rFonts w:cs="Times New Roman"/>
          <w:vertAlign w:val="superscript"/>
        </w:rPr>
        <w:t>#</w:t>
      </w:r>
      <w:proofErr w:type="gramEnd"/>
      <w:r w:rsidRPr="008D0D89">
        <w:rPr>
          <w:rFonts w:cs="Times New Roman"/>
        </w:rPr>
        <w:t>, Mark J. Edwards</w:t>
      </w:r>
      <w:r w:rsidR="00E31507" w:rsidRPr="008D0D89">
        <w:rPr>
          <w:rFonts w:cs="Times New Roman"/>
          <w:vertAlign w:val="superscript"/>
        </w:rPr>
        <w:t>1</w:t>
      </w:r>
      <w:r w:rsidR="00D52C77" w:rsidRPr="008D0D89">
        <w:rPr>
          <w:rFonts w:cs="Times New Roman"/>
        </w:rPr>
        <w:t>,</w:t>
      </w:r>
      <w:r w:rsidR="00B31F65" w:rsidRPr="008D0D89">
        <w:rPr>
          <w:rFonts w:cs="Times New Roman"/>
        </w:rPr>
        <w:t xml:space="preserve"> Peter Brown</w:t>
      </w:r>
      <w:r w:rsidR="00B31F65" w:rsidRPr="008D0D89">
        <w:rPr>
          <w:rFonts w:cs="Times New Roman"/>
          <w:vertAlign w:val="superscript"/>
        </w:rPr>
        <w:t>3</w:t>
      </w:r>
      <w:r w:rsidRPr="008D0D89">
        <w:rPr>
          <w:rFonts w:cs="Times New Roman"/>
        </w:rPr>
        <w:t xml:space="preserve"> </w:t>
      </w:r>
      <w:r w:rsidR="00D52C77" w:rsidRPr="008D0D89">
        <w:rPr>
          <w:rFonts w:cs="Times New Roman"/>
        </w:rPr>
        <w:t xml:space="preserve">and </w:t>
      </w:r>
      <w:proofErr w:type="spellStart"/>
      <w:r w:rsidRPr="008D0D89">
        <w:rPr>
          <w:rFonts w:cs="Times New Roman"/>
        </w:rPr>
        <w:t>Erlick</w:t>
      </w:r>
      <w:proofErr w:type="spellEnd"/>
      <w:r w:rsidRPr="008D0D89">
        <w:rPr>
          <w:rFonts w:cs="Times New Roman"/>
        </w:rPr>
        <w:t xml:space="preserve"> A. C. Pereira</w:t>
      </w:r>
      <w:r w:rsidR="00E31507" w:rsidRPr="008D0D89">
        <w:rPr>
          <w:rFonts w:cs="Times New Roman"/>
          <w:vertAlign w:val="superscript"/>
        </w:rPr>
        <w:t>1</w:t>
      </w:r>
    </w:p>
    <w:p w14:paraId="5B8F4A82" w14:textId="77777777" w:rsidR="00126E46" w:rsidRPr="008D0D89" w:rsidRDefault="00126E46" w:rsidP="00C45793">
      <w:pPr>
        <w:rPr>
          <w:rFonts w:cs="Times New Roman"/>
        </w:rPr>
      </w:pPr>
    </w:p>
    <w:p w14:paraId="7D56BA60" w14:textId="0272C68D" w:rsidR="00E31507" w:rsidRPr="008D0D89" w:rsidRDefault="00E31507" w:rsidP="009F6101">
      <w:pPr>
        <w:spacing w:line="240" w:lineRule="auto"/>
        <w:rPr>
          <w:rFonts w:cs="Times New Roman"/>
        </w:rPr>
      </w:pPr>
      <w:r w:rsidRPr="008D0D89">
        <w:rPr>
          <w:rFonts w:cs="Times New Roman"/>
          <w:vertAlign w:val="superscript"/>
        </w:rPr>
        <w:t>1</w:t>
      </w:r>
      <w:r w:rsidRPr="008D0D89">
        <w:rPr>
          <w:rFonts w:cs="Times New Roman"/>
        </w:rPr>
        <w:t xml:space="preserve"> Neurosciences Research Centre, Molecular and Clinical Sciences Research Institute, St George's</w:t>
      </w:r>
      <w:r w:rsidR="00A94748" w:rsidRPr="008D0D89">
        <w:rPr>
          <w:rFonts w:cs="Times New Roman"/>
        </w:rPr>
        <w:t>,</w:t>
      </w:r>
      <w:r w:rsidRPr="008D0D89">
        <w:rPr>
          <w:rFonts w:cs="Times New Roman"/>
        </w:rPr>
        <w:t xml:space="preserve"> University of London, London, United Kingdom</w:t>
      </w:r>
    </w:p>
    <w:p w14:paraId="0338FB00" w14:textId="762861D2" w:rsidR="00E31507" w:rsidRPr="008D0D89" w:rsidRDefault="00E31507" w:rsidP="009F6101">
      <w:pPr>
        <w:spacing w:line="240" w:lineRule="auto"/>
        <w:rPr>
          <w:rFonts w:cs="Times New Roman"/>
        </w:rPr>
      </w:pPr>
      <w:r w:rsidRPr="008D0D89">
        <w:rPr>
          <w:rFonts w:cs="Times New Roman"/>
          <w:vertAlign w:val="superscript"/>
        </w:rPr>
        <w:t xml:space="preserve">2 </w:t>
      </w:r>
      <w:r w:rsidRPr="008D0D89">
        <w:rPr>
          <w:rFonts w:cs="Times New Roman"/>
        </w:rPr>
        <w:t>Department of Experimental and Clinical Medicine, University of Messina,</w:t>
      </w:r>
      <w:r w:rsidR="00866F5E" w:rsidRPr="008D0D89">
        <w:rPr>
          <w:rFonts w:cs="Times New Roman"/>
        </w:rPr>
        <w:t xml:space="preserve"> Messina,</w:t>
      </w:r>
      <w:r w:rsidRPr="008D0D89">
        <w:rPr>
          <w:rFonts w:cs="Times New Roman"/>
        </w:rPr>
        <w:t xml:space="preserve"> Italy</w:t>
      </w:r>
    </w:p>
    <w:p w14:paraId="73901D07" w14:textId="6B7473D0" w:rsidR="00B31F65" w:rsidRPr="008D0D89" w:rsidRDefault="00B31F65" w:rsidP="009F6101">
      <w:pPr>
        <w:spacing w:line="240" w:lineRule="auto"/>
        <w:rPr>
          <w:rFonts w:cs="Times New Roman"/>
        </w:rPr>
      </w:pPr>
      <w:r w:rsidRPr="008D0D89">
        <w:rPr>
          <w:rFonts w:cs="Times New Roman"/>
          <w:vertAlign w:val="superscript"/>
        </w:rPr>
        <w:t xml:space="preserve">3 </w:t>
      </w:r>
      <w:r w:rsidRPr="008D0D89">
        <w:rPr>
          <w:rFonts w:cs="Times New Roman"/>
        </w:rPr>
        <w:t xml:space="preserve">Medical Research Council Brain Network Dynamics Unit, </w:t>
      </w:r>
      <w:r w:rsidR="003B75E3" w:rsidRPr="008D0D89">
        <w:rPr>
          <w:rFonts w:cs="Times New Roman"/>
        </w:rPr>
        <w:t xml:space="preserve">Nuffield Department of Clinical Neurosciences, </w:t>
      </w:r>
      <w:r w:rsidRPr="008D0D89">
        <w:rPr>
          <w:rFonts w:cs="Times New Roman"/>
        </w:rPr>
        <w:t xml:space="preserve">Oxford, </w:t>
      </w:r>
      <w:r w:rsidR="00866F5E" w:rsidRPr="008D0D89">
        <w:rPr>
          <w:rFonts w:cs="Times New Roman"/>
        </w:rPr>
        <w:t>United Kingdom</w:t>
      </w:r>
    </w:p>
    <w:p w14:paraId="05A8D57F" w14:textId="77777777" w:rsidR="00F826A1" w:rsidRPr="008D0D89" w:rsidRDefault="00F826A1" w:rsidP="00C45793">
      <w:pPr>
        <w:rPr>
          <w:rFonts w:cs="Times New Roman"/>
        </w:rPr>
      </w:pPr>
    </w:p>
    <w:p w14:paraId="3F4A6B5E" w14:textId="2505BA4F" w:rsidR="00F447E5" w:rsidRPr="008D0D89" w:rsidRDefault="00F826A1" w:rsidP="00F826A1">
      <w:pPr>
        <w:rPr>
          <w:rFonts w:cs="Times New Roman"/>
        </w:rPr>
      </w:pPr>
      <w:r w:rsidRPr="008D0D89">
        <w:rPr>
          <w:rFonts w:cs="Times New Roman"/>
          <w:b/>
          <w:bCs/>
        </w:rPr>
        <w:t>Manuscript type:</w:t>
      </w:r>
      <w:r w:rsidRPr="008D0D89">
        <w:rPr>
          <w:rFonts w:cs="Times New Roman"/>
        </w:rPr>
        <w:t xml:space="preserve"> </w:t>
      </w:r>
      <w:r w:rsidR="00F447E5" w:rsidRPr="008D0D89">
        <w:rPr>
          <w:rFonts w:cs="Times New Roman"/>
        </w:rPr>
        <w:t xml:space="preserve">UPDATES </w:t>
      </w:r>
    </w:p>
    <w:p w14:paraId="2882631B" w14:textId="5C130DDC" w:rsidR="00F826A1" w:rsidRPr="008D0D89" w:rsidRDefault="00F826A1" w:rsidP="00F826A1">
      <w:pPr>
        <w:rPr>
          <w:rFonts w:cs="Times New Roman"/>
        </w:rPr>
      </w:pPr>
      <w:r w:rsidRPr="008D0D89">
        <w:rPr>
          <w:rFonts w:cs="Times New Roman"/>
          <w:b/>
          <w:bCs/>
        </w:rPr>
        <w:t>Running title:</w:t>
      </w:r>
      <w:r w:rsidRPr="008D0D89">
        <w:rPr>
          <w:rFonts w:cs="Times New Roman"/>
        </w:rPr>
        <w:t xml:space="preserve"> Pain, P</w:t>
      </w:r>
      <w:r w:rsidR="0044024F" w:rsidRPr="008D0D89">
        <w:rPr>
          <w:rFonts w:cs="Times New Roman"/>
        </w:rPr>
        <w:t>D</w:t>
      </w:r>
      <w:r w:rsidRPr="008D0D89">
        <w:rPr>
          <w:rFonts w:cs="Times New Roman"/>
        </w:rPr>
        <w:t xml:space="preserve"> and </w:t>
      </w:r>
      <w:r w:rsidR="0044024F" w:rsidRPr="008D0D89">
        <w:rPr>
          <w:rFonts w:cs="Times New Roman"/>
        </w:rPr>
        <w:t>STN</w:t>
      </w:r>
    </w:p>
    <w:p w14:paraId="2D20D455" w14:textId="33081B00" w:rsidR="00F826A1" w:rsidRPr="008D0D89" w:rsidRDefault="00F826A1" w:rsidP="00F826A1">
      <w:pPr>
        <w:rPr>
          <w:rFonts w:cs="Times New Roman"/>
        </w:rPr>
      </w:pPr>
      <w:r w:rsidRPr="008D0D89">
        <w:rPr>
          <w:rFonts w:cs="Times New Roman"/>
          <w:b/>
          <w:bCs/>
        </w:rPr>
        <w:t>Character count (title):</w:t>
      </w:r>
      <w:r w:rsidRPr="008D0D89">
        <w:rPr>
          <w:rFonts w:cs="Times New Roman"/>
        </w:rPr>
        <w:t xml:space="preserve"> </w:t>
      </w:r>
      <w:r w:rsidR="00E32B64" w:rsidRPr="008D0D89">
        <w:rPr>
          <w:rFonts w:cs="Times New Roman"/>
        </w:rPr>
        <w:t>64</w:t>
      </w:r>
    </w:p>
    <w:p w14:paraId="5F7E8C55" w14:textId="32401ACC" w:rsidR="00F826A1" w:rsidRPr="008D0D89" w:rsidRDefault="00F826A1" w:rsidP="00F826A1">
      <w:pPr>
        <w:rPr>
          <w:rFonts w:cs="Times New Roman"/>
          <w:b/>
          <w:bCs/>
        </w:rPr>
      </w:pPr>
      <w:r w:rsidRPr="008D0D89">
        <w:rPr>
          <w:rFonts w:cs="Times New Roman"/>
          <w:b/>
          <w:bCs/>
        </w:rPr>
        <w:t xml:space="preserve">Word count (abstract): </w:t>
      </w:r>
      <w:r w:rsidR="004429B7" w:rsidRPr="008D0D89">
        <w:rPr>
          <w:rFonts w:cs="Times New Roman"/>
        </w:rPr>
        <w:t>2</w:t>
      </w:r>
      <w:r w:rsidR="007501EB" w:rsidRPr="008D0D89">
        <w:rPr>
          <w:rFonts w:cs="Times New Roman"/>
        </w:rPr>
        <w:t>41</w:t>
      </w:r>
    </w:p>
    <w:p w14:paraId="14DA6F59" w14:textId="3D52A203" w:rsidR="00F826A1" w:rsidRPr="008D0D89" w:rsidRDefault="00F826A1" w:rsidP="00F826A1">
      <w:pPr>
        <w:rPr>
          <w:rFonts w:cs="Times New Roman"/>
          <w:b/>
          <w:bCs/>
        </w:rPr>
      </w:pPr>
      <w:r w:rsidRPr="008D0D89">
        <w:rPr>
          <w:rFonts w:cs="Times New Roman"/>
          <w:b/>
          <w:bCs/>
        </w:rPr>
        <w:t>Word count (text):</w:t>
      </w:r>
      <w:r w:rsidR="002A1E2A" w:rsidRPr="008D0D89">
        <w:rPr>
          <w:rFonts w:cs="Times New Roman"/>
          <w:b/>
          <w:bCs/>
        </w:rPr>
        <w:t xml:space="preserve"> </w:t>
      </w:r>
      <w:r w:rsidR="004429B7" w:rsidRPr="008D0D89">
        <w:rPr>
          <w:rFonts w:cs="Times New Roman"/>
        </w:rPr>
        <w:t>4033</w:t>
      </w:r>
    </w:p>
    <w:p w14:paraId="1AEE7456" w14:textId="677BB093" w:rsidR="00F826A1" w:rsidRPr="008D0D89" w:rsidRDefault="00F826A1" w:rsidP="00F826A1">
      <w:pPr>
        <w:rPr>
          <w:rFonts w:cs="Times New Roman"/>
          <w:b/>
          <w:bCs/>
        </w:rPr>
      </w:pPr>
      <w:r w:rsidRPr="008D0D89">
        <w:rPr>
          <w:rFonts w:cs="Times New Roman"/>
          <w:b/>
          <w:bCs/>
        </w:rPr>
        <w:t xml:space="preserve">Tables: </w:t>
      </w:r>
      <w:r w:rsidR="00CB5F29" w:rsidRPr="008D0D89">
        <w:rPr>
          <w:rFonts w:cs="Times New Roman"/>
        </w:rPr>
        <w:t>2</w:t>
      </w:r>
    </w:p>
    <w:p w14:paraId="48F1DA43" w14:textId="777BE7E2" w:rsidR="00F826A1" w:rsidRPr="008D0D89" w:rsidRDefault="00F826A1" w:rsidP="00F826A1">
      <w:pPr>
        <w:rPr>
          <w:rFonts w:cs="Times New Roman"/>
          <w:b/>
          <w:bCs/>
        </w:rPr>
      </w:pPr>
      <w:r w:rsidRPr="008D0D89">
        <w:rPr>
          <w:rFonts w:cs="Times New Roman"/>
          <w:b/>
          <w:bCs/>
        </w:rPr>
        <w:t xml:space="preserve">Figures: </w:t>
      </w:r>
      <w:r w:rsidR="00CB5F29" w:rsidRPr="008D0D89">
        <w:rPr>
          <w:rFonts w:cs="Times New Roman"/>
        </w:rPr>
        <w:t>1</w:t>
      </w:r>
    </w:p>
    <w:p w14:paraId="014F2013" w14:textId="73CE9A6C" w:rsidR="00F826A1" w:rsidRPr="008D0D89" w:rsidRDefault="00F826A1" w:rsidP="00F826A1">
      <w:pPr>
        <w:rPr>
          <w:rFonts w:cs="Times New Roman"/>
          <w:b/>
          <w:bCs/>
        </w:rPr>
      </w:pPr>
      <w:r w:rsidRPr="008D0D89">
        <w:rPr>
          <w:rFonts w:cs="Times New Roman"/>
          <w:b/>
          <w:bCs/>
        </w:rPr>
        <w:t xml:space="preserve">References: </w:t>
      </w:r>
      <w:r w:rsidR="005A1505" w:rsidRPr="008D0D89">
        <w:rPr>
          <w:rFonts w:cs="Times New Roman"/>
        </w:rPr>
        <w:t>8</w:t>
      </w:r>
      <w:r w:rsidR="00E32B64" w:rsidRPr="008D0D89">
        <w:rPr>
          <w:rFonts w:cs="Times New Roman"/>
        </w:rPr>
        <w:t>7</w:t>
      </w:r>
    </w:p>
    <w:p w14:paraId="538E2350" w14:textId="77777777" w:rsidR="00F826A1" w:rsidRPr="008D0D89" w:rsidRDefault="00F826A1" w:rsidP="00F826A1">
      <w:pPr>
        <w:rPr>
          <w:rFonts w:cs="Times New Roman"/>
        </w:rPr>
      </w:pPr>
      <w:r w:rsidRPr="008D0D89">
        <w:rPr>
          <w:rFonts w:cs="Times New Roman"/>
          <w:b/>
          <w:bCs/>
        </w:rPr>
        <w:t>Key words:</w:t>
      </w:r>
      <w:r w:rsidRPr="008D0D89">
        <w:rPr>
          <w:rFonts w:cs="Times New Roman"/>
        </w:rPr>
        <w:t xml:space="preserve"> Parkinson’s disease; Pain; Deep brain stimulation; Subthalamic nucleus; nociception  </w:t>
      </w:r>
    </w:p>
    <w:p w14:paraId="0E93730A" w14:textId="1C3DA835" w:rsidR="00930664" w:rsidRPr="008D0D89" w:rsidRDefault="00930664" w:rsidP="00C45793">
      <w:pPr>
        <w:rPr>
          <w:rFonts w:cs="Times New Roman"/>
        </w:rPr>
      </w:pPr>
    </w:p>
    <w:p w14:paraId="7A8AF1FA" w14:textId="6AC446C3" w:rsidR="001E1694" w:rsidRPr="008D0D89" w:rsidRDefault="00E2205E" w:rsidP="001E1694">
      <w:pPr>
        <w:spacing w:line="240" w:lineRule="auto"/>
        <w:rPr>
          <w:rFonts w:cs="Times New Roman"/>
          <w:b/>
          <w:bCs/>
        </w:rPr>
      </w:pPr>
      <w:r w:rsidRPr="008D0D89">
        <w:rPr>
          <w:rFonts w:cs="Times New Roman"/>
          <w:b/>
          <w:bCs/>
          <w:vertAlign w:val="superscript"/>
        </w:rPr>
        <w:t>#</w:t>
      </w:r>
      <w:r w:rsidR="001E1694" w:rsidRPr="008D0D89">
        <w:rPr>
          <w:rFonts w:cs="Times New Roman"/>
          <w:b/>
          <w:bCs/>
        </w:rPr>
        <w:t xml:space="preserve">Correspondence to: </w:t>
      </w:r>
    </w:p>
    <w:p w14:paraId="3F71F2B7" w14:textId="15140F9D" w:rsidR="001E1694" w:rsidRPr="008D0D89" w:rsidRDefault="001E1694" w:rsidP="001E1694">
      <w:pPr>
        <w:spacing w:line="240" w:lineRule="auto"/>
        <w:rPr>
          <w:rFonts w:cs="Times New Roman"/>
        </w:rPr>
      </w:pPr>
      <w:r w:rsidRPr="008D0D89">
        <w:rPr>
          <w:rFonts w:cs="Times New Roman"/>
        </w:rPr>
        <w:t>Dr Francesca Morgante, MD, PhD</w:t>
      </w:r>
    </w:p>
    <w:p w14:paraId="117929BB" w14:textId="382D2AE7" w:rsidR="001E1694" w:rsidRPr="008D0D89" w:rsidRDefault="001E1694" w:rsidP="001E1694">
      <w:pPr>
        <w:spacing w:line="240" w:lineRule="auto"/>
        <w:rPr>
          <w:rFonts w:cs="Times New Roman"/>
        </w:rPr>
      </w:pPr>
      <w:r w:rsidRPr="008D0D89">
        <w:rPr>
          <w:rFonts w:cs="Times New Roman"/>
        </w:rPr>
        <w:t>Neurosciences Research Centre, Molecular and Clinical Sciences Research Institute, St George's</w:t>
      </w:r>
      <w:r w:rsidR="002F40BF" w:rsidRPr="008D0D89">
        <w:rPr>
          <w:rFonts w:cs="Times New Roman"/>
        </w:rPr>
        <w:t>,</w:t>
      </w:r>
      <w:r w:rsidRPr="008D0D89">
        <w:rPr>
          <w:rFonts w:cs="Times New Roman"/>
        </w:rPr>
        <w:t xml:space="preserve"> University of London, Cranmer Terrace, London,</w:t>
      </w:r>
      <w:r w:rsidR="002F40BF" w:rsidRPr="008D0D89">
        <w:rPr>
          <w:rFonts w:cs="Times New Roman"/>
        </w:rPr>
        <w:t xml:space="preserve"> SW17 0RE, </w:t>
      </w:r>
      <w:r w:rsidRPr="008D0D89">
        <w:rPr>
          <w:rFonts w:cs="Times New Roman"/>
        </w:rPr>
        <w:t>United Kingdom</w:t>
      </w:r>
    </w:p>
    <w:p w14:paraId="704296D7" w14:textId="77777777" w:rsidR="001E1694" w:rsidRPr="008D0D89" w:rsidRDefault="001E1694" w:rsidP="001E1694">
      <w:pPr>
        <w:spacing w:line="240" w:lineRule="auto"/>
        <w:rPr>
          <w:rFonts w:cs="Times New Roman"/>
          <w:lang w:val="it-IT"/>
        </w:rPr>
      </w:pPr>
      <w:r w:rsidRPr="008D0D89">
        <w:rPr>
          <w:rFonts w:cs="Times New Roman"/>
          <w:lang w:val="it-IT"/>
        </w:rPr>
        <w:t>e-mail: fmorgant@sgul.ac.uk</w:t>
      </w:r>
    </w:p>
    <w:p w14:paraId="42AE970B" w14:textId="77777777" w:rsidR="001E1694" w:rsidRPr="008D0D89" w:rsidRDefault="001E1694" w:rsidP="001E1694">
      <w:pPr>
        <w:rPr>
          <w:rFonts w:cs="Times New Roman"/>
          <w:lang w:val="it-IT"/>
        </w:rPr>
      </w:pPr>
    </w:p>
    <w:p w14:paraId="0CDD1ED6" w14:textId="3D1F66D0" w:rsidR="00C2248F" w:rsidRPr="008D0D89" w:rsidRDefault="00C2248F" w:rsidP="00F6718B">
      <w:pPr>
        <w:pStyle w:val="Heading1"/>
      </w:pPr>
      <w:r w:rsidRPr="008D0D89">
        <w:lastRenderedPageBreak/>
        <w:t>ABSTRACT</w:t>
      </w:r>
    </w:p>
    <w:p w14:paraId="64119D81" w14:textId="6D4749E9" w:rsidR="0092695E" w:rsidRPr="008D0D89" w:rsidRDefault="003320F9" w:rsidP="003320F9">
      <w:r w:rsidRPr="008D0D89">
        <w:t xml:space="preserve">Pain is a frequent </w:t>
      </w:r>
      <w:r w:rsidR="00FC79BF" w:rsidRPr="008D0D89">
        <w:t xml:space="preserve">and poorly treated </w:t>
      </w:r>
      <w:r w:rsidRPr="008D0D89">
        <w:t xml:space="preserve">symptom of Parkinson’s disease, </w:t>
      </w:r>
      <w:r w:rsidR="00765BAE" w:rsidRPr="008D0D89">
        <w:t xml:space="preserve">mainly </w:t>
      </w:r>
      <w:r w:rsidRPr="008D0D89">
        <w:t xml:space="preserve">due to </w:t>
      </w:r>
      <w:r w:rsidR="00946A0E" w:rsidRPr="008D0D89">
        <w:t>scarce</w:t>
      </w:r>
      <w:r w:rsidRPr="008D0D89">
        <w:t xml:space="preserve"> knowledge of </w:t>
      </w:r>
      <w:r w:rsidR="00371B59" w:rsidRPr="008D0D89">
        <w:t xml:space="preserve">its </w:t>
      </w:r>
      <w:r w:rsidRPr="008D0D89">
        <w:t xml:space="preserve">basic mechanisms. </w:t>
      </w:r>
      <w:r w:rsidR="007501EB" w:rsidRPr="008D0D89">
        <w:t xml:space="preserve">In Parkinson’s disease, </w:t>
      </w:r>
      <w:r w:rsidRPr="008D0D89">
        <w:t xml:space="preserve">Deep </w:t>
      </w:r>
      <w:r w:rsidR="009F11B9" w:rsidRPr="008D0D89">
        <w:t>B</w:t>
      </w:r>
      <w:r w:rsidRPr="008D0D89">
        <w:t xml:space="preserve">rain </w:t>
      </w:r>
      <w:r w:rsidR="009F11B9" w:rsidRPr="008D0D89">
        <w:t>S</w:t>
      </w:r>
      <w:r w:rsidRPr="008D0D89">
        <w:t>timulation of the subthalamic nucleus</w:t>
      </w:r>
      <w:r w:rsidR="00946A0E" w:rsidRPr="008D0D89">
        <w:t xml:space="preserve"> is a successful treatment of motor symptoms, but </w:t>
      </w:r>
      <w:r w:rsidR="00371B59" w:rsidRPr="008D0D89">
        <w:t xml:space="preserve">also </w:t>
      </w:r>
      <w:r w:rsidR="009F11B9" w:rsidRPr="008D0D89">
        <w:t xml:space="preserve">might </w:t>
      </w:r>
      <w:r w:rsidR="0092695E" w:rsidRPr="008D0D89">
        <w:t>be effective</w:t>
      </w:r>
      <w:r w:rsidR="00E0473E" w:rsidRPr="008D0D89">
        <w:t xml:space="preserve"> </w:t>
      </w:r>
      <w:r w:rsidR="00371B59" w:rsidRPr="008D0D89">
        <w:t xml:space="preserve">in </w:t>
      </w:r>
      <w:r w:rsidR="0092695E" w:rsidRPr="008D0D89">
        <w:t>treat</w:t>
      </w:r>
      <w:r w:rsidR="00371B59" w:rsidRPr="008D0D89">
        <w:t>ing</w:t>
      </w:r>
      <w:r w:rsidR="009F11B9" w:rsidRPr="008D0D89">
        <w:t xml:space="preserve"> </w:t>
      </w:r>
      <w:r w:rsidR="0092695E" w:rsidRPr="008D0D89">
        <w:t>pain</w:t>
      </w:r>
      <w:r w:rsidR="00FE118C" w:rsidRPr="008D0D89">
        <w:t>.</w:t>
      </w:r>
      <w:r w:rsidR="0092695E" w:rsidRPr="008D0D89">
        <w:t xml:space="preserve"> </w:t>
      </w:r>
      <w:r w:rsidR="00371B59" w:rsidRPr="008D0D89">
        <w:t>However</w:t>
      </w:r>
      <w:r w:rsidR="00FE118C" w:rsidRPr="008D0D89">
        <w:t xml:space="preserve">, </w:t>
      </w:r>
      <w:r w:rsidR="00371B59" w:rsidRPr="008D0D89">
        <w:t>hitherto it</w:t>
      </w:r>
      <w:r w:rsidR="0092695E" w:rsidRPr="008D0D89">
        <w:t xml:space="preserve"> </w:t>
      </w:r>
      <w:r w:rsidR="00371B59" w:rsidRPr="008D0D89">
        <w:t xml:space="preserve">has been </w:t>
      </w:r>
      <w:r w:rsidR="0092695E" w:rsidRPr="008D0D89">
        <w:t>unclear which type of pain may benefit</w:t>
      </w:r>
      <w:r w:rsidR="00FE118C" w:rsidRPr="008D0D89">
        <w:t xml:space="preserve"> and</w:t>
      </w:r>
      <w:r w:rsidR="00E0473E" w:rsidRPr="008D0D89">
        <w:t xml:space="preserve"> </w:t>
      </w:r>
      <w:r w:rsidR="00FE118C" w:rsidRPr="008D0D89">
        <w:t xml:space="preserve">how </w:t>
      </w:r>
      <w:r w:rsidR="00AF645A" w:rsidRPr="008D0D89">
        <w:t xml:space="preserve">neurostimulation of </w:t>
      </w:r>
      <w:r w:rsidR="00FC79BF" w:rsidRPr="008D0D89">
        <w:t>subthalamic nucleus</w:t>
      </w:r>
      <w:r w:rsidR="00AF645A" w:rsidRPr="008D0D89">
        <w:t xml:space="preserve"> </w:t>
      </w:r>
      <w:r w:rsidR="00FE118C" w:rsidRPr="008D0D89">
        <w:t>might interfere with pain processing</w:t>
      </w:r>
      <w:r w:rsidR="00946A0E" w:rsidRPr="008D0D89">
        <w:t xml:space="preserve"> in </w:t>
      </w:r>
      <w:r w:rsidR="00FC79BF" w:rsidRPr="008D0D89">
        <w:t>Parkinson’s disease</w:t>
      </w:r>
      <w:r w:rsidR="0092695E" w:rsidRPr="008D0D89">
        <w:t xml:space="preserve">. </w:t>
      </w:r>
    </w:p>
    <w:p w14:paraId="193BD217" w14:textId="66F55008" w:rsidR="003320F9" w:rsidRPr="008D0D89" w:rsidRDefault="00946A0E" w:rsidP="003320F9">
      <w:r w:rsidRPr="008D0D89">
        <w:t>W</w:t>
      </w:r>
      <w:r w:rsidR="003320F9" w:rsidRPr="008D0D89">
        <w:t>e hypothesise</w:t>
      </w:r>
      <w:r w:rsidR="00A64849" w:rsidRPr="008D0D89">
        <w:t>d</w:t>
      </w:r>
      <w:r w:rsidR="003320F9" w:rsidRPr="008D0D89">
        <w:t xml:space="preserve"> that </w:t>
      </w:r>
      <w:r w:rsidR="00FC79BF" w:rsidRPr="008D0D89">
        <w:t>the subthalamic nucleus</w:t>
      </w:r>
      <w:r w:rsidR="003320F9" w:rsidRPr="008D0D89">
        <w:t xml:space="preserve"> may be an effective access point for modulation of neural systems subserving pain perception and processing in </w:t>
      </w:r>
      <w:r w:rsidR="00FC79BF" w:rsidRPr="008D0D89">
        <w:t>Parkinson’s disease</w:t>
      </w:r>
      <w:r w:rsidR="003320F9" w:rsidRPr="008D0D89">
        <w:t xml:space="preserve">. </w:t>
      </w:r>
      <w:r w:rsidR="003320F9" w:rsidRPr="008D0D89">
        <w:rPr>
          <w:rFonts w:cs="Times New Roman"/>
        </w:rPr>
        <w:t xml:space="preserve">To </w:t>
      </w:r>
      <w:r w:rsidR="00371B59" w:rsidRPr="008D0D89">
        <w:rPr>
          <w:rFonts w:cs="Times New Roman"/>
        </w:rPr>
        <w:t>explore this</w:t>
      </w:r>
      <w:r w:rsidR="000F55C8" w:rsidRPr="008D0D89">
        <w:rPr>
          <w:rFonts w:cs="Times New Roman"/>
        </w:rPr>
        <w:t>,</w:t>
      </w:r>
      <w:r w:rsidR="003320F9" w:rsidRPr="008D0D89">
        <w:rPr>
          <w:rFonts w:cs="Times New Roman"/>
        </w:rPr>
        <w:t xml:space="preserve"> we</w:t>
      </w:r>
      <w:r w:rsidR="003320F9" w:rsidRPr="008D0D89">
        <w:t xml:space="preserve"> </w:t>
      </w:r>
      <w:r w:rsidR="0092695E" w:rsidRPr="008D0D89">
        <w:t>discuss</w:t>
      </w:r>
      <w:r w:rsidR="00371B59" w:rsidRPr="008D0D89">
        <w:t xml:space="preserve"> </w:t>
      </w:r>
      <w:r w:rsidR="003320F9" w:rsidRPr="008D0D89">
        <w:t xml:space="preserve">data from human neurophysiological and psychophysical investigations. We review studies demonstrating the clinical efficacy of </w:t>
      </w:r>
      <w:r w:rsidR="00FC79BF" w:rsidRPr="008D0D89">
        <w:t xml:space="preserve">Deep Brain Stimulation of the subthalamic nucleus </w:t>
      </w:r>
      <w:r w:rsidR="003320F9" w:rsidRPr="008D0D89">
        <w:t xml:space="preserve">for pain relief in </w:t>
      </w:r>
      <w:r w:rsidR="00FC79BF" w:rsidRPr="008D0D89">
        <w:t>Parkinson’s disease</w:t>
      </w:r>
      <w:r w:rsidR="003320F9" w:rsidRPr="008D0D89">
        <w:t xml:space="preserve">. Finally, we present some of the key insights from investigations in </w:t>
      </w:r>
      <w:r w:rsidR="00FE118C" w:rsidRPr="008D0D89">
        <w:t xml:space="preserve">animal models, </w:t>
      </w:r>
      <w:r w:rsidR="003320F9" w:rsidRPr="008D0D89">
        <w:t>healthy humans</w:t>
      </w:r>
      <w:r w:rsidR="00FE118C" w:rsidRPr="008D0D89">
        <w:t xml:space="preserve"> and</w:t>
      </w:r>
      <w:r w:rsidR="003320F9" w:rsidRPr="008D0D89">
        <w:t xml:space="preserve"> </w:t>
      </w:r>
      <w:r w:rsidR="00FC79BF" w:rsidRPr="008D0D89">
        <w:t>Parkinson’s disease</w:t>
      </w:r>
      <w:r w:rsidR="003320F9" w:rsidRPr="008D0D89">
        <w:t xml:space="preserve"> patients into the aberrant neurobiology of pain processing and </w:t>
      </w:r>
      <w:r w:rsidR="00371B59" w:rsidRPr="008D0D89">
        <w:t xml:space="preserve">consider their </w:t>
      </w:r>
      <w:r w:rsidR="003320F9" w:rsidRPr="008D0D89">
        <w:t xml:space="preserve">implications for the pain-relieving effects of </w:t>
      </w:r>
      <w:r w:rsidR="00FC79BF" w:rsidRPr="008D0D89">
        <w:t>subthalamic nucleus</w:t>
      </w:r>
      <w:r w:rsidR="003320F9" w:rsidRPr="008D0D89">
        <w:t xml:space="preserve"> neuromodulation. </w:t>
      </w:r>
    </w:p>
    <w:p w14:paraId="37214CF4" w14:textId="797F165E" w:rsidR="00CB46A2" w:rsidRPr="008D0D89" w:rsidRDefault="00E24680" w:rsidP="00CB46A2">
      <w:r w:rsidRPr="008D0D89">
        <w:t>T</w:t>
      </w:r>
      <w:r w:rsidR="006D3566" w:rsidRPr="008D0D89">
        <w:t xml:space="preserve">he evidence from </w:t>
      </w:r>
      <w:r w:rsidRPr="008D0D89">
        <w:t xml:space="preserve">clinical and </w:t>
      </w:r>
      <w:r w:rsidR="006D3566" w:rsidRPr="008D0D89">
        <w:t>experimental studies support</w:t>
      </w:r>
      <w:r w:rsidR="002549A6" w:rsidRPr="008D0D89">
        <w:t>s</w:t>
      </w:r>
      <w:r w:rsidR="006D3566" w:rsidRPr="008D0D89">
        <w:t xml:space="preserve"> the </w:t>
      </w:r>
      <w:r w:rsidRPr="008D0D89">
        <w:t>hypothesis</w:t>
      </w:r>
      <w:r w:rsidR="006D3566" w:rsidRPr="008D0D89">
        <w:t xml:space="preserve"> that altered central processing is </w:t>
      </w:r>
      <w:r w:rsidR="002549A6" w:rsidRPr="008D0D89">
        <w:t>critical</w:t>
      </w:r>
      <w:r w:rsidR="006D3566" w:rsidRPr="008D0D89">
        <w:t xml:space="preserve"> for pain generation in </w:t>
      </w:r>
      <w:r w:rsidR="00FC79BF" w:rsidRPr="008D0D89">
        <w:t>Parkinson’s disease</w:t>
      </w:r>
      <w:r w:rsidRPr="008D0D89">
        <w:t xml:space="preserve"> and that</w:t>
      </w:r>
      <w:r w:rsidR="002549A6" w:rsidRPr="008D0D89">
        <w:t>, in particular, the</w:t>
      </w:r>
      <w:r w:rsidRPr="008D0D89">
        <w:t xml:space="preserve"> </w:t>
      </w:r>
      <w:r w:rsidR="00FC79BF" w:rsidRPr="008D0D89">
        <w:t xml:space="preserve">subthalamic nucleus </w:t>
      </w:r>
      <w:r w:rsidRPr="008D0D89">
        <w:t xml:space="preserve">is a key structure in pain perception and modulation. </w:t>
      </w:r>
      <w:r w:rsidR="002549A6" w:rsidRPr="008D0D89">
        <w:t>Future</w:t>
      </w:r>
      <w:r w:rsidR="00CB46A2" w:rsidRPr="008D0D89">
        <w:t xml:space="preserve"> preclinical and clinical research </w:t>
      </w:r>
      <w:r w:rsidR="002549A6" w:rsidRPr="008D0D89">
        <w:t>sh</w:t>
      </w:r>
      <w:r w:rsidR="00CB46A2" w:rsidRPr="008D0D89">
        <w:t xml:space="preserve">ould </w:t>
      </w:r>
      <w:r w:rsidR="002549A6" w:rsidRPr="008D0D89">
        <w:t>consider</w:t>
      </w:r>
      <w:r w:rsidR="00CB46A2" w:rsidRPr="008D0D89">
        <w:t xml:space="preserve"> the </w:t>
      </w:r>
      <w:r w:rsidR="00FC79BF" w:rsidRPr="008D0D89">
        <w:t>subthalamic nucleus</w:t>
      </w:r>
      <w:r w:rsidR="00CB46A2" w:rsidRPr="008D0D89">
        <w:t xml:space="preserve"> as an entry point to modulate different types of pain</w:t>
      </w:r>
      <w:r w:rsidR="002549A6" w:rsidRPr="008D0D89">
        <w:t>,</w:t>
      </w:r>
      <w:r w:rsidR="00CB46A2" w:rsidRPr="008D0D89">
        <w:t xml:space="preserve"> not only in </w:t>
      </w:r>
      <w:r w:rsidR="00FC79BF" w:rsidRPr="008D0D89">
        <w:t>Parkinson’s disease</w:t>
      </w:r>
      <w:r w:rsidR="00CB46A2" w:rsidRPr="008D0D89">
        <w:t xml:space="preserve"> but also in other neurological conditions </w:t>
      </w:r>
      <w:r w:rsidR="00D866D0" w:rsidRPr="008D0D89">
        <w:t xml:space="preserve">associated </w:t>
      </w:r>
      <w:r w:rsidR="00CB46A2" w:rsidRPr="008D0D89">
        <w:t xml:space="preserve">with abnormal pain processing. </w:t>
      </w:r>
      <w:r w:rsidR="00CB46A2" w:rsidRPr="008D0D89">
        <w:rPr>
          <w:rFonts w:cs="Times New Roman"/>
        </w:rPr>
        <w:t xml:space="preserve"> </w:t>
      </w:r>
    </w:p>
    <w:p w14:paraId="16D2AF09" w14:textId="4854637F" w:rsidR="002A1E2A" w:rsidRPr="008D0D89" w:rsidRDefault="002A1E2A" w:rsidP="002A1E2A"/>
    <w:p w14:paraId="6E28FACE" w14:textId="77777777" w:rsidR="002A1E2A" w:rsidRPr="008D0D89" w:rsidRDefault="002A1E2A" w:rsidP="000D2152"/>
    <w:p w14:paraId="4113272D" w14:textId="77777777" w:rsidR="002A1E2A" w:rsidRPr="008D0D89" w:rsidRDefault="002A1E2A" w:rsidP="000D2152"/>
    <w:p w14:paraId="798460FC" w14:textId="77777777" w:rsidR="00DC540D" w:rsidRPr="008D0D89" w:rsidRDefault="00DC540D">
      <w:pPr>
        <w:spacing w:after="160" w:line="259" w:lineRule="auto"/>
        <w:jc w:val="left"/>
        <w:rPr>
          <w:rFonts w:eastAsiaTheme="majorEastAsia" w:cs="Times New Roman"/>
          <w:b/>
          <w:bCs/>
          <w:color w:val="000000" w:themeColor="text1"/>
          <w:sz w:val="32"/>
          <w:szCs w:val="28"/>
        </w:rPr>
      </w:pPr>
      <w:r w:rsidRPr="008D0D89">
        <w:br w:type="page"/>
      </w:r>
    </w:p>
    <w:p w14:paraId="149258D0" w14:textId="6AAFE8D7" w:rsidR="003D167E" w:rsidRPr="008D0D89" w:rsidRDefault="00C2248F" w:rsidP="00F6718B">
      <w:pPr>
        <w:pStyle w:val="Heading1"/>
        <w:rPr>
          <w:color w:val="2F5496" w:themeColor="accent1" w:themeShade="BF"/>
        </w:rPr>
      </w:pPr>
      <w:r w:rsidRPr="008D0D89">
        <w:lastRenderedPageBreak/>
        <w:t>INTRODUCTION</w:t>
      </w:r>
    </w:p>
    <w:p w14:paraId="7A0FF023" w14:textId="1AAE2B6C" w:rsidR="00DC540D" w:rsidRPr="008D0D89" w:rsidRDefault="00E82C78" w:rsidP="00C45793">
      <w:pPr>
        <w:rPr>
          <w:rFonts w:cs="Times New Roman"/>
        </w:rPr>
      </w:pPr>
      <w:r w:rsidRPr="008D0D89">
        <w:rPr>
          <w:rFonts w:cs="Times New Roman"/>
        </w:rPr>
        <w:t>P</w:t>
      </w:r>
      <w:r w:rsidR="00C2248F" w:rsidRPr="008D0D89">
        <w:rPr>
          <w:rFonts w:cs="Times New Roman"/>
        </w:rPr>
        <w:t>ain is a common and increasingly recognized non-motor symptom</w:t>
      </w:r>
      <w:r w:rsidR="001B2644" w:rsidRPr="008D0D89">
        <w:rPr>
          <w:rFonts w:cs="Times New Roman"/>
        </w:rPr>
        <w:t xml:space="preserve"> </w:t>
      </w:r>
      <w:r w:rsidR="00C2248F" w:rsidRPr="008D0D89">
        <w:rPr>
          <w:rFonts w:cs="Times New Roman"/>
        </w:rPr>
        <w:t>of Parkinson’s disease (PD)</w:t>
      </w:r>
      <w:r w:rsidR="000A33E1" w:rsidRPr="008D0D89">
        <w:rPr>
          <w:rFonts w:cs="Times New Roman"/>
        </w:rPr>
        <w:t>,</w:t>
      </w:r>
      <w:r w:rsidR="006732BB" w:rsidRPr="008D0D89">
        <w:rPr>
          <w:rFonts w:cs="Times New Roman"/>
        </w:rPr>
        <w:t xml:space="preserve"> </w:t>
      </w:r>
      <w:r w:rsidR="000A33E1" w:rsidRPr="008D0D89">
        <w:rPr>
          <w:rFonts w:cs="Times New Roman"/>
        </w:rPr>
        <w:t xml:space="preserve">and its </w:t>
      </w:r>
      <w:r w:rsidR="006732BB" w:rsidRPr="008D0D89">
        <w:rPr>
          <w:rFonts w:cs="Times New Roman"/>
        </w:rPr>
        <w:t>p</w:t>
      </w:r>
      <w:r w:rsidR="001503EE" w:rsidRPr="008D0D89">
        <w:rPr>
          <w:rFonts w:cs="Times New Roman"/>
        </w:rPr>
        <w:t xml:space="preserve">revalence </w:t>
      </w:r>
      <w:r w:rsidR="007E0FE6" w:rsidRPr="008D0D89">
        <w:rPr>
          <w:rFonts w:cs="Times New Roman"/>
        </w:rPr>
        <w:t>is</w:t>
      </w:r>
      <w:r w:rsidR="004E1CCA" w:rsidRPr="008D0D89">
        <w:rPr>
          <w:rFonts w:cs="Times New Roman"/>
        </w:rPr>
        <w:t xml:space="preserve"> variably reported as between 40% and 85%</w:t>
      </w:r>
      <w:r w:rsidR="00AF6C24" w:rsidRPr="008D0D89">
        <w:rPr>
          <w:rFonts w:cs="Times New Roman"/>
        </w:rPr>
        <w:t xml:space="preserve"> </w:t>
      </w:r>
      <w:r w:rsidR="00F66CF3" w:rsidRPr="008D0D89">
        <w:rPr>
          <w:rFonts w:cs="Times New Roman"/>
        </w:rPr>
        <w:t>and increases</w:t>
      </w:r>
      <w:r w:rsidR="00AF6C24" w:rsidRPr="008D0D89">
        <w:rPr>
          <w:rFonts w:cs="Times New Roman"/>
        </w:rPr>
        <w:t xml:space="preserve"> </w:t>
      </w:r>
      <w:r w:rsidR="00CA0BB9" w:rsidRPr="008D0D89">
        <w:rPr>
          <w:rFonts w:cs="Times New Roman"/>
        </w:rPr>
        <w:t xml:space="preserve">with </w:t>
      </w:r>
      <w:r w:rsidR="00AF6C24" w:rsidRPr="008D0D89">
        <w:rPr>
          <w:rFonts w:cs="Times New Roman"/>
        </w:rPr>
        <w:t>disease progress</w:t>
      </w:r>
      <w:r w:rsidR="00CA0BB9" w:rsidRPr="008D0D89">
        <w:rPr>
          <w:rFonts w:cs="Times New Roman"/>
        </w:rPr>
        <w:t>ion</w:t>
      </w:r>
      <w:r w:rsidR="00AF6C24" w:rsidRPr="008D0D89">
        <w:rPr>
          <w:rFonts w:cs="Times New Roman"/>
        </w:rPr>
        <w:t xml:space="preserve"> </w:t>
      </w:r>
      <w:r w:rsidR="00CB4D6C" w:rsidRPr="008D0D89">
        <w:rPr>
          <w:rFonts w:cs="Times New Roman"/>
        </w:rPr>
        <w:fldChar w:fldCharType="begin">
          <w:fldData xml:space="preserve">PEVuZE5vdGU+PENpdGU+PEF1dGhvcj5TaWx2ZXJkYWxlPC9BdXRob3I+PFllYXI+MjAxODwvWWVh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</w:fldData>
        </w:fldChar>
      </w:r>
      <w:r w:rsidR="00930652" w:rsidRPr="008D0D89">
        <w:rPr>
          <w:rFonts w:cs="Times New Roman"/>
        </w:rPr>
        <w:instrText xml:space="preserve"> ADDIN EN.CITE </w:instrText>
      </w:r>
      <w:r w:rsidR="00930652" w:rsidRPr="008D0D89">
        <w:rPr>
          <w:rFonts w:cs="Times New Roman"/>
        </w:rPr>
        <w:fldChar w:fldCharType="begin">
          <w:fldData xml:space="preserve">PEVuZE5vdGU+PENpdGU+PEF1dGhvcj5TaWx2ZXJkYWxlPC9BdXRob3I+PFllYXI+MjAxODwvWWVh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</w:fldData>
        </w:fldChar>
      </w:r>
      <w:r w:rsidR="00930652" w:rsidRPr="008D0D89">
        <w:rPr>
          <w:rFonts w:cs="Times New Roman"/>
        </w:rPr>
        <w:instrText xml:space="preserve"> ADDIN EN.CITE.DATA </w:instrText>
      </w:r>
      <w:r w:rsidR="00930652" w:rsidRPr="008D0D89">
        <w:rPr>
          <w:rFonts w:cs="Times New Roman"/>
        </w:rPr>
      </w:r>
      <w:r w:rsidR="00930652" w:rsidRPr="008D0D89">
        <w:rPr>
          <w:rFonts w:cs="Times New Roman"/>
        </w:rPr>
        <w:fldChar w:fldCharType="end"/>
      </w:r>
      <w:r w:rsidR="00CB4D6C" w:rsidRPr="008D0D89">
        <w:rPr>
          <w:rFonts w:cs="Times New Roman"/>
        </w:rPr>
      </w:r>
      <w:r w:rsidR="00CB4D6C" w:rsidRPr="008D0D89">
        <w:rPr>
          <w:rFonts w:cs="Times New Roman"/>
        </w:rPr>
        <w:fldChar w:fldCharType="separate"/>
      </w:r>
      <w:r w:rsidR="00930652" w:rsidRPr="008D0D89">
        <w:rPr>
          <w:rFonts w:cs="Times New Roman"/>
          <w:noProof/>
        </w:rPr>
        <w:t>(Barone</w:t>
      </w:r>
      <w:r w:rsidR="00930652" w:rsidRPr="008D0D89">
        <w:rPr>
          <w:rFonts w:cs="Times New Roman"/>
          <w:i/>
          <w:noProof/>
        </w:rPr>
        <w:t xml:space="preserve"> et al.</w:t>
      </w:r>
      <w:r w:rsidR="00930652" w:rsidRPr="008D0D89">
        <w:rPr>
          <w:rFonts w:cs="Times New Roman"/>
          <w:noProof/>
        </w:rPr>
        <w:t>, 2009; Silverdale</w:t>
      </w:r>
      <w:r w:rsidR="00930652" w:rsidRPr="008D0D89">
        <w:rPr>
          <w:rFonts w:cs="Times New Roman"/>
          <w:i/>
          <w:noProof/>
        </w:rPr>
        <w:t xml:space="preserve"> et al.</w:t>
      </w:r>
      <w:r w:rsidR="00930652" w:rsidRPr="008D0D89">
        <w:rPr>
          <w:rFonts w:cs="Times New Roman"/>
          <w:noProof/>
        </w:rPr>
        <w:t>, 2018)</w:t>
      </w:r>
      <w:r w:rsidR="00CB4D6C" w:rsidRPr="008D0D89">
        <w:rPr>
          <w:rFonts w:cs="Times New Roman"/>
        </w:rPr>
        <w:fldChar w:fldCharType="end"/>
      </w:r>
      <w:r w:rsidR="008F6460" w:rsidRPr="008D0D89">
        <w:rPr>
          <w:rFonts w:cs="Times New Roman"/>
        </w:rPr>
        <w:t xml:space="preserve">. </w:t>
      </w:r>
      <w:r w:rsidR="001C5327" w:rsidRPr="008D0D89">
        <w:rPr>
          <w:rFonts w:cs="Times New Roman"/>
        </w:rPr>
        <w:t>Pain in PD is multi</w:t>
      </w:r>
      <w:r w:rsidR="00E34A71" w:rsidRPr="008D0D89">
        <w:rPr>
          <w:rFonts w:cs="Times New Roman"/>
        </w:rPr>
        <w:t xml:space="preserve">factorial and </w:t>
      </w:r>
      <w:r w:rsidR="008F6460" w:rsidRPr="008D0D89">
        <w:rPr>
          <w:rFonts w:cs="Times New Roman"/>
        </w:rPr>
        <w:t xml:space="preserve">has been classified </w:t>
      </w:r>
      <w:r w:rsidR="00DC540D" w:rsidRPr="008D0D89">
        <w:rPr>
          <w:rFonts w:cs="Times New Roman"/>
        </w:rPr>
        <w:t>in</w:t>
      </w:r>
      <w:r w:rsidR="000A33E1" w:rsidRPr="008D0D89">
        <w:rPr>
          <w:rFonts w:cs="Times New Roman"/>
        </w:rPr>
        <w:t xml:space="preserve">to </w:t>
      </w:r>
      <w:r w:rsidR="00DC540D" w:rsidRPr="008D0D89">
        <w:rPr>
          <w:rFonts w:cs="Times New Roman"/>
        </w:rPr>
        <w:t xml:space="preserve">five main categories (musculoskeletal pain, radicular or neuropathic pain, dystonia‐related pain, akathitic discomfort, and primary, or central, parkinsonian pain) based on clinical features and </w:t>
      </w:r>
      <w:r w:rsidR="00D90D8E" w:rsidRPr="008D0D89">
        <w:rPr>
          <w:rFonts w:cs="Times New Roman"/>
        </w:rPr>
        <w:t>its</w:t>
      </w:r>
      <w:r w:rsidR="00DC540D" w:rsidRPr="008D0D89">
        <w:rPr>
          <w:rFonts w:cs="Times New Roman"/>
        </w:rPr>
        <w:t xml:space="preserve"> presumptive anatomical</w:t>
      </w:r>
      <w:r w:rsidR="00D90D8E" w:rsidRPr="008D0D89">
        <w:rPr>
          <w:rFonts w:cs="Times New Roman"/>
        </w:rPr>
        <w:t xml:space="preserve"> basis</w:t>
      </w:r>
      <w:r w:rsidR="00DC540D" w:rsidRPr="008D0D89">
        <w:rPr>
          <w:rFonts w:cs="Times New Roman"/>
        </w:rPr>
        <w:t xml:space="preserve"> </w:t>
      </w:r>
      <w:r w:rsidR="00DC540D" w:rsidRPr="008D0D89">
        <w:rPr>
          <w:rFonts w:cs="Times New Roman"/>
        </w:rPr>
        <w:fldChar w:fldCharType="begin"/>
      </w:r>
      <w:r w:rsidR="00930652" w:rsidRPr="008D0D89">
        <w:rPr>
          <w:rFonts w:cs="Times New Roman"/>
        </w:rPr>
        <w:instrText xml:space="preserve"> ADDIN EN.CITE &lt;EndNote&gt;&lt;Cite&gt;&lt;Author&gt;Ford&lt;/Author&gt;&lt;Year&gt;2010&lt;/Year&gt;&lt;RecNum&gt;10&lt;/RecNum&gt;&lt;DisplayText&gt;(Ford, 2010)&lt;/DisplayText&gt;&lt;record&gt;&lt;rec-number&gt;10&lt;/rec-number&gt;&lt;foreign-keys&gt;&lt;key app="EN" db-id="wrdvp0a2we5szdedaeu5fzvms0st2x9da0zz" timestamp="0"&gt;10&lt;/key&gt;&lt;/foreign-keys&gt;&lt;ref-type name="Journal Article"&gt;17&lt;/ref-type&gt;&lt;contributors&gt;&lt;authors&gt;&lt;author&gt;Ford, B.&lt;/author&gt;&lt;/authors&gt;&lt;/contributors&gt;&lt;auth-address&gt;Department of Neurology, Columbia University, New York, New York, USA. bford@neuro.columbia.edu&lt;/auth-address&gt;&lt;titles&gt;&lt;title&gt;Pain in Parkinson&amp;apos;s disease&lt;/title&gt;&lt;secondary-title&gt;Mov Disord&lt;/secondary-title&gt;&lt;/titles&gt;&lt;periodical&gt;&lt;full-title&gt;Mov Disord&lt;/full-title&gt;&lt;/periodical&gt;&lt;pages&gt;S98-103&lt;/pages&gt;&lt;volume&gt;25 Suppl 1&lt;/volume&gt;&lt;keywords&gt;&lt;keyword&gt;Humans&lt;/keyword&gt;&lt;keyword&gt;Pain/classification/*etiology&lt;/keyword&gt;&lt;keyword&gt;Parkinson Disease/*complications&lt;/keyword&gt;&lt;/keywords&gt;&lt;dates&gt;&lt;year&gt;2010&lt;/year&gt;&lt;/dates&gt;&lt;accession-num&gt;20187254&lt;/accession-num&gt;&lt;urls&gt;&lt;related-urls&gt;&lt;url&gt;http://www.ncbi.nlm.nih.gov/entrez/query.fcgi?cmd=Retrieve&amp;amp;db=PubMed&amp;amp;dopt=Citation&amp;amp;list_uids=20187254 &lt;/url&gt;&lt;/related-urls&gt;&lt;/urls&gt;&lt;/record&gt;&lt;/Cite&gt;&lt;/EndNote&gt;</w:instrText>
      </w:r>
      <w:r w:rsidR="00DC540D" w:rsidRPr="008D0D89">
        <w:rPr>
          <w:rFonts w:cs="Times New Roman"/>
        </w:rPr>
        <w:fldChar w:fldCharType="separate"/>
      </w:r>
      <w:r w:rsidR="00930652" w:rsidRPr="008D0D89">
        <w:rPr>
          <w:rFonts w:cs="Times New Roman"/>
          <w:noProof/>
        </w:rPr>
        <w:t>(Ford, 2010)</w:t>
      </w:r>
      <w:r w:rsidR="00DC540D" w:rsidRPr="008D0D89">
        <w:rPr>
          <w:rFonts w:cs="Times New Roman"/>
        </w:rPr>
        <w:fldChar w:fldCharType="end"/>
      </w:r>
      <w:r w:rsidR="00DC540D" w:rsidRPr="008D0D89">
        <w:rPr>
          <w:rFonts w:cs="Times New Roman"/>
        </w:rPr>
        <w:t>.</w:t>
      </w:r>
    </w:p>
    <w:p w14:paraId="362A455F" w14:textId="6183462A" w:rsidR="00D77B6A" w:rsidRPr="008D0D89" w:rsidRDefault="00967B51" w:rsidP="00C45793">
      <w:pPr>
        <w:rPr>
          <w:rFonts w:cs="Times New Roman"/>
        </w:rPr>
      </w:pPr>
      <w:r w:rsidRPr="008D0D89">
        <w:rPr>
          <w:rFonts w:cs="Times New Roman"/>
        </w:rPr>
        <w:t>D</w:t>
      </w:r>
      <w:r w:rsidR="00DC540D" w:rsidRPr="008D0D89">
        <w:rPr>
          <w:rFonts w:cs="Times New Roman"/>
        </w:rPr>
        <w:t xml:space="preserve">opaminergic transmission </w:t>
      </w:r>
      <w:r w:rsidRPr="008D0D89">
        <w:rPr>
          <w:rFonts w:cs="Times New Roman"/>
        </w:rPr>
        <w:t xml:space="preserve">is involved </w:t>
      </w:r>
      <w:r w:rsidR="00DC540D" w:rsidRPr="008D0D89">
        <w:rPr>
          <w:rFonts w:cs="Times New Roman"/>
        </w:rPr>
        <w:t xml:space="preserve">in modulating </w:t>
      </w:r>
      <w:r w:rsidRPr="008D0D89">
        <w:rPr>
          <w:rFonts w:cs="Times New Roman"/>
        </w:rPr>
        <w:t>nociception in</w:t>
      </w:r>
      <w:r w:rsidR="00DC540D" w:rsidRPr="008D0D89">
        <w:rPr>
          <w:rFonts w:cs="Times New Roman"/>
        </w:rPr>
        <w:t xml:space="preserve"> PD, as</w:t>
      </w:r>
      <w:r w:rsidR="00D90D8E" w:rsidRPr="008D0D89">
        <w:rPr>
          <w:rFonts w:cs="Times New Roman"/>
        </w:rPr>
        <w:t xml:space="preserve"> </w:t>
      </w:r>
      <w:r w:rsidR="00DC540D" w:rsidRPr="008D0D89">
        <w:rPr>
          <w:rFonts w:cs="Times New Roman"/>
        </w:rPr>
        <w:t xml:space="preserve">pain has been associated </w:t>
      </w:r>
      <w:r w:rsidR="000A33E1" w:rsidRPr="008D0D89">
        <w:rPr>
          <w:rFonts w:cs="Times New Roman"/>
        </w:rPr>
        <w:t xml:space="preserve">with </w:t>
      </w:r>
      <w:r w:rsidR="00F447E5" w:rsidRPr="008D0D89">
        <w:rPr>
          <w:rFonts w:cs="Times New Roman"/>
        </w:rPr>
        <w:t xml:space="preserve">motor fluctuations </w:t>
      </w:r>
      <w:r w:rsidR="00DB42FB" w:rsidRPr="008D0D89">
        <w:rPr>
          <w:rFonts w:cs="Times New Roman"/>
        </w:rPr>
        <w:fldChar w:fldCharType="begin">
          <w:fldData xml:space="preserve">PEVuZE5vdGU+PENpdGU+PEF1dGhvcj5EZWZhemlvPC9BdXRob3I+PFllYXI+MjAxNzwvWWVhcj48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</w:fldData>
        </w:fldChar>
      </w:r>
      <w:r w:rsidR="00930652" w:rsidRPr="008D0D89">
        <w:rPr>
          <w:rFonts w:cs="Times New Roman"/>
        </w:rPr>
        <w:instrText xml:space="preserve"> ADDIN EN.CITE </w:instrText>
      </w:r>
      <w:r w:rsidR="00930652" w:rsidRPr="008D0D89">
        <w:rPr>
          <w:rFonts w:cs="Times New Roman"/>
        </w:rPr>
        <w:fldChar w:fldCharType="begin">
          <w:fldData xml:space="preserve">PEVuZE5vdGU+PENpdGU+PEF1dGhvcj5EZWZhemlvPC9BdXRob3I+PFllYXI+MjAxNzwvWWVhcj48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</w:fldData>
        </w:fldChar>
      </w:r>
      <w:r w:rsidR="00930652" w:rsidRPr="008D0D89">
        <w:rPr>
          <w:rFonts w:cs="Times New Roman"/>
        </w:rPr>
        <w:instrText xml:space="preserve"> ADDIN EN.CITE.DATA </w:instrText>
      </w:r>
      <w:r w:rsidR="00930652" w:rsidRPr="008D0D89">
        <w:rPr>
          <w:rFonts w:cs="Times New Roman"/>
        </w:rPr>
      </w:r>
      <w:r w:rsidR="00930652" w:rsidRPr="008D0D89">
        <w:rPr>
          <w:rFonts w:cs="Times New Roman"/>
        </w:rPr>
        <w:fldChar w:fldCharType="end"/>
      </w:r>
      <w:r w:rsidR="00DB42FB" w:rsidRPr="008D0D89">
        <w:rPr>
          <w:rFonts w:cs="Times New Roman"/>
        </w:rPr>
      </w:r>
      <w:r w:rsidR="00DB42FB" w:rsidRPr="008D0D89">
        <w:rPr>
          <w:rFonts w:cs="Times New Roman"/>
        </w:rPr>
        <w:fldChar w:fldCharType="separate"/>
      </w:r>
      <w:r w:rsidR="00930652" w:rsidRPr="008D0D89">
        <w:rPr>
          <w:rFonts w:cs="Times New Roman"/>
          <w:noProof/>
        </w:rPr>
        <w:t>(Defazio</w:t>
      </w:r>
      <w:r w:rsidR="00930652" w:rsidRPr="008D0D89">
        <w:rPr>
          <w:rFonts w:cs="Times New Roman"/>
          <w:i/>
          <w:noProof/>
        </w:rPr>
        <w:t xml:space="preserve"> et al.</w:t>
      </w:r>
      <w:r w:rsidR="00930652" w:rsidRPr="008D0D89">
        <w:rPr>
          <w:rFonts w:cs="Times New Roman"/>
          <w:noProof/>
        </w:rPr>
        <w:t>, 2017)</w:t>
      </w:r>
      <w:r w:rsidR="00DB42FB" w:rsidRPr="008D0D89">
        <w:rPr>
          <w:rFonts w:cs="Times New Roman"/>
        </w:rPr>
        <w:fldChar w:fldCharType="end"/>
      </w:r>
      <w:r w:rsidR="005A353E" w:rsidRPr="008D0D89">
        <w:rPr>
          <w:rFonts w:cs="Times New Roman"/>
        </w:rPr>
        <w:t xml:space="preserve"> </w:t>
      </w:r>
      <w:r w:rsidR="00F447E5" w:rsidRPr="008D0D89">
        <w:rPr>
          <w:rFonts w:cs="Times New Roman"/>
        </w:rPr>
        <w:t xml:space="preserve"> and </w:t>
      </w:r>
      <w:r w:rsidR="00DC540D" w:rsidRPr="008D0D89">
        <w:rPr>
          <w:rFonts w:cs="Times New Roman"/>
        </w:rPr>
        <w:t>may respond</w:t>
      </w:r>
      <w:r w:rsidR="00CA1185" w:rsidRPr="008D0D89">
        <w:rPr>
          <w:rFonts w:cs="Times New Roman"/>
        </w:rPr>
        <w:t xml:space="preserve"> to</w:t>
      </w:r>
      <w:r w:rsidR="00842D2C" w:rsidRPr="008D0D89">
        <w:rPr>
          <w:rFonts w:cs="Times New Roman"/>
        </w:rPr>
        <w:t xml:space="preserve"> dopaminergic treatment </w:t>
      </w:r>
      <w:r w:rsidR="00F447E5" w:rsidRPr="008D0D89">
        <w:rPr>
          <w:rFonts w:cs="Times New Roman"/>
        </w:rPr>
        <w:fldChar w:fldCharType="begin"/>
      </w:r>
      <w:r w:rsidR="00930652" w:rsidRPr="008D0D89">
        <w:rPr>
          <w:rFonts w:cs="Times New Roman"/>
        </w:rPr>
        <w:instrText xml:space="preserve"> ADDIN EN.CITE &lt;EndNote&gt;&lt;Cite&gt;&lt;Author&gt;Nebe&lt;/Author&gt;&lt;Year&gt;2009&lt;/Year&gt;&lt;RecNum&gt;133&lt;/RecNum&gt;&lt;DisplayText&gt;(Nebe and Ebersbach, 2009)&lt;/DisplayText&gt;&lt;record&gt;&lt;rec-number&gt;133&lt;/rec-number&gt;&lt;foreign-keys&gt;&lt;key app="EN" db-id="wrdvp0a2we5szdedaeu5fzvms0st2x9da0zz" timestamp="1547729387"&gt;133&lt;/key&gt;&lt;/foreign-keys&gt;&lt;ref-type name="Journal Article"&gt;17&lt;/ref-type&gt;&lt;contributors&gt;&lt;authors&gt;&lt;author&gt;Nebe, A.&lt;/author&gt;&lt;author&gt;Ebersbach, G.&lt;/author&gt;&lt;/authors&gt;&lt;/contributors&gt;&lt;auth-address&gt;Movement Disorder Clinic, Beelitz-Heilstatten, Germany.&lt;/auth-address&gt;&lt;titles&gt;&lt;title&gt;Pain intensity on and off levodopa in patients with Parkinson&amp;apos;s disease&lt;/title&gt;&lt;secondary-title&gt;Mov Disord&lt;/secondary-title&gt;&lt;/titles&gt;&lt;periodical&gt;&lt;full-title&gt;Mov Disord&lt;/full-title&gt;&lt;/periodical&gt;&lt;pages&gt;1233-7&lt;/pages&gt;&lt;volume&gt;24&lt;/volume&gt;&lt;number&gt;8&lt;/number&gt;&lt;edition&gt;2009/05/05&lt;/edition&gt;&lt;keywords&gt;&lt;keyword&gt;Aged&lt;/keyword&gt;&lt;keyword&gt;Antiparkinson Agents/*therapeutic use&lt;/keyword&gt;&lt;keyword&gt;Female&lt;/keyword&gt;&lt;keyword&gt;Humans&lt;/keyword&gt;&lt;keyword&gt;Levodopa/*therapeutic use&lt;/keyword&gt;&lt;keyword&gt;Male&lt;/keyword&gt;&lt;keyword&gt;Middle Aged&lt;/keyword&gt;&lt;keyword&gt;Pain/*drug therapy/*etiology&lt;/keyword&gt;&lt;keyword&gt;Pain Measurement&lt;/keyword&gt;&lt;keyword&gt;Parkinson Disease/*complications/drug therapy&lt;/keyword&gt;&lt;keyword&gt;Severity of Illness Index&lt;/keyword&gt;&lt;keyword&gt;Statistics, Nonparametric&lt;/keyword&gt;&lt;keyword&gt;Surveys and Questionnaires&lt;/keyword&gt;&lt;/keywords&gt;&lt;dates&gt;&lt;year&gt;2009&lt;/year&gt;&lt;pub-dates&gt;&lt;date&gt;Jun 15&lt;/date&gt;&lt;/pub-dates&gt;&lt;/dates&gt;&lt;isbn&gt;1531-8257 (Electronic)&amp;#xD;0885-3185 (Linking)&lt;/isbn&gt;&lt;accession-num&gt;19412949&lt;/accession-num&gt;&lt;urls&gt;&lt;related-urls&gt;&lt;url&gt;https://www.ncbi.nlm.nih.gov/pubmed/19412949&lt;/url&gt;&lt;/related-urls&gt;&lt;/urls&gt;&lt;electronic-resource-num&gt;10.1002/mds.22546&lt;/electronic-resource-num&gt;&lt;/record&gt;&lt;/Cite&gt;&lt;/EndNote&gt;</w:instrText>
      </w:r>
      <w:r w:rsidR="00F447E5" w:rsidRPr="008D0D89">
        <w:rPr>
          <w:rFonts w:cs="Times New Roman"/>
        </w:rPr>
        <w:fldChar w:fldCharType="separate"/>
      </w:r>
      <w:r w:rsidR="00930652" w:rsidRPr="008D0D89">
        <w:rPr>
          <w:rFonts w:cs="Times New Roman"/>
          <w:noProof/>
        </w:rPr>
        <w:t>(Nebe and Ebersbach, 2009)</w:t>
      </w:r>
      <w:r w:rsidR="00F447E5" w:rsidRPr="008D0D89">
        <w:rPr>
          <w:rFonts w:cs="Times New Roman"/>
        </w:rPr>
        <w:fldChar w:fldCharType="end"/>
      </w:r>
      <w:r w:rsidR="00DC540D" w:rsidRPr="008D0D89">
        <w:rPr>
          <w:rFonts w:cs="Times New Roman"/>
        </w:rPr>
        <w:t xml:space="preserve">. </w:t>
      </w:r>
      <w:r w:rsidR="005A353E" w:rsidRPr="008D0D89">
        <w:rPr>
          <w:rFonts w:cs="Times New Roman"/>
        </w:rPr>
        <w:t xml:space="preserve">Yet, a recent large epidemiological study reported no difference of pain in 81% of PD </w:t>
      </w:r>
      <w:r w:rsidR="000A33E1" w:rsidRPr="008D0D89">
        <w:rPr>
          <w:rFonts w:cs="Times New Roman"/>
        </w:rPr>
        <w:t xml:space="preserve">patients </w:t>
      </w:r>
      <w:r w:rsidR="00D77B6A" w:rsidRPr="008D0D89">
        <w:rPr>
          <w:rFonts w:cs="Times New Roman"/>
        </w:rPr>
        <w:t xml:space="preserve">between the ON and OFF </w:t>
      </w:r>
      <w:r w:rsidR="005A353E" w:rsidRPr="008D0D89">
        <w:rPr>
          <w:rFonts w:cs="Times New Roman"/>
        </w:rPr>
        <w:t xml:space="preserve">medication </w:t>
      </w:r>
      <w:r w:rsidR="00D77B6A" w:rsidRPr="008D0D89">
        <w:rPr>
          <w:rFonts w:cs="Times New Roman"/>
        </w:rPr>
        <w:t>state</w:t>
      </w:r>
      <w:r w:rsidR="000D497F" w:rsidRPr="008D0D89">
        <w:rPr>
          <w:rFonts w:cs="Times New Roman"/>
        </w:rPr>
        <w:t xml:space="preserve"> </w:t>
      </w:r>
      <w:r w:rsidR="000D497F" w:rsidRPr="008D0D89">
        <w:rPr>
          <w:rFonts w:cs="Times New Roman"/>
        </w:rPr>
        <w:fldChar w:fldCharType="begin">
          <w:fldData xml:space="preserve">PEVuZE5vdGU+PENpdGU+PEF1dGhvcj5TaWx2ZXJkYWxlPC9BdXRob3I+PFllYXI+MjAxODwvWWVh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</w:fldData>
        </w:fldChar>
      </w:r>
      <w:r w:rsidR="00930652" w:rsidRPr="008D0D89">
        <w:rPr>
          <w:rFonts w:cs="Times New Roman"/>
        </w:rPr>
        <w:instrText xml:space="preserve"> ADDIN EN.CITE </w:instrText>
      </w:r>
      <w:r w:rsidR="00930652" w:rsidRPr="008D0D89">
        <w:rPr>
          <w:rFonts w:cs="Times New Roman"/>
        </w:rPr>
        <w:fldChar w:fldCharType="begin">
          <w:fldData xml:space="preserve">PEVuZE5vdGU+PENpdGU+PEF1dGhvcj5TaWx2ZXJkYWxlPC9BdXRob3I+PFllYXI+MjAxODwvWWVh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</w:fldData>
        </w:fldChar>
      </w:r>
      <w:r w:rsidR="00930652" w:rsidRPr="008D0D89">
        <w:rPr>
          <w:rFonts w:cs="Times New Roman"/>
        </w:rPr>
        <w:instrText xml:space="preserve"> ADDIN EN.CITE.DATA </w:instrText>
      </w:r>
      <w:r w:rsidR="00930652" w:rsidRPr="008D0D89">
        <w:rPr>
          <w:rFonts w:cs="Times New Roman"/>
        </w:rPr>
      </w:r>
      <w:r w:rsidR="00930652" w:rsidRPr="008D0D89">
        <w:rPr>
          <w:rFonts w:cs="Times New Roman"/>
        </w:rPr>
        <w:fldChar w:fldCharType="end"/>
      </w:r>
      <w:r w:rsidR="000D497F" w:rsidRPr="008D0D89">
        <w:rPr>
          <w:rFonts w:cs="Times New Roman"/>
        </w:rPr>
      </w:r>
      <w:r w:rsidR="000D497F" w:rsidRPr="008D0D89">
        <w:rPr>
          <w:rFonts w:cs="Times New Roman"/>
        </w:rPr>
        <w:fldChar w:fldCharType="separate"/>
      </w:r>
      <w:r w:rsidR="00930652" w:rsidRPr="008D0D89">
        <w:rPr>
          <w:rFonts w:cs="Times New Roman"/>
          <w:noProof/>
        </w:rPr>
        <w:t>(Silverdale</w:t>
      </w:r>
      <w:r w:rsidR="00930652" w:rsidRPr="008D0D89">
        <w:rPr>
          <w:rFonts w:cs="Times New Roman"/>
          <w:i/>
          <w:noProof/>
        </w:rPr>
        <w:t xml:space="preserve"> et al.</w:t>
      </w:r>
      <w:r w:rsidR="00930652" w:rsidRPr="008D0D89">
        <w:rPr>
          <w:rFonts w:cs="Times New Roman"/>
          <w:noProof/>
        </w:rPr>
        <w:t>, 2018)</w:t>
      </w:r>
      <w:r w:rsidR="000D497F" w:rsidRPr="008D0D89">
        <w:rPr>
          <w:rFonts w:cs="Times New Roman"/>
        </w:rPr>
        <w:fldChar w:fldCharType="end"/>
      </w:r>
      <w:r w:rsidR="00D77B6A" w:rsidRPr="008D0D89">
        <w:rPr>
          <w:rFonts w:cs="Times New Roman"/>
        </w:rPr>
        <w:t xml:space="preserve">. This result suggests that </w:t>
      </w:r>
      <w:r w:rsidR="000023AE" w:rsidRPr="008D0D89">
        <w:rPr>
          <w:rFonts w:cs="Times New Roman"/>
        </w:rPr>
        <w:t xml:space="preserve">pain in PD </w:t>
      </w:r>
      <w:r w:rsidR="00E31507" w:rsidRPr="008D0D89">
        <w:rPr>
          <w:rFonts w:cs="Times New Roman"/>
        </w:rPr>
        <w:t>might be</w:t>
      </w:r>
      <w:r w:rsidR="000023AE" w:rsidRPr="008D0D89">
        <w:rPr>
          <w:rFonts w:cs="Times New Roman"/>
        </w:rPr>
        <w:t xml:space="preserve"> uncoupled from the effect of dopamine on </w:t>
      </w:r>
      <w:r w:rsidR="00E31507" w:rsidRPr="008D0D89">
        <w:rPr>
          <w:rFonts w:cs="Times New Roman"/>
        </w:rPr>
        <w:t>motor symptoms</w:t>
      </w:r>
      <w:r w:rsidR="00BA64B8" w:rsidRPr="008D0D89">
        <w:rPr>
          <w:rFonts w:cs="Times New Roman"/>
        </w:rPr>
        <w:t xml:space="preserve"> </w:t>
      </w:r>
      <w:r w:rsidR="000023AE" w:rsidRPr="008D0D89">
        <w:rPr>
          <w:rFonts w:cs="Times New Roman"/>
        </w:rPr>
        <w:t xml:space="preserve">and </w:t>
      </w:r>
      <w:r w:rsidR="00E31507" w:rsidRPr="008D0D89">
        <w:rPr>
          <w:rFonts w:cs="Times New Roman"/>
        </w:rPr>
        <w:t xml:space="preserve">optimization of </w:t>
      </w:r>
      <w:r w:rsidR="000023AE" w:rsidRPr="008D0D89">
        <w:rPr>
          <w:rFonts w:cs="Times New Roman"/>
        </w:rPr>
        <w:t xml:space="preserve">dopaminergic </w:t>
      </w:r>
      <w:r w:rsidR="00E31507" w:rsidRPr="008D0D89">
        <w:rPr>
          <w:rFonts w:cs="Times New Roman"/>
        </w:rPr>
        <w:t xml:space="preserve">treatment </w:t>
      </w:r>
      <w:r w:rsidR="000023AE" w:rsidRPr="008D0D89">
        <w:rPr>
          <w:rFonts w:cs="Times New Roman"/>
        </w:rPr>
        <w:t xml:space="preserve">may only help a small proportion of </w:t>
      </w:r>
      <w:r w:rsidRPr="008D0D89">
        <w:rPr>
          <w:rFonts w:cs="Times New Roman"/>
        </w:rPr>
        <w:t>patients</w:t>
      </w:r>
      <w:r w:rsidR="000023AE" w:rsidRPr="008D0D89">
        <w:rPr>
          <w:rFonts w:cs="Times New Roman"/>
        </w:rPr>
        <w:t xml:space="preserve">. </w:t>
      </w:r>
    </w:p>
    <w:p w14:paraId="6BE12FF4" w14:textId="74940CF6" w:rsidR="00DC540D" w:rsidRPr="008D0D89" w:rsidRDefault="00B340EF" w:rsidP="00C45793">
      <w:pPr>
        <w:rPr>
          <w:rFonts w:cs="Times New Roman"/>
        </w:rPr>
      </w:pPr>
      <w:r w:rsidRPr="008D0D89">
        <w:rPr>
          <w:rFonts w:cs="Times New Roman"/>
        </w:rPr>
        <w:t xml:space="preserve">In the past two decades, </w:t>
      </w:r>
      <w:r w:rsidR="00DC540D" w:rsidRPr="008D0D89">
        <w:rPr>
          <w:rFonts w:cs="Times New Roman"/>
        </w:rPr>
        <w:t>D</w:t>
      </w:r>
      <w:r w:rsidR="00E31507" w:rsidRPr="008D0D89">
        <w:rPr>
          <w:rFonts w:cs="Times New Roman"/>
        </w:rPr>
        <w:t xml:space="preserve">eep </w:t>
      </w:r>
      <w:r w:rsidR="00DC540D" w:rsidRPr="008D0D89">
        <w:rPr>
          <w:rFonts w:cs="Times New Roman"/>
        </w:rPr>
        <w:t>B</w:t>
      </w:r>
      <w:r w:rsidR="00E31507" w:rsidRPr="008D0D89">
        <w:rPr>
          <w:rFonts w:cs="Times New Roman"/>
        </w:rPr>
        <w:t xml:space="preserve">rain </w:t>
      </w:r>
      <w:r w:rsidR="00DC540D" w:rsidRPr="008D0D89">
        <w:rPr>
          <w:rFonts w:cs="Times New Roman"/>
        </w:rPr>
        <w:t>S</w:t>
      </w:r>
      <w:r w:rsidR="00E31507" w:rsidRPr="008D0D89">
        <w:rPr>
          <w:rFonts w:cs="Times New Roman"/>
        </w:rPr>
        <w:t xml:space="preserve">timulation (DBS) of the </w:t>
      </w:r>
      <w:r w:rsidRPr="008D0D89">
        <w:rPr>
          <w:rFonts w:cs="Times New Roman"/>
        </w:rPr>
        <w:t xml:space="preserve">subthalamic nucleus (STN) has </w:t>
      </w:r>
      <w:r w:rsidR="004E492A" w:rsidRPr="008D0D89">
        <w:rPr>
          <w:rFonts w:cs="Times New Roman"/>
        </w:rPr>
        <w:t xml:space="preserve">become </w:t>
      </w:r>
      <w:r w:rsidR="00DC540D" w:rsidRPr="008D0D89">
        <w:rPr>
          <w:rFonts w:cs="Times New Roman"/>
        </w:rPr>
        <w:t xml:space="preserve">an </w:t>
      </w:r>
      <w:r w:rsidR="00E31507" w:rsidRPr="008D0D89">
        <w:rPr>
          <w:rFonts w:cs="Times New Roman"/>
        </w:rPr>
        <w:t>established a</w:t>
      </w:r>
      <w:r w:rsidR="00DC540D" w:rsidRPr="008D0D89">
        <w:rPr>
          <w:rFonts w:cs="Times New Roman"/>
        </w:rPr>
        <w:t xml:space="preserve">nd </w:t>
      </w:r>
      <w:r w:rsidR="00E31507" w:rsidRPr="008D0D89">
        <w:rPr>
          <w:rFonts w:cs="Times New Roman"/>
        </w:rPr>
        <w:t>powerful</w:t>
      </w:r>
      <w:r w:rsidR="00DC0A04" w:rsidRPr="008D0D89">
        <w:rPr>
          <w:rFonts w:cs="Times New Roman"/>
        </w:rPr>
        <w:t xml:space="preserve"> </w:t>
      </w:r>
      <w:r w:rsidR="00D77B6A" w:rsidRPr="008D0D89">
        <w:rPr>
          <w:rFonts w:cs="Times New Roman"/>
        </w:rPr>
        <w:t xml:space="preserve">treatment for </w:t>
      </w:r>
      <w:r w:rsidR="004E492A" w:rsidRPr="008D0D89">
        <w:rPr>
          <w:rFonts w:cs="Times New Roman"/>
        </w:rPr>
        <w:t>people with PD</w:t>
      </w:r>
      <w:r w:rsidR="00E31507" w:rsidRPr="008D0D89">
        <w:rPr>
          <w:rFonts w:cs="Times New Roman"/>
        </w:rPr>
        <w:t xml:space="preserve"> experiencing severe </w:t>
      </w:r>
      <w:r w:rsidR="00AA65E9" w:rsidRPr="008D0D89">
        <w:rPr>
          <w:rFonts w:cs="Times New Roman"/>
        </w:rPr>
        <w:t xml:space="preserve">motor complications </w:t>
      </w:r>
      <w:r w:rsidR="00CB4D6C" w:rsidRPr="008D0D89">
        <w:rPr>
          <w:rFonts w:cs="Times New Roman"/>
        </w:rPr>
        <w:fldChar w:fldCharType="begin">
          <w:fldData xml:space="preserve">PEVuZE5vdGU+PENpdGU+PEF1dGhvcj5EZXVzY2hsPC9BdXRob3I+PFllYXI+MjAwNjwvWWVhcj48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</w:fldData>
        </w:fldChar>
      </w:r>
      <w:r w:rsidR="00930652" w:rsidRPr="008D0D89">
        <w:rPr>
          <w:rFonts w:cs="Times New Roman"/>
        </w:rPr>
        <w:instrText xml:space="preserve"> ADDIN EN.CITE </w:instrText>
      </w:r>
      <w:r w:rsidR="00930652" w:rsidRPr="008D0D89">
        <w:rPr>
          <w:rFonts w:cs="Times New Roman"/>
        </w:rPr>
        <w:fldChar w:fldCharType="begin">
          <w:fldData xml:space="preserve">PEVuZE5vdGU+PENpdGU+PEF1dGhvcj5EZXVzY2hsPC9BdXRob3I+PFllYXI+MjAwNjwvWWVhcj48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</w:fldData>
        </w:fldChar>
      </w:r>
      <w:r w:rsidR="00930652" w:rsidRPr="008D0D89">
        <w:rPr>
          <w:rFonts w:cs="Times New Roman"/>
        </w:rPr>
        <w:instrText xml:space="preserve"> ADDIN EN.CITE.DATA </w:instrText>
      </w:r>
      <w:r w:rsidR="00930652" w:rsidRPr="008D0D89">
        <w:rPr>
          <w:rFonts w:cs="Times New Roman"/>
        </w:rPr>
      </w:r>
      <w:r w:rsidR="00930652" w:rsidRPr="008D0D89">
        <w:rPr>
          <w:rFonts w:cs="Times New Roman"/>
        </w:rPr>
        <w:fldChar w:fldCharType="end"/>
      </w:r>
      <w:r w:rsidR="00CB4D6C" w:rsidRPr="008D0D89">
        <w:rPr>
          <w:rFonts w:cs="Times New Roman"/>
        </w:rPr>
      </w:r>
      <w:r w:rsidR="00CB4D6C" w:rsidRPr="008D0D89">
        <w:rPr>
          <w:rFonts w:cs="Times New Roman"/>
        </w:rPr>
        <w:fldChar w:fldCharType="separate"/>
      </w:r>
      <w:r w:rsidR="00930652" w:rsidRPr="008D0D89">
        <w:rPr>
          <w:rFonts w:cs="Times New Roman"/>
          <w:noProof/>
        </w:rPr>
        <w:t>(Deuschl</w:t>
      </w:r>
      <w:r w:rsidR="00930652" w:rsidRPr="008D0D89">
        <w:rPr>
          <w:rFonts w:cs="Times New Roman"/>
          <w:i/>
          <w:noProof/>
        </w:rPr>
        <w:t xml:space="preserve"> et al.</w:t>
      </w:r>
      <w:r w:rsidR="00930652" w:rsidRPr="008D0D89">
        <w:rPr>
          <w:rFonts w:cs="Times New Roman"/>
          <w:noProof/>
        </w:rPr>
        <w:t>, 2006)</w:t>
      </w:r>
      <w:r w:rsidR="00CB4D6C" w:rsidRPr="008D0D89">
        <w:rPr>
          <w:rFonts w:cs="Times New Roman"/>
        </w:rPr>
        <w:fldChar w:fldCharType="end"/>
      </w:r>
      <w:r w:rsidRPr="008D0D89">
        <w:rPr>
          <w:rFonts w:cs="Times New Roman"/>
        </w:rPr>
        <w:t>.</w:t>
      </w:r>
      <w:r w:rsidR="00D63F8A" w:rsidRPr="008D0D89">
        <w:rPr>
          <w:rFonts w:cs="Times New Roman"/>
        </w:rPr>
        <w:t xml:space="preserve"> </w:t>
      </w:r>
      <w:r w:rsidR="00DC540D" w:rsidRPr="008D0D89">
        <w:rPr>
          <w:rFonts w:cs="Times New Roman"/>
        </w:rPr>
        <w:t xml:space="preserve">STN DBS </w:t>
      </w:r>
      <w:r w:rsidR="00DC540D" w:rsidRPr="008D0D89">
        <w:t xml:space="preserve">might </w:t>
      </w:r>
      <w:r w:rsidR="000A33E1" w:rsidRPr="008D0D89">
        <w:t xml:space="preserve">also </w:t>
      </w:r>
      <w:r w:rsidR="00DC540D" w:rsidRPr="008D0D89">
        <w:t xml:space="preserve">be effective </w:t>
      </w:r>
      <w:r w:rsidR="000A33E1" w:rsidRPr="008D0D89">
        <w:t xml:space="preserve">in </w:t>
      </w:r>
      <w:r w:rsidR="00DC540D" w:rsidRPr="008D0D89">
        <w:t>treat</w:t>
      </w:r>
      <w:r w:rsidR="000A33E1" w:rsidRPr="008D0D89">
        <w:t>ing</w:t>
      </w:r>
      <w:r w:rsidR="00DC540D" w:rsidRPr="008D0D89">
        <w:t xml:space="preserve"> pain, but it is unclear which type of pain may benefit and how neurostimulation might interfere with pain processing in PD.</w:t>
      </w:r>
    </w:p>
    <w:p w14:paraId="35745086" w14:textId="3D0A6491" w:rsidR="00137A68" w:rsidRPr="008D0D89" w:rsidRDefault="00983055" w:rsidP="00C45793">
      <w:pPr>
        <w:rPr>
          <w:rFonts w:cs="Times New Roman"/>
        </w:rPr>
      </w:pPr>
      <w:r w:rsidRPr="008D0D89">
        <w:rPr>
          <w:rFonts w:cs="Times New Roman"/>
        </w:rPr>
        <w:t>The a</w:t>
      </w:r>
      <w:r w:rsidR="00137A68" w:rsidRPr="008D0D89">
        <w:rPr>
          <w:rFonts w:cs="Times New Roman"/>
        </w:rPr>
        <w:t xml:space="preserve">im of this review is to </w:t>
      </w:r>
      <w:r w:rsidR="005C6DE6" w:rsidRPr="008D0D89">
        <w:rPr>
          <w:rFonts w:cs="Times New Roman"/>
        </w:rPr>
        <w:t>shed light on</w:t>
      </w:r>
      <w:r w:rsidR="00137A68" w:rsidRPr="008D0D89">
        <w:rPr>
          <w:rFonts w:cs="Times New Roman"/>
        </w:rPr>
        <w:t xml:space="preserve"> </w:t>
      </w:r>
      <w:r w:rsidR="0089085F" w:rsidRPr="008D0D89">
        <w:rPr>
          <w:rFonts w:cs="Times New Roman"/>
        </w:rPr>
        <w:t xml:space="preserve">how STN can be an effective access point for modulation of </w:t>
      </w:r>
      <w:r w:rsidR="003B6CD0" w:rsidRPr="008D0D89">
        <w:rPr>
          <w:rFonts w:cs="Times New Roman"/>
        </w:rPr>
        <w:t xml:space="preserve">neural </w:t>
      </w:r>
      <w:r w:rsidR="0089085F" w:rsidRPr="008D0D89">
        <w:rPr>
          <w:rFonts w:cs="Times New Roman"/>
        </w:rPr>
        <w:t xml:space="preserve">systems </w:t>
      </w:r>
      <w:r w:rsidR="00FE5D72" w:rsidRPr="008D0D89">
        <w:rPr>
          <w:rFonts w:cs="Times New Roman"/>
        </w:rPr>
        <w:t>subserving</w:t>
      </w:r>
      <w:r w:rsidR="0089085F" w:rsidRPr="008D0D89">
        <w:rPr>
          <w:rFonts w:cs="Times New Roman"/>
        </w:rPr>
        <w:t xml:space="preserve"> pain processing and perception in PD. </w:t>
      </w:r>
      <w:r w:rsidR="00137A68" w:rsidRPr="008D0D89">
        <w:rPr>
          <w:rFonts w:cs="Times New Roman"/>
        </w:rPr>
        <w:t>This</w:t>
      </w:r>
      <w:r w:rsidR="0011226A" w:rsidRPr="008D0D89">
        <w:rPr>
          <w:rFonts w:cs="Times New Roman"/>
        </w:rPr>
        <w:t xml:space="preserve"> may provide insights into the neurobiological basis of different subtypes of pain and</w:t>
      </w:r>
      <w:r w:rsidR="00137A68" w:rsidRPr="008D0D89">
        <w:rPr>
          <w:rFonts w:cs="Times New Roman"/>
        </w:rPr>
        <w:t xml:space="preserve"> is crucial </w:t>
      </w:r>
      <w:r w:rsidR="005C6DE6" w:rsidRPr="008D0D89">
        <w:rPr>
          <w:rFonts w:cs="Times New Roman"/>
        </w:rPr>
        <w:t>for</w:t>
      </w:r>
      <w:r w:rsidR="00137A68" w:rsidRPr="008D0D89">
        <w:rPr>
          <w:rFonts w:cs="Times New Roman"/>
        </w:rPr>
        <w:t xml:space="preserve"> </w:t>
      </w:r>
      <w:r w:rsidR="005C6DE6" w:rsidRPr="008D0D89">
        <w:rPr>
          <w:rFonts w:cs="Times New Roman"/>
        </w:rPr>
        <w:t>understanding</w:t>
      </w:r>
      <w:r w:rsidR="00137A68" w:rsidRPr="008D0D89">
        <w:rPr>
          <w:rFonts w:cs="Times New Roman"/>
        </w:rPr>
        <w:t xml:space="preserve"> the mechanism</w:t>
      </w:r>
      <w:r w:rsidR="00586025" w:rsidRPr="008D0D89">
        <w:rPr>
          <w:rFonts w:cs="Times New Roman"/>
        </w:rPr>
        <w:t>s</w:t>
      </w:r>
      <w:r w:rsidR="00137A68" w:rsidRPr="008D0D89">
        <w:rPr>
          <w:rFonts w:cs="Times New Roman"/>
        </w:rPr>
        <w:t xml:space="preserve"> of action </w:t>
      </w:r>
      <w:r w:rsidR="000A33E1" w:rsidRPr="008D0D89">
        <w:rPr>
          <w:rFonts w:cs="Times New Roman"/>
        </w:rPr>
        <w:t xml:space="preserve">of STN DBS </w:t>
      </w:r>
      <w:r w:rsidR="00137A68" w:rsidRPr="008D0D89">
        <w:rPr>
          <w:rFonts w:cs="Times New Roman"/>
        </w:rPr>
        <w:t>on pain</w:t>
      </w:r>
      <w:r w:rsidR="006B705C" w:rsidRPr="008D0D89">
        <w:rPr>
          <w:rFonts w:cs="Times New Roman"/>
        </w:rPr>
        <w:t>, how th</w:t>
      </w:r>
      <w:r w:rsidR="00586025" w:rsidRPr="008D0D89">
        <w:rPr>
          <w:rFonts w:cs="Times New Roman"/>
        </w:rPr>
        <w:t>ese</w:t>
      </w:r>
      <w:r w:rsidR="006B705C" w:rsidRPr="008D0D89">
        <w:rPr>
          <w:rFonts w:cs="Times New Roman"/>
        </w:rPr>
        <w:t xml:space="preserve"> may differ from </w:t>
      </w:r>
      <w:r w:rsidR="003C5E27" w:rsidRPr="008D0D89">
        <w:rPr>
          <w:rFonts w:cs="Times New Roman"/>
        </w:rPr>
        <w:t xml:space="preserve">those </w:t>
      </w:r>
      <w:r w:rsidR="006B705C" w:rsidRPr="008D0D89">
        <w:rPr>
          <w:rFonts w:cs="Times New Roman"/>
        </w:rPr>
        <w:t xml:space="preserve">of dopaminergic </w:t>
      </w:r>
      <w:r w:rsidR="006B705C" w:rsidRPr="008D0D89">
        <w:rPr>
          <w:rFonts w:cs="Times New Roman"/>
        </w:rPr>
        <w:lastRenderedPageBreak/>
        <w:t>medications,</w:t>
      </w:r>
      <w:r w:rsidR="00137A68" w:rsidRPr="008D0D89">
        <w:rPr>
          <w:rFonts w:cs="Times New Roman"/>
        </w:rPr>
        <w:t xml:space="preserve"> and how </w:t>
      </w:r>
      <w:r w:rsidR="00586025" w:rsidRPr="008D0D89">
        <w:rPr>
          <w:rFonts w:cs="Times New Roman"/>
        </w:rPr>
        <w:t>they</w:t>
      </w:r>
      <w:r w:rsidR="00137A68" w:rsidRPr="008D0D89">
        <w:rPr>
          <w:rFonts w:cs="Times New Roman"/>
        </w:rPr>
        <w:t xml:space="preserve"> can be</w:t>
      </w:r>
      <w:r w:rsidR="005C6DE6" w:rsidRPr="008D0D89">
        <w:rPr>
          <w:rFonts w:cs="Times New Roman"/>
        </w:rPr>
        <w:t xml:space="preserve"> harnessed and</w:t>
      </w:r>
      <w:r w:rsidR="00137A68" w:rsidRPr="008D0D89">
        <w:rPr>
          <w:rFonts w:cs="Times New Roman"/>
        </w:rPr>
        <w:t xml:space="preserve"> improved</w:t>
      </w:r>
      <w:r w:rsidR="007306A0" w:rsidRPr="008D0D89">
        <w:rPr>
          <w:rFonts w:cs="Times New Roman"/>
        </w:rPr>
        <w:t xml:space="preserve"> as part of tailored therapies </w:t>
      </w:r>
      <w:r w:rsidR="0011226A" w:rsidRPr="008D0D89">
        <w:rPr>
          <w:rFonts w:cs="Times New Roman"/>
        </w:rPr>
        <w:t xml:space="preserve">addressing </w:t>
      </w:r>
      <w:r w:rsidR="009D6433" w:rsidRPr="008D0D89">
        <w:rPr>
          <w:rFonts w:cs="Times New Roman"/>
        </w:rPr>
        <w:t xml:space="preserve">specific </w:t>
      </w:r>
      <w:r w:rsidR="0011226A" w:rsidRPr="008D0D89">
        <w:rPr>
          <w:rFonts w:cs="Times New Roman"/>
        </w:rPr>
        <w:t>pain</w:t>
      </w:r>
      <w:r w:rsidR="007306A0" w:rsidRPr="008D0D89">
        <w:rPr>
          <w:rFonts w:cs="Times New Roman"/>
        </w:rPr>
        <w:t xml:space="preserve"> subtypes</w:t>
      </w:r>
      <w:r w:rsidR="00137A68" w:rsidRPr="008D0D89">
        <w:rPr>
          <w:rFonts w:cs="Times New Roman"/>
        </w:rPr>
        <w:t xml:space="preserve">. </w:t>
      </w:r>
      <w:r w:rsidR="0097294C" w:rsidRPr="008D0D89">
        <w:rPr>
          <w:rFonts w:cs="Times New Roman"/>
        </w:rPr>
        <w:t xml:space="preserve">We hypothesise that </w:t>
      </w:r>
      <w:r w:rsidR="004E492A" w:rsidRPr="008D0D89">
        <w:rPr>
          <w:rFonts w:cs="Times New Roman"/>
        </w:rPr>
        <w:t xml:space="preserve">while </w:t>
      </w:r>
      <w:r w:rsidR="0097294C" w:rsidRPr="008D0D89">
        <w:rPr>
          <w:rFonts w:cs="Times New Roman"/>
        </w:rPr>
        <w:t xml:space="preserve">the effect on pain </w:t>
      </w:r>
      <w:r w:rsidR="004E492A" w:rsidRPr="008D0D89">
        <w:rPr>
          <w:rFonts w:cs="Times New Roman"/>
        </w:rPr>
        <w:t xml:space="preserve">may in part relate to improvement of </w:t>
      </w:r>
      <w:r w:rsidR="0097294C" w:rsidRPr="008D0D89">
        <w:rPr>
          <w:rFonts w:cs="Times New Roman"/>
        </w:rPr>
        <w:t>motor fluctuations</w:t>
      </w:r>
      <w:r w:rsidR="00FC3A7D" w:rsidRPr="008D0D89">
        <w:rPr>
          <w:rFonts w:cs="Times New Roman"/>
        </w:rPr>
        <w:t>,</w:t>
      </w:r>
      <w:r w:rsidR="0097294C" w:rsidRPr="008D0D89">
        <w:rPr>
          <w:rFonts w:cs="Times New Roman"/>
        </w:rPr>
        <w:t xml:space="preserve"> there is also a central component to pain in PD that may be modulated by STN DBS. B</w:t>
      </w:r>
      <w:r w:rsidR="00137A68" w:rsidRPr="008D0D89">
        <w:rPr>
          <w:rFonts w:cs="Times New Roman"/>
        </w:rPr>
        <w:t>ased on th</w:t>
      </w:r>
      <w:r w:rsidR="0097294C" w:rsidRPr="008D0D89">
        <w:rPr>
          <w:rFonts w:cs="Times New Roman"/>
        </w:rPr>
        <w:t>is hypothesis</w:t>
      </w:r>
      <w:r w:rsidR="00137A68" w:rsidRPr="008D0D89">
        <w:rPr>
          <w:rFonts w:cs="Times New Roman"/>
        </w:rPr>
        <w:t>,</w:t>
      </w:r>
      <w:r w:rsidR="0097294C" w:rsidRPr="008D0D89">
        <w:rPr>
          <w:rFonts w:cs="Times New Roman"/>
        </w:rPr>
        <w:t xml:space="preserve"> in this review</w:t>
      </w:r>
      <w:r w:rsidR="00137A68" w:rsidRPr="008D0D89">
        <w:rPr>
          <w:rFonts w:cs="Times New Roman"/>
        </w:rPr>
        <w:t xml:space="preserve"> we explore the following</w:t>
      </w:r>
      <w:r w:rsidR="00FC3A7D" w:rsidRPr="008D0D89">
        <w:rPr>
          <w:rFonts w:cs="Times New Roman"/>
        </w:rPr>
        <w:t xml:space="preserve"> research questions</w:t>
      </w:r>
      <w:r w:rsidR="00137A68" w:rsidRPr="008D0D89">
        <w:rPr>
          <w:rFonts w:cs="Times New Roman"/>
        </w:rPr>
        <w:t>:</w:t>
      </w:r>
    </w:p>
    <w:p w14:paraId="6B5A325F" w14:textId="4F7C4C6A" w:rsidR="00137A68" w:rsidRPr="008D0D89" w:rsidRDefault="00137A68" w:rsidP="00C45793">
      <w:pPr>
        <w:rPr>
          <w:rFonts w:cs="Times New Roman"/>
        </w:rPr>
      </w:pPr>
      <w:r w:rsidRPr="008D0D89">
        <w:rPr>
          <w:rFonts w:cs="Times New Roman"/>
        </w:rPr>
        <w:t xml:space="preserve">1) </w:t>
      </w:r>
      <w:r w:rsidR="000023AE" w:rsidRPr="008D0D89">
        <w:rPr>
          <w:rFonts w:cs="Times New Roman"/>
        </w:rPr>
        <w:t>W</w:t>
      </w:r>
      <w:r w:rsidRPr="008D0D89">
        <w:rPr>
          <w:rFonts w:cs="Times New Roman"/>
        </w:rPr>
        <w:t xml:space="preserve">hat </w:t>
      </w:r>
      <w:r w:rsidR="0097294C" w:rsidRPr="008D0D89">
        <w:rPr>
          <w:rFonts w:cs="Times New Roman"/>
        </w:rPr>
        <w:t>is</w:t>
      </w:r>
      <w:r w:rsidR="00C82AE1" w:rsidRPr="008D0D89">
        <w:rPr>
          <w:rFonts w:cs="Times New Roman"/>
        </w:rPr>
        <w:t xml:space="preserve"> the</w:t>
      </w:r>
      <w:r w:rsidR="0097294C" w:rsidRPr="008D0D89">
        <w:rPr>
          <w:rFonts w:cs="Times New Roman"/>
        </w:rPr>
        <w:t xml:space="preserve"> </w:t>
      </w:r>
      <w:r w:rsidRPr="008D0D89">
        <w:rPr>
          <w:rFonts w:cs="Times New Roman"/>
        </w:rPr>
        <w:t xml:space="preserve">evidence </w:t>
      </w:r>
      <w:r w:rsidR="00705863" w:rsidRPr="008D0D89">
        <w:rPr>
          <w:rFonts w:cs="Times New Roman"/>
        </w:rPr>
        <w:t xml:space="preserve">of </w:t>
      </w:r>
      <w:r w:rsidRPr="008D0D89">
        <w:rPr>
          <w:rFonts w:cs="Times New Roman"/>
        </w:rPr>
        <w:t>abnormal</w:t>
      </w:r>
      <w:r w:rsidR="00617C27" w:rsidRPr="008D0D89">
        <w:rPr>
          <w:rFonts w:cs="Times New Roman"/>
        </w:rPr>
        <w:t xml:space="preserve"> central processing of pain in PD</w:t>
      </w:r>
      <w:r w:rsidR="00705863" w:rsidRPr="008D0D89">
        <w:rPr>
          <w:rFonts w:cs="Times New Roman"/>
        </w:rPr>
        <w:t>?</w:t>
      </w:r>
    </w:p>
    <w:p w14:paraId="0C044DE5" w14:textId="5B0C0DA6" w:rsidR="0097294C" w:rsidRPr="008D0D89" w:rsidRDefault="00137A68" w:rsidP="00C45793">
      <w:pPr>
        <w:rPr>
          <w:rFonts w:cs="Times New Roman"/>
        </w:rPr>
      </w:pPr>
      <w:r w:rsidRPr="008D0D89">
        <w:rPr>
          <w:rFonts w:cs="Times New Roman"/>
        </w:rPr>
        <w:t xml:space="preserve">2) </w:t>
      </w:r>
      <w:r w:rsidR="000023AE" w:rsidRPr="008D0D89">
        <w:rPr>
          <w:rFonts w:cs="Times New Roman"/>
        </w:rPr>
        <w:t>W</w:t>
      </w:r>
      <w:r w:rsidRPr="008D0D89">
        <w:rPr>
          <w:rFonts w:cs="Times New Roman"/>
        </w:rPr>
        <w:t xml:space="preserve">hat is the evidence for </w:t>
      </w:r>
      <w:r w:rsidR="008B06FD" w:rsidRPr="008D0D89">
        <w:rPr>
          <w:rFonts w:cs="Times New Roman"/>
        </w:rPr>
        <w:t xml:space="preserve">the efficacy of STN DBS </w:t>
      </w:r>
      <w:r w:rsidR="00705863" w:rsidRPr="008D0D89">
        <w:rPr>
          <w:rFonts w:cs="Times New Roman"/>
        </w:rPr>
        <w:t>i</w:t>
      </w:r>
      <w:r w:rsidRPr="008D0D89">
        <w:rPr>
          <w:rFonts w:cs="Times New Roman"/>
        </w:rPr>
        <w:t xml:space="preserve">n treating </w:t>
      </w:r>
      <w:r w:rsidR="008B06FD" w:rsidRPr="008D0D89">
        <w:rPr>
          <w:rFonts w:cs="Times New Roman"/>
        </w:rPr>
        <w:t>pain</w:t>
      </w:r>
      <w:r w:rsidRPr="008D0D89">
        <w:rPr>
          <w:rFonts w:cs="Times New Roman"/>
        </w:rPr>
        <w:t xml:space="preserve"> in PD and specifically for which subtypes of pain</w:t>
      </w:r>
      <w:r w:rsidR="00705863" w:rsidRPr="008D0D89">
        <w:rPr>
          <w:rFonts w:cs="Times New Roman"/>
        </w:rPr>
        <w:t>?</w:t>
      </w:r>
      <w:r w:rsidR="00224D0F" w:rsidRPr="008D0D89">
        <w:rPr>
          <w:rFonts w:cs="Times New Roman"/>
        </w:rPr>
        <w:t xml:space="preserve"> </w:t>
      </w:r>
    </w:p>
    <w:p w14:paraId="368C2C46" w14:textId="6E8C6695" w:rsidR="0097294C" w:rsidRPr="008D0D89" w:rsidRDefault="0097294C" w:rsidP="00C45793">
      <w:pPr>
        <w:rPr>
          <w:rFonts w:cs="Times New Roman"/>
        </w:rPr>
      </w:pPr>
      <w:r w:rsidRPr="008D0D89">
        <w:rPr>
          <w:rFonts w:cs="Times New Roman"/>
        </w:rPr>
        <w:t xml:space="preserve">3) </w:t>
      </w:r>
      <w:r w:rsidR="000023AE" w:rsidRPr="008D0D89">
        <w:rPr>
          <w:rFonts w:cs="Times New Roman"/>
        </w:rPr>
        <w:t>H</w:t>
      </w:r>
      <w:r w:rsidRPr="008D0D89">
        <w:rPr>
          <w:rFonts w:cs="Times New Roman"/>
        </w:rPr>
        <w:t>ow</w:t>
      </w:r>
      <w:r w:rsidR="00705863" w:rsidRPr="008D0D89">
        <w:rPr>
          <w:rFonts w:cs="Times New Roman"/>
        </w:rPr>
        <w:t xml:space="preserve"> may</w:t>
      </w:r>
      <w:r w:rsidRPr="008D0D89">
        <w:rPr>
          <w:rFonts w:cs="Times New Roman"/>
        </w:rPr>
        <w:t xml:space="preserve"> abnormal pain processing in PD be modulated by STN</w:t>
      </w:r>
      <w:r w:rsidR="00705863" w:rsidRPr="008D0D89">
        <w:rPr>
          <w:rFonts w:cs="Times New Roman"/>
        </w:rPr>
        <w:t>?</w:t>
      </w:r>
      <w:r w:rsidRPr="008D0D89">
        <w:rPr>
          <w:rFonts w:cs="Times New Roman"/>
        </w:rPr>
        <w:t xml:space="preserve"> </w:t>
      </w:r>
    </w:p>
    <w:p w14:paraId="7E073729" w14:textId="7EDF370A" w:rsidR="00D5190B" w:rsidRPr="008D0D89" w:rsidRDefault="00D5190B" w:rsidP="00F778D6">
      <w:r w:rsidRPr="008D0D89">
        <w:t>We believe that points raised in this review may be relevant for understanding the neurobiological basis of pain in PD and developing tailored treatment of different subtypes of pain in PD</w:t>
      </w:r>
      <w:r w:rsidR="000A33E1" w:rsidRPr="008D0D89">
        <w:t>, as well as</w:t>
      </w:r>
      <w:r w:rsidRPr="008D0D89">
        <w:t xml:space="preserve"> </w:t>
      </w:r>
      <w:r w:rsidR="000A33E1" w:rsidRPr="008D0D89">
        <w:t xml:space="preserve">being relevant to </w:t>
      </w:r>
      <w:r w:rsidRPr="008D0D89">
        <w:t>other neurological conditions characterised by abnormal pain processing.</w:t>
      </w:r>
    </w:p>
    <w:p w14:paraId="0D6AAD20" w14:textId="1B48476F" w:rsidR="000830B0" w:rsidRPr="008D0D89" w:rsidRDefault="00F778D6" w:rsidP="005E7F46">
      <w:pPr>
        <w:pStyle w:val="Heading1"/>
      </w:pPr>
      <w:r w:rsidRPr="008D0D89">
        <w:t>EVIDENCE FOR ABNORMAL CENTRAL PAIN PROCESSING IN PD</w:t>
      </w:r>
    </w:p>
    <w:p w14:paraId="2A59C88A" w14:textId="7A157289" w:rsidR="00B14842" w:rsidRPr="008D0D89" w:rsidRDefault="00B14842" w:rsidP="00312A61">
      <w:r w:rsidRPr="008D0D89">
        <w:t xml:space="preserve">Pain is a complex and multidimensional experience with both unpleasant sensory and emotional components </w:t>
      </w:r>
      <w:r w:rsidRPr="008D0D89">
        <w:fldChar w:fldCharType="begin">
          <w:fldData xml:space="preserve">PEVuZE5vdGU+PENpdGU+PEF1dGhvcj5SYWphPC9BdXRob3I+PFllYXI+MjAyMDwvWWVhcj48UmVj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</w:fldData>
        </w:fldChar>
      </w:r>
      <w:r w:rsidR="00930652" w:rsidRPr="008D0D89">
        <w:instrText xml:space="preserve"> ADDIN EN.CITE </w:instrText>
      </w:r>
      <w:r w:rsidR="00930652" w:rsidRPr="008D0D89">
        <w:fldChar w:fldCharType="begin">
          <w:fldData xml:space="preserve">PEVuZE5vdGU+PENpdGU+PEF1dGhvcj5SYWphPC9BdXRob3I+PFllYXI+MjAyMDwvWWVhcj48UmVj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</w:fldData>
        </w:fldChar>
      </w:r>
      <w:r w:rsidR="00930652" w:rsidRPr="008D0D89">
        <w:instrText xml:space="preserve"> ADDIN EN.CITE.DATA </w:instrText>
      </w:r>
      <w:r w:rsidR="00930652" w:rsidRPr="008D0D89">
        <w:fldChar w:fldCharType="end"/>
      </w:r>
      <w:r w:rsidRPr="008D0D89">
        <w:fldChar w:fldCharType="separate"/>
      </w:r>
      <w:r w:rsidR="00930652" w:rsidRPr="008D0D89">
        <w:rPr>
          <w:noProof/>
        </w:rPr>
        <w:t>(Raja</w:t>
      </w:r>
      <w:r w:rsidR="00930652" w:rsidRPr="008D0D89">
        <w:rPr>
          <w:i/>
          <w:noProof/>
        </w:rPr>
        <w:t xml:space="preserve"> et al.</w:t>
      </w:r>
      <w:r w:rsidR="00930652" w:rsidRPr="008D0D89">
        <w:rPr>
          <w:noProof/>
        </w:rPr>
        <w:t>, 2020)</w:t>
      </w:r>
      <w:r w:rsidRPr="008D0D89">
        <w:fldChar w:fldCharType="end"/>
      </w:r>
      <w:r w:rsidRPr="008D0D89">
        <w:t xml:space="preserve">. Different aspects of pain perception are thought to be processed in parallel streams in the central nervous system. In the brain, </w:t>
      </w:r>
      <w:r w:rsidRPr="008D0D89">
        <w:rPr>
          <w:rFonts w:cs="Times New Roman"/>
        </w:rPr>
        <w:t xml:space="preserve">a ‘lateral’ pathway incorporates the lateral thalamic nuclei, primary and secondary somatosensory cortices and mediates the sensory-discriminative component of pain. A ‘medial’ pathway encompasses the periaqueductal grey matter, more medial thalamic nuclei, anterior cingulate and insular cortices and mediates the affective-motivational component </w:t>
      </w:r>
      <w:r w:rsidRPr="008D0D89">
        <w:rPr>
          <w:rFonts w:cs="Times New Roman"/>
        </w:rPr>
        <w:fldChar w:fldCharType="begin"/>
      </w:r>
      <w:r w:rsidR="00930652" w:rsidRPr="008D0D89">
        <w:rPr>
          <w:rFonts w:cs="Times New Roman"/>
        </w:rPr>
        <w:instrText xml:space="preserve"> ADDIN EN.CITE &lt;EndNote&gt;&lt;Cite&gt;&lt;Author&gt;Treede&lt;/Author&gt;&lt;Year&gt;1999&lt;/Year&gt;&lt;RecNum&gt;93&lt;/RecNum&gt;&lt;DisplayText&gt;(Treede&lt;style face="italic"&gt; et al.&lt;/style&gt;, 1999)&lt;/DisplayText&gt;&lt;record&gt;&lt;rec-number&gt;93&lt;/rec-number&gt;&lt;foreign-keys&gt;&lt;key app="EN" db-id="wrdvp0a2we5szdedaeu5fzvms0st2x9da0zz" timestamp="1546867154"&gt;93&lt;/key&gt;&lt;/foreign-keys&gt;&lt;ref-type name="Journal Article"&gt;17&lt;/ref-type&gt;&lt;contributors&gt;&lt;authors&gt;&lt;author&gt;Treede, R. D.&lt;/author&gt;&lt;author&gt;Kenshalo, D. R.&lt;/author&gt;&lt;author&gt;Gracely, R. H.&lt;/author&gt;&lt;author&gt;Jones, A. K.&lt;/author&gt;&lt;/authors&gt;&lt;/contributors&gt;&lt;auth-address&gt;Johannes-Gutenberg-University, Mainz, Germany. treede@mail.uni-mainz.de&lt;/auth-address&gt;&lt;titles&gt;&lt;title&gt;The cortical representation of pain&lt;/title&gt;&lt;secondary-title&gt;Pain&lt;/secondary-title&gt;&lt;/titles&gt;&lt;periodical&gt;&lt;full-title&gt;Pain&lt;/full-title&gt;&lt;/periodical&gt;&lt;pages&gt;105-11&lt;/pages&gt;&lt;volume&gt;79&lt;/volume&gt;&lt;number&gt;2-3&lt;/number&gt;&lt;edition&gt;1999/03/06&lt;/edition&gt;&lt;keywords&gt;&lt;keyword&gt;Animals&lt;/keyword&gt;&lt;keyword&gt;Cerebral Cortex/*physiopathology&lt;/keyword&gt;&lt;keyword&gt;Humans&lt;/keyword&gt;&lt;keyword&gt;Neural Pathways/physiopathology&lt;/keyword&gt;&lt;keyword&gt;Pain/*physiopathology&lt;/keyword&gt;&lt;/keywords&gt;&lt;dates&gt;&lt;year&gt;1999&lt;/year&gt;&lt;pub-dates&gt;&lt;date&gt;Feb&lt;/date&gt;&lt;/pub-dates&gt;&lt;/dates&gt;&lt;isbn&gt;0304-3959 (Print)&amp;#xD;0304-3959 (Linking)&lt;/isbn&gt;&lt;accession-num&gt;10068155&lt;/accession-num&gt;&lt;urls&gt;&lt;related-urls&gt;&lt;url&gt;https://www.ncbi.nlm.nih.gov/pubmed/10068155&lt;/url&gt;&lt;/related-urls&gt;&lt;/urls&gt;&lt;/record&gt;&lt;/Cite&gt;&lt;/EndNote&gt;</w:instrText>
      </w:r>
      <w:r w:rsidRPr="008D0D89">
        <w:rPr>
          <w:rFonts w:cs="Times New Roman"/>
        </w:rPr>
        <w:fldChar w:fldCharType="separate"/>
      </w:r>
      <w:r w:rsidR="00930652" w:rsidRPr="008D0D89">
        <w:rPr>
          <w:rFonts w:cs="Times New Roman"/>
          <w:noProof/>
        </w:rPr>
        <w:t>(Treede</w:t>
      </w:r>
      <w:r w:rsidR="00930652" w:rsidRPr="008D0D89">
        <w:rPr>
          <w:rFonts w:cs="Times New Roman"/>
          <w:i/>
          <w:noProof/>
        </w:rPr>
        <w:t xml:space="preserve"> et al.</w:t>
      </w:r>
      <w:r w:rsidR="00930652" w:rsidRPr="008D0D89">
        <w:rPr>
          <w:rFonts w:cs="Times New Roman"/>
          <w:noProof/>
        </w:rPr>
        <w:t>, 1999)</w:t>
      </w:r>
      <w:r w:rsidRPr="008D0D89">
        <w:rPr>
          <w:rFonts w:cs="Times New Roman"/>
        </w:rPr>
        <w:fldChar w:fldCharType="end"/>
      </w:r>
      <w:r w:rsidRPr="008D0D89">
        <w:rPr>
          <w:rFonts w:cs="Times New Roman"/>
        </w:rPr>
        <w:t xml:space="preserve">. In the spinal cord, the dorsal horn is a key structure </w:t>
      </w:r>
      <w:r w:rsidR="009A6744" w:rsidRPr="008D0D89">
        <w:rPr>
          <w:rFonts w:cs="Times New Roman"/>
        </w:rPr>
        <w:t>in</w:t>
      </w:r>
      <w:r w:rsidRPr="008D0D89">
        <w:rPr>
          <w:rFonts w:cs="Times New Roman"/>
        </w:rPr>
        <w:t xml:space="preserve"> which modulation of nociceptive signals is known to occur, for example via descending projections from brainstem monoaminergic nuclei </w:t>
      </w:r>
      <w:r w:rsidRPr="008D0D89">
        <w:rPr>
          <w:rFonts w:cs="Times New Roman"/>
        </w:rPr>
        <w:fldChar w:fldCharType="begin"/>
      </w:r>
      <w:r w:rsidR="00930652" w:rsidRPr="008D0D89">
        <w:rPr>
          <w:rFonts w:cs="Times New Roman"/>
        </w:rPr>
        <w:instrText xml:space="preserve"> ADDIN EN.CITE &lt;EndNote&gt;&lt;Cite&gt;&lt;Author&gt;Millan&lt;/Author&gt;&lt;Year&gt;2002&lt;/Year&gt;&lt;RecNum&gt;73&lt;/RecNum&gt;&lt;DisplayText&gt;(Millan, 2002)&lt;/DisplayText&gt;&lt;record&gt;&lt;rec-number&gt;73&lt;/rec-number&gt;&lt;foreign-keys&gt;&lt;key app="EN" db-id="wrdvp0a2we5szdedaeu5fzvms0st2x9da0zz" timestamp="0"&gt;73&lt;/key&gt;&lt;/foreign-keys&gt;&lt;ref-type name="Journal Article"&gt;17&lt;/ref-type&gt;&lt;contributors&gt;&lt;authors&gt;&lt;author&gt;Millan, M. J.&lt;/author&gt;&lt;/authors&gt;&lt;/contributors&gt;&lt;auth-address&gt;Department of Psychopharmacology, Institut de Recherches Servier, 125 Chemin de Ronde, 78290 Croissy/Seine, Paris, France. mark.millan@fr.netgrs.com&lt;/auth-address&gt;&lt;titles&gt;&lt;title&gt;Descending control of pain&lt;/title&gt;&lt;secondary-title&gt;Prog Neurobiol&lt;/secondary-title&gt;&lt;/titles&gt;&lt;periodical&gt;&lt;full-title&gt;Prog Neurobiol&lt;/full-title&gt;&lt;/periodical&gt;&lt;pages&gt;355-474&lt;/pages&gt;&lt;volume&gt;66&lt;/volume&gt;&lt;number&gt;6&lt;/number&gt;&lt;keywords&gt;&lt;keyword&gt;Analgesics/pharmacology&lt;/keyword&gt;&lt;keyword&gt;Animals&lt;/keyword&gt;&lt;keyword&gt;Central Nervous System/*physiopathology&lt;/keyword&gt;&lt;keyword&gt;Dopamine/physiology&lt;/keyword&gt;&lt;keyword&gt;Humans&lt;/keyword&gt;&lt;keyword&gt;Neural Pathways/physiopathology&lt;/keyword&gt;&lt;keyword&gt;Neurotransmitter Agents/physiology&lt;/keyword&gt;&lt;keyword&gt;Pain/drug therapy/*physiopathology&lt;/keyword&gt;&lt;keyword&gt;Posterior Horn Cells/physiology&lt;/keyword&gt;&lt;keyword&gt;Serotonin/physiology&lt;/keyword&gt;&lt;keyword&gt;Spinal Cord/physiopathology&lt;/keyword&gt;&lt;keyword&gt;Sympathetic Nervous System/physiopathology&lt;/keyword&gt;&lt;/keywords&gt;&lt;dates&gt;&lt;year&gt;2002&lt;/year&gt;&lt;pub-dates&gt;&lt;date&gt;Apr&lt;/date&gt;&lt;/pub-dates&gt;&lt;/dates&gt;&lt;accession-num&gt;12034378&lt;/accession-num&gt;&lt;urls&gt;&lt;related-urls&gt;&lt;url&gt;http://www.ncbi.nlm.nih.gov/entrez/query.fcgi?cmd=Retrieve&amp;amp;db=PubMed&amp;amp;dopt=Citation&amp;amp;list_uids=12034378 &lt;/url&gt;&lt;/related-urls&gt;&lt;/urls&gt;&lt;/record&gt;&lt;/Cite&gt;&lt;/EndNote&gt;</w:instrText>
      </w:r>
      <w:r w:rsidRPr="008D0D89">
        <w:rPr>
          <w:rFonts w:cs="Times New Roman"/>
        </w:rPr>
        <w:fldChar w:fldCharType="separate"/>
      </w:r>
      <w:r w:rsidR="00930652" w:rsidRPr="008D0D89">
        <w:rPr>
          <w:rFonts w:cs="Times New Roman"/>
          <w:noProof/>
        </w:rPr>
        <w:t>(Millan, 2002)</w:t>
      </w:r>
      <w:r w:rsidRPr="008D0D89">
        <w:rPr>
          <w:rFonts w:cs="Times New Roman"/>
        </w:rPr>
        <w:fldChar w:fldCharType="end"/>
      </w:r>
      <w:r w:rsidRPr="008D0D89">
        <w:rPr>
          <w:rFonts w:cs="Times New Roman"/>
        </w:rPr>
        <w:t xml:space="preserve">. </w:t>
      </w:r>
    </w:p>
    <w:p w14:paraId="6CDD120F" w14:textId="79CF1275" w:rsidR="006B0B1F" w:rsidRPr="008D0D89" w:rsidRDefault="006B0B1F" w:rsidP="00312A61">
      <w:r w:rsidRPr="008D0D89">
        <w:lastRenderedPageBreak/>
        <w:t xml:space="preserve">In this section, we examine experimental evidence in PD patients demonstrating both enhancement of quantitative measures of nociception </w:t>
      </w:r>
      <w:r w:rsidR="009A6744" w:rsidRPr="008D0D89">
        <w:t>and</w:t>
      </w:r>
      <w:r w:rsidRPr="008D0D89">
        <w:t xml:space="preserve"> associated changes in brain activity. We also discuss how dopaminergic and non-dopaminergic neurotransmission is involved in modulating pain sensitization. Demonstrating that a central anomaly of pain perception and processing occurs in PD is crucial for understanding the </w:t>
      </w:r>
      <w:r w:rsidR="006E0365" w:rsidRPr="008D0D89">
        <w:t>anti-nociceptive effects of</w:t>
      </w:r>
      <w:r w:rsidRPr="008D0D89">
        <w:t xml:space="preserve"> STN DBS </w:t>
      </w:r>
      <w:r w:rsidR="006E0365" w:rsidRPr="008D0D89">
        <w:t xml:space="preserve">and ultimately to speculate on the role of STN in the pain network. </w:t>
      </w:r>
    </w:p>
    <w:p w14:paraId="1D8E544E" w14:textId="75436E7B" w:rsidR="00B14842" w:rsidRPr="008D0D89" w:rsidRDefault="00B14842" w:rsidP="006B3146">
      <w:pPr>
        <w:pStyle w:val="Heading2"/>
      </w:pPr>
      <w:r w:rsidRPr="008D0D89">
        <w:t>Insights from neurophysiological and neuroimaging studies</w:t>
      </w:r>
    </w:p>
    <w:p w14:paraId="1CF2117E" w14:textId="61CC4A18" w:rsidR="00312A61" w:rsidRPr="008D0D89" w:rsidRDefault="00312A61" w:rsidP="00312A61">
      <w:pPr>
        <w:rPr>
          <w:rFonts w:cs="Times New Roman"/>
        </w:rPr>
      </w:pPr>
      <w:r w:rsidRPr="008D0D89">
        <w:rPr>
          <w:rFonts w:cs="Times New Roman"/>
        </w:rPr>
        <w:t xml:space="preserve">Psychophysical, spinal nociceptive reflex, laser evoked potential and functional neuroimaging studies have provided evidence for abnormal pain processing in PD. </w:t>
      </w:r>
    </w:p>
    <w:p w14:paraId="34DAAFE6" w14:textId="01CB96CC" w:rsidR="00724466" w:rsidRPr="008D0D89" w:rsidRDefault="007D669A" w:rsidP="00C45793">
      <w:pPr>
        <w:rPr>
          <w:rFonts w:cs="Times New Roman"/>
        </w:rPr>
      </w:pPr>
      <w:r w:rsidRPr="008D0D89">
        <w:rPr>
          <w:rFonts w:cs="Times New Roman"/>
        </w:rPr>
        <w:t xml:space="preserve">Sensitization to noxious stimuli is a phenomenon common to many chronic pain conditions which can be reflected in reduced pain thresholds </w:t>
      </w:r>
      <w:r w:rsidRPr="008D0D89">
        <w:rPr>
          <w:rFonts w:cs="Times New Roman"/>
        </w:rPr>
        <w:fldChar w:fldCharType="begin"/>
      </w:r>
      <w:r w:rsidR="00930652" w:rsidRPr="008D0D89">
        <w:rPr>
          <w:rFonts w:cs="Times New Roman"/>
        </w:rPr>
        <w:instrText xml:space="preserve"> ADDIN EN.CITE &lt;EndNote&gt;&lt;Cite&gt;&lt;Author&gt;Arendt-Nielsen&lt;/Author&gt;&lt;Year&gt;2009&lt;/Year&gt;&lt;RecNum&gt;81&lt;/RecNum&gt;&lt;DisplayText&gt;(Arendt-Nielsen and Yarnitsky, 2009)&lt;/DisplayText&gt;&lt;record&gt;&lt;rec-number&gt;81&lt;/rec-number&gt;&lt;foreign-keys&gt;&lt;key app="EN" db-id="wrdvp0a2we5szdedaeu5fzvms0st2x9da0zz" timestamp="1545317142"&gt;81&lt;/key&gt;&lt;/foreign-keys&gt;&lt;ref-type name="Journal Article"&gt;17&lt;/ref-type&gt;&lt;contributors&gt;&lt;authors&gt;&lt;author&gt;Arendt-Nielsen, L.&lt;/author&gt;&lt;author&gt;Yarnitsky, D.&lt;/author&gt;&lt;/authors&gt;&lt;/contributors&gt;&lt;auth-address&gt;Department of Health Sciences and Technology, Center for Sensory-Motor Interaction, Aalborg University, Aalborg, Denmark. LAN@HST.AAU.DK&lt;/auth-address&gt;&lt;titles&gt;&lt;title&gt;Experimental and clinical applications of quantitative sensory testing applied to skin, muscles and viscera&lt;/title&gt;&lt;secondary-title&gt;J Pain&lt;/secondary-title&gt;&lt;/titles&gt;&lt;periodical&gt;&lt;full-title&gt;J Pain&lt;/full-title&gt;&lt;/periodical&gt;&lt;pages&gt;556-72&lt;/pages&gt;&lt;volume&gt;10&lt;/volume&gt;&lt;number&gt;6&lt;/number&gt;&lt;edition&gt;2009/04/22&lt;/edition&gt;&lt;keywords&gt;&lt;keyword&gt;Analgesics/therapeutic use&lt;/keyword&gt;&lt;keyword&gt;Animals&lt;/keyword&gt;&lt;keyword&gt;Electric Stimulation&lt;/keyword&gt;&lt;keyword&gt;Evoked Potentials, Somatosensory&lt;/keyword&gt;&lt;keyword&gt;Humans&lt;/keyword&gt;&lt;keyword&gt;Hyperalgesia/chemically induced/diagnosis/drug therapy&lt;/keyword&gt;&lt;keyword&gt;*Muscles&lt;/keyword&gt;&lt;keyword&gt;Pain/chemically induced/diagnosis/drug therapy&lt;/keyword&gt;&lt;keyword&gt;Pain Measurement/*methods&lt;/keyword&gt;&lt;keyword&gt;Pain Threshold&lt;/keyword&gt;&lt;keyword&gt;Peripheral Nervous System Diseases/chemically induced/diagnosis/drug therapy&lt;/keyword&gt;&lt;keyword&gt;Physical Stimulation&lt;/keyword&gt;&lt;keyword&gt;*Skin&lt;/keyword&gt;&lt;keyword&gt;Temperature&lt;/keyword&gt;&lt;keyword&gt;*Viscera&lt;/keyword&gt;&lt;/keywords&gt;&lt;dates&gt;&lt;year&gt;2009&lt;/year&gt;&lt;pub-dates&gt;&lt;date&gt;Jun&lt;/date&gt;&lt;/pub-dates&gt;&lt;/dates&gt;&lt;isbn&gt;1528-8447 (Electronic)&amp;#xD;1526-5900 (Linking)&lt;/isbn&gt;&lt;accession-num&gt;19380256&lt;/accession-num&gt;&lt;urls&gt;&lt;related-urls&gt;&lt;url&gt;https://www.ncbi.nlm.nih.gov/pubmed/19380256&lt;/url&gt;&lt;/related-urls&gt;&lt;/urls&gt;&lt;electronic-resource-num&gt;10.1016/j.jpain.2009.02.002&lt;/electronic-resource-num&gt;&lt;/record&gt;&lt;/Cite&gt;&lt;/EndNote&gt;</w:instrText>
      </w:r>
      <w:r w:rsidRPr="008D0D89">
        <w:rPr>
          <w:rFonts w:cs="Times New Roman"/>
        </w:rPr>
        <w:fldChar w:fldCharType="separate"/>
      </w:r>
      <w:r w:rsidR="00930652" w:rsidRPr="008D0D89">
        <w:rPr>
          <w:rFonts w:cs="Times New Roman"/>
          <w:noProof/>
        </w:rPr>
        <w:t>(Arendt-Nielsen and Yarnitsky, 2009)</w:t>
      </w:r>
      <w:r w:rsidRPr="008D0D89">
        <w:rPr>
          <w:rFonts w:cs="Times New Roman"/>
        </w:rPr>
        <w:fldChar w:fldCharType="end"/>
      </w:r>
      <w:r w:rsidRPr="008D0D89">
        <w:rPr>
          <w:rFonts w:cs="Times New Roman"/>
        </w:rPr>
        <w:t xml:space="preserve">. </w:t>
      </w:r>
      <w:r w:rsidR="00CA1185" w:rsidRPr="008D0D89">
        <w:rPr>
          <w:rFonts w:cs="Times New Roman"/>
        </w:rPr>
        <w:t>A</w:t>
      </w:r>
      <w:r w:rsidR="0055094F" w:rsidRPr="008D0D89">
        <w:rPr>
          <w:rFonts w:cs="Times New Roman"/>
        </w:rPr>
        <w:t xml:space="preserve"> recent systematic review and meta-analysis has concluded that there are significantly lower warm and cold thermal, mechanical and electrical pain thresholds</w:t>
      </w:r>
      <w:r w:rsidR="00CA1185" w:rsidRPr="008D0D89">
        <w:rPr>
          <w:rFonts w:cs="Times New Roman"/>
        </w:rPr>
        <w:t xml:space="preserve"> tested with quantitative sensory testing (QST) </w:t>
      </w:r>
      <w:r w:rsidR="0055094F" w:rsidRPr="008D0D89">
        <w:rPr>
          <w:rFonts w:cs="Times New Roman"/>
        </w:rPr>
        <w:t xml:space="preserve"> in PD compared to healthy controls </w:t>
      </w:r>
      <w:r w:rsidR="0055094F" w:rsidRPr="008D0D89">
        <w:rPr>
          <w:rFonts w:cs="Times New Roman"/>
        </w:rPr>
        <w:fldChar w:fldCharType="begin"/>
      </w:r>
      <w:r w:rsidR="00930652" w:rsidRPr="008D0D89">
        <w:rPr>
          <w:rFonts w:cs="Times New Roman"/>
        </w:rPr>
        <w:instrText xml:space="preserve"> ADDIN EN.CITE &lt;EndNote&gt;&lt;Cite&gt;&lt;Author&gt;Sung&lt;/Author&gt;&lt;Year&gt;2018&lt;/Year&gt;&lt;RecNum&gt;23&lt;/RecNum&gt;&lt;DisplayText&gt;(Sung&lt;style face="italic"&gt; et al.&lt;/style&gt;, 2018)&lt;/DisplayText&gt;&lt;record&gt;&lt;rec-number&gt;23&lt;/rec-number&gt;&lt;foreign-keys&gt;&lt;key app="EN" db-id="wrdvp0a2we5szdedaeu5fzvms0st2x9da0zz" timestamp="0"&gt;23&lt;/key&gt;&lt;/foreign-keys&gt;&lt;ref-type name="Journal Article"&gt;17&lt;/ref-type&gt;&lt;contributors&gt;&lt;authors&gt;&lt;author&gt;Sung, S.&lt;/author&gt;&lt;author&gt;Vijiaratnam, N.&lt;/author&gt;&lt;author&gt;Chan, D. W. C.&lt;/author&gt;&lt;author&gt;Farrell, M.&lt;/author&gt;&lt;author&gt;Evans, A. H.&lt;/author&gt;&lt;/authors&gt;&lt;/contributors&gt;&lt;auth-address&gt;Movement Disorders Service, Department of Neurology, The Royal Melbourne Hospital, Grattan, St Parkville, 3050, Australia; Department of Neurology, Sunshine Hospital, 176 Furlong Road, St Albans, VIC, 3021, Australia. Electronic address: sungsta@hotmail.com.&amp;#xD;Department of Neurology, Sunshine Hospital, 176 Furlong Road, St Albans, VIC, 3021, Australia.&amp;#xD;Department of Endocrinology, Barwon Health, Bellerine St, Geelong, VIC, 3220, Australia.&amp;#xD;Department of Medical Imaging and Radiation Sciences, School of Biomedical Sciences, Faculty of Medicine, Nursing and Health Sciences, 10 Chancellors Walk, Clayton Campus, Victoria 3800, Australia.&amp;#xD;Movement Disorders Service, Department of Neurology, The Royal Melbourne Hospital, Grattan, St Parkville, 3050, Australia.&lt;/auth-address&gt;&lt;titles&gt;&lt;title&gt;Pain sensitivity in Parkinson&amp;apos;s disease: Systematic review and meta-analysis&lt;/title&gt;&lt;secondary-title&gt;Parkinsonism Relat Disord&lt;/secondary-title&gt;&lt;/titles&gt;&lt;periodical&gt;&lt;full-title&gt;Parkinsonism Relat Disord&lt;/full-title&gt;&lt;/periodical&gt;&lt;pages&gt;17-27&lt;/pages&gt;&lt;volume&gt;48&lt;/volume&gt;&lt;dates&gt;&lt;year&gt;2018&lt;/year&gt;&lt;pub-dates&gt;&lt;date&gt;Mar&lt;/date&gt;&lt;/pub-dates&gt;&lt;/dates&gt;&lt;accession-num&gt;29398491&lt;/accession-num&gt;&lt;urls&gt;&lt;related-urls&gt;&lt;url&gt;http://www.ncbi.nlm.nih.gov/entrez/query.fcgi?cmd=Retrieve&amp;amp;db=PubMed&amp;amp;dopt=Citation&amp;amp;list_uids=29398491 &lt;/url&gt;&lt;/related-urls&gt;&lt;/urls&gt;&lt;/record&gt;&lt;/Cite&gt;&lt;/EndNote&gt;</w:instrText>
      </w:r>
      <w:r w:rsidR="0055094F" w:rsidRPr="008D0D89">
        <w:rPr>
          <w:rFonts w:cs="Times New Roman"/>
        </w:rPr>
        <w:fldChar w:fldCharType="separate"/>
      </w:r>
      <w:r w:rsidR="00930652" w:rsidRPr="008D0D89">
        <w:rPr>
          <w:rFonts w:cs="Times New Roman"/>
          <w:noProof/>
        </w:rPr>
        <w:t>(Sung</w:t>
      </w:r>
      <w:r w:rsidR="00930652" w:rsidRPr="008D0D89">
        <w:rPr>
          <w:rFonts w:cs="Times New Roman"/>
          <w:i/>
          <w:noProof/>
        </w:rPr>
        <w:t xml:space="preserve"> et al.</w:t>
      </w:r>
      <w:r w:rsidR="00930652" w:rsidRPr="008D0D89">
        <w:rPr>
          <w:rFonts w:cs="Times New Roman"/>
          <w:noProof/>
        </w:rPr>
        <w:t>, 2018)</w:t>
      </w:r>
      <w:r w:rsidR="0055094F" w:rsidRPr="008D0D89">
        <w:rPr>
          <w:rFonts w:cs="Times New Roman"/>
        </w:rPr>
        <w:fldChar w:fldCharType="end"/>
      </w:r>
      <w:r w:rsidR="0055094F" w:rsidRPr="008D0D89">
        <w:rPr>
          <w:rFonts w:cs="Times New Roman"/>
        </w:rPr>
        <w:t xml:space="preserve">. </w:t>
      </w:r>
      <w:r w:rsidRPr="008D0D89">
        <w:rPr>
          <w:rFonts w:cs="Times New Roman"/>
        </w:rPr>
        <w:t xml:space="preserve">However, this phenomenon is also present in pain-free </w:t>
      </w:r>
      <w:r w:rsidR="00312A61" w:rsidRPr="008D0D89">
        <w:rPr>
          <w:rFonts w:cs="Times New Roman"/>
        </w:rPr>
        <w:t xml:space="preserve">PD patients </w:t>
      </w:r>
      <w:r w:rsidR="00312A61" w:rsidRPr="008D0D89">
        <w:rPr>
          <w:rFonts w:cs="Times New Roman"/>
        </w:rPr>
        <w:fldChar w:fldCharType="begin">
          <w:fldData xml:space="preserve">PEVuZE5vdGU+PENpdGU+PEF1dGhvcj5NeWxpdXM8L0F1dGhvcj48WWVhcj4yMDA5PC9ZZWFyPjxS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</w:fldData>
        </w:fldChar>
      </w:r>
      <w:r w:rsidR="00930652" w:rsidRPr="008D0D89">
        <w:rPr>
          <w:rFonts w:cs="Times New Roman"/>
        </w:rPr>
        <w:instrText xml:space="preserve"> ADDIN EN.CITE </w:instrText>
      </w:r>
      <w:r w:rsidR="00930652" w:rsidRPr="008D0D89">
        <w:rPr>
          <w:rFonts w:cs="Times New Roman"/>
        </w:rPr>
        <w:fldChar w:fldCharType="begin">
          <w:fldData xml:space="preserve">PEVuZE5vdGU+PENpdGU+PEF1dGhvcj5NeWxpdXM8L0F1dGhvcj48WWVhcj4yMDA5PC9ZZWFyPjxS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</w:fldData>
        </w:fldChar>
      </w:r>
      <w:r w:rsidR="00930652" w:rsidRPr="008D0D89">
        <w:rPr>
          <w:rFonts w:cs="Times New Roman"/>
        </w:rPr>
        <w:instrText xml:space="preserve"> ADDIN EN.CITE.DATA </w:instrText>
      </w:r>
      <w:r w:rsidR="00930652" w:rsidRPr="008D0D89">
        <w:rPr>
          <w:rFonts w:cs="Times New Roman"/>
        </w:rPr>
      </w:r>
      <w:r w:rsidR="00930652" w:rsidRPr="008D0D89">
        <w:rPr>
          <w:rFonts w:cs="Times New Roman"/>
        </w:rPr>
        <w:fldChar w:fldCharType="end"/>
      </w:r>
      <w:r w:rsidR="00312A61" w:rsidRPr="008D0D89">
        <w:rPr>
          <w:rFonts w:cs="Times New Roman"/>
        </w:rPr>
      </w:r>
      <w:r w:rsidR="00312A61" w:rsidRPr="008D0D89">
        <w:rPr>
          <w:rFonts w:cs="Times New Roman"/>
        </w:rPr>
        <w:fldChar w:fldCharType="separate"/>
      </w:r>
      <w:r w:rsidR="00930652" w:rsidRPr="008D0D89">
        <w:rPr>
          <w:rFonts w:cs="Times New Roman"/>
          <w:noProof/>
        </w:rPr>
        <w:t>(Mylius</w:t>
      </w:r>
      <w:r w:rsidR="00930652" w:rsidRPr="008D0D89">
        <w:rPr>
          <w:rFonts w:cs="Times New Roman"/>
          <w:i/>
          <w:noProof/>
        </w:rPr>
        <w:t xml:space="preserve"> et al.</w:t>
      </w:r>
      <w:r w:rsidR="00930652" w:rsidRPr="008D0D89">
        <w:rPr>
          <w:rFonts w:cs="Times New Roman"/>
          <w:noProof/>
        </w:rPr>
        <w:t>, 2009; Mylius</w:t>
      </w:r>
      <w:r w:rsidR="00930652" w:rsidRPr="008D0D89">
        <w:rPr>
          <w:rFonts w:cs="Times New Roman"/>
          <w:i/>
          <w:noProof/>
        </w:rPr>
        <w:t xml:space="preserve"> et al.</w:t>
      </w:r>
      <w:r w:rsidR="00930652" w:rsidRPr="008D0D89">
        <w:rPr>
          <w:rFonts w:cs="Times New Roman"/>
          <w:noProof/>
        </w:rPr>
        <w:t>, 2011)</w:t>
      </w:r>
      <w:r w:rsidR="00312A61" w:rsidRPr="008D0D89">
        <w:rPr>
          <w:rFonts w:cs="Times New Roman"/>
        </w:rPr>
        <w:fldChar w:fldCharType="end"/>
      </w:r>
      <w:r w:rsidRPr="008D0D89">
        <w:rPr>
          <w:rFonts w:cs="Times New Roman"/>
        </w:rPr>
        <w:t>, suggesting</w:t>
      </w:r>
      <w:r w:rsidR="000E6723" w:rsidRPr="008D0D89">
        <w:rPr>
          <w:rFonts w:cs="Times New Roman"/>
        </w:rPr>
        <w:t xml:space="preserve"> that</w:t>
      </w:r>
      <w:r w:rsidRPr="008D0D89">
        <w:rPr>
          <w:rFonts w:cs="Times New Roman"/>
        </w:rPr>
        <w:t xml:space="preserve"> the presence of subclinical changes in pain pathways </w:t>
      </w:r>
      <w:r w:rsidR="009A6D83" w:rsidRPr="008D0D89">
        <w:rPr>
          <w:rFonts w:cs="Times New Roman"/>
        </w:rPr>
        <w:t xml:space="preserve">is only </w:t>
      </w:r>
      <w:r w:rsidRPr="008D0D89">
        <w:rPr>
          <w:rFonts w:cs="Times New Roman"/>
        </w:rPr>
        <w:t xml:space="preserve">part of </w:t>
      </w:r>
      <w:r w:rsidR="00312A61" w:rsidRPr="008D0D89">
        <w:rPr>
          <w:rFonts w:cs="Times New Roman"/>
        </w:rPr>
        <w:t xml:space="preserve">the spectrum of somatosensory abnormalities associated </w:t>
      </w:r>
      <w:r w:rsidR="009A6D83" w:rsidRPr="008D0D89">
        <w:rPr>
          <w:rFonts w:cs="Times New Roman"/>
        </w:rPr>
        <w:t xml:space="preserve">with </w:t>
      </w:r>
      <w:r w:rsidR="00312A61" w:rsidRPr="008D0D89">
        <w:rPr>
          <w:rFonts w:cs="Times New Roman"/>
        </w:rPr>
        <w:t xml:space="preserve">the disease </w:t>
      </w:r>
      <w:r w:rsidR="00312A61" w:rsidRPr="008D0D89">
        <w:rPr>
          <w:rFonts w:cs="Times New Roman"/>
        </w:rPr>
        <w:fldChar w:fldCharType="begin"/>
      </w:r>
      <w:r w:rsidR="00930652" w:rsidRPr="008D0D89">
        <w:rPr>
          <w:rFonts w:cs="Times New Roman"/>
        </w:rPr>
        <w:instrText xml:space="preserve"> ADDIN EN.CITE &lt;EndNote&gt;&lt;Cite&gt;&lt;Author&gt;Conte&lt;/Author&gt;&lt;Year&gt;2013&lt;/Year&gt;&lt;RecNum&gt;140&lt;/RecNum&gt;&lt;DisplayText&gt;(Conte&lt;style face="italic"&gt; et al.&lt;/style&gt;, 2013)&lt;/DisplayText&gt;&lt;record&gt;&lt;rec-number&gt;140&lt;/rec-number&gt;&lt;foreign-keys&gt;&lt;key app="EN" db-id="wrdvp0a2we5szdedaeu5fzvms0st2x9da0zz" timestamp="1560167846"&gt;140&lt;/key&gt;&lt;/foreign-keys&gt;&lt;ref-type name="Journal Article"&gt;17&lt;/ref-type&gt;&lt;contributors&gt;&lt;authors&gt;&lt;author&gt;Conte, A.&lt;/author&gt;&lt;author&gt;Khan, N.&lt;/author&gt;&lt;author&gt;Defazio, G.&lt;/author&gt;&lt;author&gt;Rothwell, J. C.&lt;/author&gt;&lt;author&gt;Berardelli, A.&lt;/author&gt;&lt;/authors&gt;&lt;/contributors&gt;&lt;auth-address&gt;Neuromed Institute IRCCS, Via Atinense 18, 86077 Pozzilli (IS), Italy.&lt;/auth-address&gt;&lt;titles&gt;&lt;title&gt;Pathophysiology of somatosensory abnormalities in Parkinson disease&lt;/title&gt;&lt;secondary-title&gt;Nat Rev Neurol&lt;/secondary-title&gt;&lt;/titles&gt;&lt;periodical&gt;&lt;full-title&gt;Nat Rev Neurol&lt;/full-title&gt;&lt;/periodical&gt;&lt;pages&gt;687-97&lt;/pages&gt;&lt;volume&gt;9&lt;/volume&gt;&lt;number&gt;12&lt;/number&gt;&lt;edition&gt;2013/11/13&lt;/edition&gt;&lt;keywords&gt;&lt;keyword&gt;Basal Ganglia/physiopathology&lt;/keyword&gt;&lt;keyword&gt;Cerebral Cortex/physiopathology&lt;/keyword&gt;&lt;keyword&gt;Deep Brain Stimulation&lt;/keyword&gt;&lt;keyword&gt;Dopamine Agents/therapeutic use&lt;/keyword&gt;&lt;keyword&gt;Humans&lt;/keyword&gt;&lt;keyword&gt;Pain Perception/physiology&lt;/keyword&gt;&lt;keyword&gt;Parkinson Disease/complications/*physiopathology/therapy&lt;/keyword&gt;&lt;keyword&gt;Perception/*physiology&lt;/keyword&gt;&lt;keyword&gt;Proprioception/physiology&lt;/keyword&gt;&lt;keyword&gt;Psychomotor Performance/physiology&lt;/keyword&gt;&lt;keyword&gt;Somatosensory Disorders/complications/*physiopathology/therapy&lt;/keyword&gt;&lt;keyword&gt;Thermosensing&lt;/keyword&gt;&lt;/keywords&gt;&lt;dates&gt;&lt;year&gt;2013&lt;/year&gt;&lt;pub-dates&gt;&lt;date&gt;Dec&lt;/date&gt;&lt;/pub-dates&gt;&lt;/dates&gt;&lt;isbn&gt;1759-4766 (Electronic)&amp;#xD;1759-4758 (Linking)&lt;/isbn&gt;&lt;accession-num&gt;24217516&lt;/accession-num&gt;&lt;urls&gt;&lt;related-urls&gt;&lt;url&gt;https://www.ncbi.nlm.nih.gov/pubmed/24217516&lt;/url&gt;&lt;/related-urls&gt;&lt;/urls&gt;&lt;electronic-resource-num&gt;10.1038/nrneurol.2013.224&lt;/electronic-resource-num&gt;&lt;/record&gt;&lt;/Cite&gt;&lt;/EndNote&gt;</w:instrText>
      </w:r>
      <w:r w:rsidR="00312A61" w:rsidRPr="008D0D89">
        <w:rPr>
          <w:rFonts w:cs="Times New Roman"/>
        </w:rPr>
        <w:fldChar w:fldCharType="separate"/>
      </w:r>
      <w:r w:rsidR="00930652" w:rsidRPr="008D0D89">
        <w:rPr>
          <w:rFonts w:cs="Times New Roman"/>
          <w:noProof/>
        </w:rPr>
        <w:t>(Conte</w:t>
      </w:r>
      <w:r w:rsidR="00930652" w:rsidRPr="008D0D89">
        <w:rPr>
          <w:rFonts w:cs="Times New Roman"/>
          <w:i/>
          <w:noProof/>
        </w:rPr>
        <w:t xml:space="preserve"> et al.</w:t>
      </w:r>
      <w:r w:rsidR="00930652" w:rsidRPr="008D0D89">
        <w:rPr>
          <w:rFonts w:cs="Times New Roman"/>
          <w:noProof/>
        </w:rPr>
        <w:t>, 2013)</w:t>
      </w:r>
      <w:r w:rsidR="00312A61" w:rsidRPr="008D0D89">
        <w:rPr>
          <w:rFonts w:cs="Times New Roman"/>
        </w:rPr>
        <w:fldChar w:fldCharType="end"/>
      </w:r>
      <w:r w:rsidR="00312A61" w:rsidRPr="008D0D89">
        <w:rPr>
          <w:rFonts w:cs="Times New Roman"/>
        </w:rPr>
        <w:t>.</w:t>
      </w:r>
    </w:p>
    <w:p w14:paraId="2FF8F50E" w14:textId="54B2F236" w:rsidR="006C16DE" w:rsidRPr="008D0D89" w:rsidRDefault="001C46C2" w:rsidP="00C45793">
      <w:pPr>
        <w:rPr>
          <w:rFonts w:cs="Times New Roman"/>
        </w:rPr>
      </w:pPr>
      <w:r w:rsidRPr="008D0D89">
        <w:rPr>
          <w:rFonts w:cs="Times New Roman"/>
        </w:rPr>
        <w:t>T</w:t>
      </w:r>
      <w:r w:rsidR="00724466" w:rsidRPr="008D0D89">
        <w:rPr>
          <w:rFonts w:cs="Times New Roman"/>
        </w:rPr>
        <w:t>he role of dopaminergic treatment in modulating nociceptive thresholds has been contradictory</w:t>
      </w:r>
      <w:r w:rsidR="00CA1185" w:rsidRPr="008D0D89">
        <w:rPr>
          <w:rFonts w:cs="Times New Roman"/>
        </w:rPr>
        <w:t>,</w:t>
      </w:r>
      <w:r w:rsidR="00724466" w:rsidRPr="008D0D89">
        <w:rPr>
          <w:rFonts w:cs="Times New Roman"/>
        </w:rPr>
        <w:t xml:space="preserve"> with both increase</w:t>
      </w:r>
      <w:r w:rsidR="009A6D83" w:rsidRPr="008D0D89">
        <w:rPr>
          <w:rFonts w:cs="Times New Roman"/>
        </w:rPr>
        <w:t>s</w:t>
      </w:r>
      <w:r w:rsidR="00724466" w:rsidRPr="008D0D89">
        <w:rPr>
          <w:rFonts w:cs="Times New Roman"/>
        </w:rPr>
        <w:t xml:space="preserve"> </w:t>
      </w:r>
      <w:r w:rsidR="00724466" w:rsidRPr="008D0D89">
        <w:rPr>
          <w:rFonts w:cs="Times New Roman"/>
        </w:rPr>
        <w:fldChar w:fldCharType="begin">
          <w:fldData xml:space="preserve">PEVuZE5vdGU+PENpdGU+PEF1dGhvcj5CcmVmZWwtQ291cmJvbjwvQXV0aG9yPjxZZWFyPjIwMDU8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</w:fldData>
        </w:fldChar>
      </w:r>
      <w:r w:rsidR="00930652" w:rsidRPr="008D0D89">
        <w:rPr>
          <w:rFonts w:cs="Times New Roman"/>
        </w:rPr>
        <w:instrText xml:space="preserve"> ADDIN EN.CITE </w:instrText>
      </w:r>
      <w:r w:rsidR="00930652" w:rsidRPr="008D0D89">
        <w:rPr>
          <w:rFonts w:cs="Times New Roman"/>
        </w:rPr>
        <w:fldChar w:fldCharType="begin">
          <w:fldData xml:space="preserve">PEVuZE5vdGU+PENpdGU+PEF1dGhvcj5CcmVmZWwtQ291cmJvbjwvQXV0aG9yPjxZZWFyPjIwMDU8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</w:fldData>
        </w:fldChar>
      </w:r>
      <w:r w:rsidR="00930652" w:rsidRPr="008D0D89">
        <w:rPr>
          <w:rFonts w:cs="Times New Roman"/>
        </w:rPr>
        <w:instrText xml:space="preserve"> ADDIN EN.CITE.DATA </w:instrText>
      </w:r>
      <w:r w:rsidR="00930652" w:rsidRPr="008D0D89">
        <w:rPr>
          <w:rFonts w:cs="Times New Roman"/>
        </w:rPr>
      </w:r>
      <w:r w:rsidR="00930652" w:rsidRPr="008D0D89">
        <w:rPr>
          <w:rFonts w:cs="Times New Roman"/>
        </w:rPr>
        <w:fldChar w:fldCharType="end"/>
      </w:r>
      <w:r w:rsidR="00724466" w:rsidRPr="008D0D89">
        <w:rPr>
          <w:rFonts w:cs="Times New Roman"/>
        </w:rPr>
      </w:r>
      <w:r w:rsidR="00724466" w:rsidRPr="008D0D89">
        <w:rPr>
          <w:rFonts w:cs="Times New Roman"/>
        </w:rPr>
        <w:fldChar w:fldCharType="separate"/>
      </w:r>
      <w:r w:rsidR="00930652" w:rsidRPr="008D0D89">
        <w:rPr>
          <w:rFonts w:cs="Times New Roman"/>
          <w:noProof/>
        </w:rPr>
        <w:t>(Brefel-Courbon</w:t>
      </w:r>
      <w:r w:rsidR="00930652" w:rsidRPr="008D0D89">
        <w:rPr>
          <w:rFonts w:cs="Times New Roman"/>
          <w:i/>
          <w:noProof/>
        </w:rPr>
        <w:t xml:space="preserve"> et al.</w:t>
      </w:r>
      <w:r w:rsidR="00930652" w:rsidRPr="008D0D89">
        <w:rPr>
          <w:rFonts w:cs="Times New Roman"/>
          <w:noProof/>
        </w:rPr>
        <w:t>, 2005; Schestatsky</w:t>
      </w:r>
      <w:r w:rsidR="00930652" w:rsidRPr="008D0D89">
        <w:rPr>
          <w:rFonts w:cs="Times New Roman"/>
          <w:i/>
          <w:noProof/>
        </w:rPr>
        <w:t xml:space="preserve"> et al.</w:t>
      </w:r>
      <w:r w:rsidR="00930652" w:rsidRPr="008D0D89">
        <w:rPr>
          <w:rFonts w:cs="Times New Roman"/>
          <w:noProof/>
        </w:rPr>
        <w:t>, 2007; Marques</w:t>
      </w:r>
      <w:r w:rsidR="00930652" w:rsidRPr="008D0D89">
        <w:rPr>
          <w:rFonts w:cs="Times New Roman"/>
          <w:i/>
          <w:noProof/>
        </w:rPr>
        <w:t xml:space="preserve"> et al.</w:t>
      </w:r>
      <w:r w:rsidR="00930652" w:rsidRPr="008D0D89">
        <w:rPr>
          <w:rFonts w:cs="Times New Roman"/>
          <w:noProof/>
        </w:rPr>
        <w:t>, 2013)</w:t>
      </w:r>
      <w:r w:rsidR="00724466" w:rsidRPr="008D0D89">
        <w:rPr>
          <w:rFonts w:cs="Times New Roman"/>
        </w:rPr>
        <w:fldChar w:fldCharType="end"/>
      </w:r>
      <w:r w:rsidR="00724466" w:rsidRPr="008D0D89">
        <w:rPr>
          <w:rFonts w:cs="Times New Roman"/>
        </w:rPr>
        <w:t xml:space="preserve"> or no change reported after levodopa  </w:t>
      </w:r>
      <w:r w:rsidR="00724466" w:rsidRPr="008D0D89">
        <w:rPr>
          <w:rFonts w:cs="Times New Roman"/>
        </w:rPr>
        <w:fldChar w:fldCharType="begin">
          <w:fldData xml:space="preserve">PEVuZE5vdGU+PENpdGU+PEF1dGhvcj5EamFsZGV0dGk8L0F1dGhvcj48WWVhcj4yMDA0PC9ZZWFy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=
</w:fldData>
        </w:fldChar>
      </w:r>
      <w:r w:rsidR="00930652" w:rsidRPr="008D0D89">
        <w:rPr>
          <w:rFonts w:cs="Times New Roman"/>
        </w:rPr>
        <w:instrText xml:space="preserve"> ADDIN EN.CITE </w:instrText>
      </w:r>
      <w:r w:rsidR="00930652" w:rsidRPr="008D0D89">
        <w:rPr>
          <w:rFonts w:cs="Times New Roman"/>
        </w:rPr>
        <w:fldChar w:fldCharType="begin">
          <w:fldData xml:space="preserve">PEVuZE5vdGU+PENpdGU+PEF1dGhvcj5EamFsZGV0dGk8L0F1dGhvcj48WWVhcj4yMDA0PC9ZZWFy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=
</w:fldData>
        </w:fldChar>
      </w:r>
      <w:r w:rsidR="00930652" w:rsidRPr="008D0D89">
        <w:rPr>
          <w:rFonts w:cs="Times New Roman"/>
        </w:rPr>
        <w:instrText xml:space="preserve"> ADDIN EN.CITE.DATA </w:instrText>
      </w:r>
      <w:r w:rsidR="00930652" w:rsidRPr="008D0D89">
        <w:rPr>
          <w:rFonts w:cs="Times New Roman"/>
        </w:rPr>
      </w:r>
      <w:r w:rsidR="00930652" w:rsidRPr="008D0D89">
        <w:rPr>
          <w:rFonts w:cs="Times New Roman"/>
        </w:rPr>
        <w:fldChar w:fldCharType="end"/>
      </w:r>
      <w:r w:rsidR="00724466" w:rsidRPr="008D0D89">
        <w:rPr>
          <w:rFonts w:cs="Times New Roman"/>
        </w:rPr>
      </w:r>
      <w:r w:rsidR="00724466" w:rsidRPr="008D0D89">
        <w:rPr>
          <w:rFonts w:cs="Times New Roman"/>
        </w:rPr>
        <w:fldChar w:fldCharType="separate"/>
      </w:r>
      <w:r w:rsidR="00930652" w:rsidRPr="008D0D89">
        <w:rPr>
          <w:rFonts w:cs="Times New Roman"/>
          <w:noProof/>
        </w:rPr>
        <w:t>(Djaldetti</w:t>
      </w:r>
      <w:r w:rsidR="00930652" w:rsidRPr="008D0D89">
        <w:rPr>
          <w:rFonts w:cs="Times New Roman"/>
          <w:i/>
          <w:noProof/>
        </w:rPr>
        <w:t xml:space="preserve"> et al.</w:t>
      </w:r>
      <w:r w:rsidR="00930652" w:rsidRPr="008D0D89">
        <w:rPr>
          <w:rFonts w:cs="Times New Roman"/>
          <w:noProof/>
        </w:rPr>
        <w:t>, 2004; Tinazzi</w:t>
      </w:r>
      <w:r w:rsidR="00930652" w:rsidRPr="008D0D89">
        <w:rPr>
          <w:rFonts w:cs="Times New Roman"/>
          <w:i/>
          <w:noProof/>
        </w:rPr>
        <w:t xml:space="preserve"> et al.</w:t>
      </w:r>
      <w:r w:rsidR="00930652" w:rsidRPr="008D0D89">
        <w:rPr>
          <w:rFonts w:cs="Times New Roman"/>
          <w:noProof/>
        </w:rPr>
        <w:t>, 2008; Vela</w:t>
      </w:r>
      <w:r w:rsidR="00930652" w:rsidRPr="008D0D89">
        <w:rPr>
          <w:rFonts w:cs="Times New Roman"/>
          <w:i/>
          <w:noProof/>
        </w:rPr>
        <w:t xml:space="preserve"> et al.</w:t>
      </w:r>
      <w:r w:rsidR="00930652" w:rsidRPr="008D0D89">
        <w:rPr>
          <w:rFonts w:cs="Times New Roman"/>
          <w:noProof/>
        </w:rPr>
        <w:t>, 2012)</w:t>
      </w:r>
      <w:r w:rsidR="00724466" w:rsidRPr="008D0D89">
        <w:rPr>
          <w:rFonts w:cs="Times New Roman"/>
        </w:rPr>
        <w:fldChar w:fldCharType="end"/>
      </w:r>
      <w:r w:rsidR="00724466" w:rsidRPr="008D0D89">
        <w:rPr>
          <w:rFonts w:cs="Times New Roman"/>
        </w:rPr>
        <w:t xml:space="preserve"> or apomorphine </w:t>
      </w:r>
      <w:r w:rsidR="00724466" w:rsidRPr="008D0D89">
        <w:rPr>
          <w:rFonts w:cs="Times New Roman"/>
        </w:rPr>
        <w:fldChar w:fldCharType="begin">
          <w:fldData xml:space="preserve">PEVuZE5vdGU+PENpdGU+PEF1dGhvcj5EZWxsYXBpbmE8L0F1dGhvcj48WWVhcj4yMDExPC9ZZWFy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</w:fldData>
        </w:fldChar>
      </w:r>
      <w:r w:rsidR="00930652" w:rsidRPr="008D0D89">
        <w:rPr>
          <w:rFonts w:cs="Times New Roman"/>
        </w:rPr>
        <w:instrText xml:space="preserve"> ADDIN EN.CITE </w:instrText>
      </w:r>
      <w:r w:rsidR="00930652" w:rsidRPr="008D0D89">
        <w:rPr>
          <w:rFonts w:cs="Times New Roman"/>
        </w:rPr>
        <w:fldChar w:fldCharType="begin">
          <w:fldData xml:space="preserve">PEVuZE5vdGU+PENpdGU+PEF1dGhvcj5EZWxsYXBpbmE8L0F1dGhvcj48WWVhcj4yMDExPC9ZZWFy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</w:fldData>
        </w:fldChar>
      </w:r>
      <w:r w:rsidR="00930652" w:rsidRPr="008D0D89">
        <w:rPr>
          <w:rFonts w:cs="Times New Roman"/>
        </w:rPr>
        <w:instrText xml:space="preserve"> ADDIN EN.CITE.DATA </w:instrText>
      </w:r>
      <w:r w:rsidR="00930652" w:rsidRPr="008D0D89">
        <w:rPr>
          <w:rFonts w:cs="Times New Roman"/>
        </w:rPr>
      </w:r>
      <w:r w:rsidR="00930652" w:rsidRPr="008D0D89">
        <w:rPr>
          <w:rFonts w:cs="Times New Roman"/>
        </w:rPr>
        <w:fldChar w:fldCharType="end"/>
      </w:r>
      <w:r w:rsidR="00724466" w:rsidRPr="008D0D89">
        <w:rPr>
          <w:rFonts w:cs="Times New Roman"/>
        </w:rPr>
      </w:r>
      <w:r w:rsidR="00724466" w:rsidRPr="008D0D89">
        <w:rPr>
          <w:rFonts w:cs="Times New Roman"/>
        </w:rPr>
        <w:fldChar w:fldCharType="separate"/>
      </w:r>
      <w:r w:rsidR="00930652" w:rsidRPr="008D0D89">
        <w:rPr>
          <w:rFonts w:cs="Times New Roman"/>
          <w:noProof/>
        </w:rPr>
        <w:t>(Dellapina</w:t>
      </w:r>
      <w:r w:rsidR="00930652" w:rsidRPr="008D0D89">
        <w:rPr>
          <w:rFonts w:cs="Times New Roman"/>
          <w:i/>
          <w:noProof/>
        </w:rPr>
        <w:t xml:space="preserve"> et al.</w:t>
      </w:r>
      <w:r w:rsidR="00930652" w:rsidRPr="008D0D89">
        <w:rPr>
          <w:rFonts w:cs="Times New Roman"/>
          <w:noProof/>
        </w:rPr>
        <w:t>, 2011)</w:t>
      </w:r>
      <w:r w:rsidR="00724466" w:rsidRPr="008D0D89">
        <w:rPr>
          <w:rFonts w:cs="Times New Roman"/>
        </w:rPr>
        <w:fldChar w:fldCharType="end"/>
      </w:r>
      <w:r w:rsidR="00724466" w:rsidRPr="008D0D89">
        <w:rPr>
          <w:rFonts w:cs="Times New Roman"/>
        </w:rPr>
        <w:t xml:space="preserve"> administration. </w:t>
      </w:r>
      <w:r w:rsidR="00312A61" w:rsidRPr="008D0D89">
        <w:rPr>
          <w:rFonts w:cs="Times New Roman"/>
        </w:rPr>
        <w:t>P</w:t>
      </w:r>
      <w:r w:rsidR="00B9326E" w:rsidRPr="008D0D89">
        <w:rPr>
          <w:rFonts w:cs="Times New Roman"/>
        </w:rPr>
        <w:t>o</w:t>
      </w:r>
      <w:r w:rsidR="00312A61" w:rsidRPr="008D0D89">
        <w:rPr>
          <w:rFonts w:cs="Times New Roman"/>
        </w:rPr>
        <w:t>ssible</w:t>
      </w:r>
      <w:r w:rsidR="00B9326E" w:rsidRPr="008D0D89">
        <w:rPr>
          <w:rFonts w:cs="Times New Roman"/>
        </w:rPr>
        <w:t xml:space="preserve"> reasons for these discrepant findings include differences</w:t>
      </w:r>
      <w:r w:rsidR="00A526D7" w:rsidRPr="008D0D89">
        <w:rPr>
          <w:rFonts w:cs="Times New Roman"/>
        </w:rPr>
        <w:t xml:space="preserve"> in</w:t>
      </w:r>
      <w:r w:rsidR="00FC2428" w:rsidRPr="008D0D89">
        <w:rPr>
          <w:rFonts w:cs="Times New Roman"/>
        </w:rPr>
        <w:t xml:space="preserve"> drug regimens </w:t>
      </w:r>
      <w:r w:rsidR="00CA1185" w:rsidRPr="008D0D89">
        <w:rPr>
          <w:rFonts w:cs="Times New Roman"/>
        </w:rPr>
        <w:t>during</w:t>
      </w:r>
      <w:r w:rsidR="00FC2428" w:rsidRPr="008D0D89">
        <w:rPr>
          <w:rFonts w:cs="Times New Roman"/>
        </w:rPr>
        <w:t xml:space="preserve"> </w:t>
      </w:r>
      <w:r w:rsidR="00A526D7" w:rsidRPr="008D0D89">
        <w:rPr>
          <w:rFonts w:cs="Times New Roman"/>
        </w:rPr>
        <w:t>ON</w:t>
      </w:r>
      <w:r w:rsidR="00FC2428" w:rsidRPr="008D0D89">
        <w:rPr>
          <w:rFonts w:cs="Times New Roman"/>
        </w:rPr>
        <w:t xml:space="preserve">-medication </w:t>
      </w:r>
      <w:r w:rsidR="001834EF" w:rsidRPr="008D0D89">
        <w:rPr>
          <w:rFonts w:cs="Times New Roman"/>
        </w:rPr>
        <w:t>testing</w:t>
      </w:r>
      <w:r w:rsidR="00FC2428" w:rsidRPr="008D0D89">
        <w:rPr>
          <w:rFonts w:cs="Times New Roman"/>
        </w:rPr>
        <w:t xml:space="preserve"> as well as </w:t>
      </w:r>
      <w:r w:rsidR="001834EF" w:rsidRPr="008D0D89">
        <w:rPr>
          <w:rFonts w:cs="Times New Roman"/>
        </w:rPr>
        <w:t>heterogenous</w:t>
      </w:r>
      <w:r w:rsidR="00B9326E" w:rsidRPr="008D0D89">
        <w:rPr>
          <w:rFonts w:cs="Times New Roman"/>
        </w:rPr>
        <w:t xml:space="preserve"> pain characteristics </w:t>
      </w:r>
      <w:r w:rsidR="001834EF" w:rsidRPr="008D0D89">
        <w:rPr>
          <w:rFonts w:cs="Times New Roman"/>
        </w:rPr>
        <w:t>in</w:t>
      </w:r>
      <w:r w:rsidR="00B9326E" w:rsidRPr="008D0D89">
        <w:rPr>
          <w:rFonts w:cs="Times New Roman"/>
        </w:rPr>
        <w:t xml:space="preserve"> PD patient</w:t>
      </w:r>
      <w:r w:rsidR="001834EF" w:rsidRPr="008D0D89">
        <w:rPr>
          <w:rFonts w:cs="Times New Roman"/>
        </w:rPr>
        <w:t>s</w:t>
      </w:r>
      <w:r w:rsidR="007D669A" w:rsidRPr="008D0D89">
        <w:rPr>
          <w:rFonts w:cs="Times New Roman"/>
        </w:rPr>
        <w:t>.</w:t>
      </w:r>
      <w:r w:rsidR="003D7336" w:rsidRPr="008D0D89">
        <w:rPr>
          <w:rFonts w:cs="Times New Roman"/>
        </w:rPr>
        <w:t xml:space="preserve"> </w:t>
      </w:r>
      <w:r w:rsidR="007D669A" w:rsidRPr="008D0D89">
        <w:rPr>
          <w:rFonts w:cs="Times New Roman"/>
        </w:rPr>
        <w:t xml:space="preserve">These </w:t>
      </w:r>
      <w:r w:rsidR="003D7336" w:rsidRPr="008D0D89">
        <w:rPr>
          <w:rFonts w:cs="Times New Roman"/>
        </w:rPr>
        <w:t>rang</w:t>
      </w:r>
      <w:r w:rsidR="00FC2428" w:rsidRPr="008D0D89">
        <w:rPr>
          <w:rFonts w:cs="Times New Roman"/>
        </w:rPr>
        <w:t>ed</w:t>
      </w:r>
      <w:r w:rsidR="003D7336" w:rsidRPr="008D0D89">
        <w:rPr>
          <w:rFonts w:cs="Times New Roman"/>
        </w:rPr>
        <w:t xml:space="preserve"> from pain free</w:t>
      </w:r>
      <w:r w:rsidR="001834EF" w:rsidRPr="008D0D89">
        <w:rPr>
          <w:rFonts w:cs="Times New Roman"/>
        </w:rPr>
        <w:t xml:space="preserve"> subjects</w:t>
      </w:r>
      <w:r w:rsidR="003D7336" w:rsidRPr="008D0D89">
        <w:rPr>
          <w:rFonts w:cs="Times New Roman"/>
        </w:rPr>
        <w:t xml:space="preserve"> </w:t>
      </w:r>
      <w:r w:rsidR="00B85646" w:rsidRPr="008D0D89">
        <w:rPr>
          <w:rFonts w:cs="Times New Roman"/>
        </w:rPr>
        <w:fldChar w:fldCharType="begin">
          <w:fldData xml:space="preserve">PEVuZE5vdGU+PENpdGU+PEF1dGhvcj5CcmVmZWwtQ291cmJvbjwvQXV0aG9yPjxZZWFyPjIwMDU8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</w:fldData>
        </w:fldChar>
      </w:r>
      <w:r w:rsidR="00930652" w:rsidRPr="008D0D89">
        <w:rPr>
          <w:rFonts w:cs="Times New Roman"/>
        </w:rPr>
        <w:instrText xml:space="preserve"> ADDIN EN.CITE </w:instrText>
      </w:r>
      <w:r w:rsidR="00930652" w:rsidRPr="008D0D89">
        <w:rPr>
          <w:rFonts w:cs="Times New Roman"/>
        </w:rPr>
        <w:fldChar w:fldCharType="begin">
          <w:fldData xml:space="preserve">PEVuZE5vdGU+PENpdGU+PEF1dGhvcj5CcmVmZWwtQ291cmJvbjwvQXV0aG9yPjxZZWFyPjIwMDU8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</w:fldData>
        </w:fldChar>
      </w:r>
      <w:r w:rsidR="00930652" w:rsidRPr="008D0D89">
        <w:rPr>
          <w:rFonts w:cs="Times New Roman"/>
        </w:rPr>
        <w:instrText xml:space="preserve"> ADDIN EN.CITE.DATA </w:instrText>
      </w:r>
      <w:r w:rsidR="00930652" w:rsidRPr="008D0D89">
        <w:rPr>
          <w:rFonts w:cs="Times New Roman"/>
        </w:rPr>
      </w:r>
      <w:r w:rsidR="00930652" w:rsidRPr="008D0D89">
        <w:rPr>
          <w:rFonts w:cs="Times New Roman"/>
        </w:rPr>
        <w:fldChar w:fldCharType="end"/>
      </w:r>
      <w:r w:rsidR="00B85646" w:rsidRPr="008D0D89">
        <w:rPr>
          <w:rFonts w:cs="Times New Roman"/>
        </w:rPr>
      </w:r>
      <w:r w:rsidR="00B85646" w:rsidRPr="008D0D89">
        <w:rPr>
          <w:rFonts w:cs="Times New Roman"/>
        </w:rPr>
        <w:fldChar w:fldCharType="separate"/>
      </w:r>
      <w:r w:rsidR="00930652" w:rsidRPr="008D0D89">
        <w:rPr>
          <w:rFonts w:cs="Times New Roman"/>
          <w:noProof/>
        </w:rPr>
        <w:t>(Brefel-</w:t>
      </w:r>
      <w:r w:rsidR="00930652" w:rsidRPr="008D0D89">
        <w:rPr>
          <w:rFonts w:cs="Times New Roman"/>
          <w:noProof/>
        </w:rPr>
        <w:lastRenderedPageBreak/>
        <w:t>Courbon</w:t>
      </w:r>
      <w:r w:rsidR="00930652" w:rsidRPr="008D0D89">
        <w:rPr>
          <w:rFonts w:cs="Times New Roman"/>
          <w:i/>
          <w:noProof/>
        </w:rPr>
        <w:t xml:space="preserve"> et al.</w:t>
      </w:r>
      <w:r w:rsidR="00930652" w:rsidRPr="008D0D89">
        <w:rPr>
          <w:rFonts w:cs="Times New Roman"/>
          <w:noProof/>
        </w:rPr>
        <w:t>, 2005; Tinazzi</w:t>
      </w:r>
      <w:r w:rsidR="00930652" w:rsidRPr="008D0D89">
        <w:rPr>
          <w:rFonts w:cs="Times New Roman"/>
          <w:i/>
          <w:noProof/>
        </w:rPr>
        <w:t xml:space="preserve"> et al.</w:t>
      </w:r>
      <w:r w:rsidR="00930652" w:rsidRPr="008D0D89">
        <w:rPr>
          <w:rFonts w:cs="Times New Roman"/>
          <w:noProof/>
        </w:rPr>
        <w:t>, 2008)</w:t>
      </w:r>
      <w:r w:rsidR="00B85646" w:rsidRPr="008D0D89">
        <w:rPr>
          <w:rFonts w:cs="Times New Roman"/>
        </w:rPr>
        <w:fldChar w:fldCharType="end"/>
      </w:r>
      <w:r w:rsidR="00B9326E" w:rsidRPr="008D0D89">
        <w:rPr>
          <w:rFonts w:cs="Times New Roman"/>
        </w:rPr>
        <w:t xml:space="preserve"> </w:t>
      </w:r>
      <w:r w:rsidR="003D7336" w:rsidRPr="008D0D89">
        <w:rPr>
          <w:rFonts w:cs="Times New Roman"/>
        </w:rPr>
        <w:t xml:space="preserve">to </w:t>
      </w:r>
      <w:r w:rsidR="00FC2428" w:rsidRPr="008D0D89">
        <w:rPr>
          <w:rFonts w:cs="Times New Roman"/>
        </w:rPr>
        <w:t xml:space="preserve">those </w:t>
      </w:r>
      <w:r w:rsidR="003347E5" w:rsidRPr="008D0D89">
        <w:rPr>
          <w:rFonts w:cs="Times New Roman"/>
        </w:rPr>
        <w:t xml:space="preserve">deemed to have </w:t>
      </w:r>
      <w:r w:rsidR="003D7336" w:rsidRPr="008D0D89">
        <w:rPr>
          <w:rFonts w:cs="Times New Roman"/>
        </w:rPr>
        <w:t>central pain</w:t>
      </w:r>
      <w:r w:rsidR="00B85646" w:rsidRPr="008D0D89">
        <w:rPr>
          <w:rFonts w:cs="Times New Roman"/>
        </w:rPr>
        <w:t xml:space="preserve"> </w:t>
      </w:r>
      <w:r w:rsidR="00B85646" w:rsidRPr="008D0D89">
        <w:rPr>
          <w:rFonts w:cs="Times New Roman"/>
        </w:rPr>
        <w:fldChar w:fldCharType="begin"/>
      </w:r>
      <w:r w:rsidR="00930652" w:rsidRPr="008D0D89">
        <w:rPr>
          <w:rFonts w:cs="Times New Roman"/>
        </w:rPr>
        <w:instrText xml:space="preserve"> ADDIN EN.CITE &lt;EndNote&gt;&lt;Cite&gt;&lt;Author&gt;Schestatsky&lt;/Author&gt;&lt;Year&gt;2007&lt;/Year&gt;&lt;RecNum&gt;17&lt;/RecNum&gt;&lt;DisplayText&gt;(Schestatsky&lt;style face="italic"&gt; et al.&lt;/style&gt;, 2007)&lt;/DisplayText&gt;&lt;record&gt;&lt;rec-number&gt;17&lt;/rec-number&gt;&lt;foreign-keys&gt;&lt;key app="EN" db-id="wrdvp0a2we5szdedaeu5fzvms0st2x9da0zz" timestamp="0"&gt;17&lt;/key&gt;&lt;/foreign-keys&gt;&lt;ref-type name="Journal Article"&gt;17&lt;/ref-type&gt;&lt;contributors&gt;&lt;authors&gt;&lt;author&gt;Schestatsky, P.&lt;/author&gt;&lt;author&gt;Kumru, H.&lt;/author&gt;&lt;author&gt;Valls-Sole, J.&lt;/author&gt;&lt;author&gt;Valldeoriola, F.&lt;/author&gt;&lt;author&gt;Marti, M. J.&lt;/author&gt;&lt;author&gt;Tolosa, E.&lt;/author&gt;&lt;author&gt;Chaves, M. L.&lt;/author&gt;&lt;/authors&gt;&lt;/contributors&gt;&lt;auth-address&gt;Medical Sciences Post-Graduation Course, UFRGS School of Medicine, Porto Alegre, Brazil.&lt;/auth-address&gt;&lt;titles&gt;&lt;title&gt;Neurophysiologic study of central pain in patients with Parkinson disease&lt;/title&gt;&lt;secondary-title&gt;Neurology&lt;/secondary-title&gt;&lt;/titles&gt;&lt;periodical&gt;&lt;full-title&gt;Neurology&lt;/full-title&gt;&lt;/periodical&gt;&lt;pages&gt;2162-9&lt;/pages&gt;&lt;volume&gt;69&lt;/volume&gt;&lt;number&gt;23&lt;/number&gt;&lt;keywords&gt;&lt;keyword&gt;Activities of Daily Living&lt;/keyword&gt;&lt;keyword&gt;Evoked Potentials&lt;/keyword&gt;&lt;keyword&gt;Female&lt;/keyword&gt;&lt;keyword&gt;Humans&lt;/keyword&gt;&lt;keyword&gt;Levodopa/therapeutic use&lt;/keyword&gt;&lt;keyword&gt;Male&lt;/keyword&gt;&lt;keyword&gt;Middle Aged&lt;/keyword&gt;&lt;keyword&gt;Pain/drug therapy/*etiology/*physiopathology&lt;/keyword&gt;&lt;keyword&gt;Pain Measurement/methods&lt;/keyword&gt;&lt;keyword&gt;Pain Threshold&lt;/keyword&gt;&lt;keyword&gt;Parkinson Disease/*complications&lt;/keyword&gt;&lt;keyword&gt;Reaction Time&lt;/keyword&gt;&lt;/keywords&gt;&lt;dates&gt;&lt;year&gt;2007&lt;/year&gt;&lt;pub-dates&gt;&lt;date&gt;Dec 4&lt;/date&gt;&lt;/pub-dates&gt;&lt;/dates&gt;&lt;accession-num&gt;18056580&lt;/accession-num&gt;&lt;urls&gt;&lt;related-urls&gt;&lt;url&gt;http://www.ncbi.nlm.nih.gov/entrez/query.fcgi?cmd=Retrieve&amp;amp;db=PubMed&amp;amp;dopt=Citation&amp;amp;list_uids=18056580 &lt;/url&gt;&lt;/related-urls&gt;&lt;/urls&gt;&lt;/record&gt;&lt;/Cite&gt;&lt;/EndNote&gt;</w:instrText>
      </w:r>
      <w:r w:rsidR="00B85646" w:rsidRPr="008D0D89">
        <w:rPr>
          <w:rFonts w:cs="Times New Roman"/>
        </w:rPr>
        <w:fldChar w:fldCharType="separate"/>
      </w:r>
      <w:r w:rsidR="00930652" w:rsidRPr="008D0D89">
        <w:rPr>
          <w:rFonts w:cs="Times New Roman"/>
          <w:noProof/>
        </w:rPr>
        <w:t>(Schestatsky</w:t>
      </w:r>
      <w:r w:rsidR="00930652" w:rsidRPr="008D0D89">
        <w:rPr>
          <w:rFonts w:cs="Times New Roman"/>
          <w:i/>
          <w:noProof/>
        </w:rPr>
        <w:t xml:space="preserve"> et al.</w:t>
      </w:r>
      <w:r w:rsidR="00930652" w:rsidRPr="008D0D89">
        <w:rPr>
          <w:rFonts w:cs="Times New Roman"/>
          <w:noProof/>
        </w:rPr>
        <w:t>, 2007)</w:t>
      </w:r>
      <w:r w:rsidR="00B85646" w:rsidRPr="008D0D89">
        <w:rPr>
          <w:rFonts w:cs="Times New Roman"/>
        </w:rPr>
        <w:fldChar w:fldCharType="end"/>
      </w:r>
      <w:r w:rsidR="009A6D83" w:rsidRPr="008D0D89">
        <w:rPr>
          <w:rFonts w:cs="Times New Roman"/>
        </w:rPr>
        <w:t>,</w:t>
      </w:r>
      <w:r w:rsidR="003D7336" w:rsidRPr="008D0D89">
        <w:rPr>
          <w:rFonts w:cs="Times New Roman"/>
        </w:rPr>
        <w:t xml:space="preserve"> </w:t>
      </w:r>
      <w:r w:rsidR="00763B3D" w:rsidRPr="008D0D89">
        <w:rPr>
          <w:rFonts w:cs="Times New Roman"/>
        </w:rPr>
        <w:t>to</w:t>
      </w:r>
      <w:r w:rsidR="00FC2428" w:rsidRPr="008D0D89">
        <w:rPr>
          <w:rFonts w:cs="Times New Roman"/>
        </w:rPr>
        <w:t xml:space="preserve"> mix</w:t>
      </w:r>
      <w:r w:rsidR="003347E5" w:rsidRPr="008D0D89">
        <w:rPr>
          <w:rFonts w:cs="Times New Roman"/>
        </w:rPr>
        <w:t>ed</w:t>
      </w:r>
      <w:r w:rsidR="00763B3D" w:rsidRPr="008D0D89">
        <w:rPr>
          <w:rFonts w:cs="Times New Roman"/>
        </w:rPr>
        <w:t xml:space="preserve"> groups</w:t>
      </w:r>
      <w:r w:rsidR="00FC2428" w:rsidRPr="008D0D89">
        <w:rPr>
          <w:rFonts w:cs="Times New Roman"/>
        </w:rPr>
        <w:t xml:space="preserve"> of </w:t>
      </w:r>
      <w:r w:rsidR="00763B3D" w:rsidRPr="008D0D89">
        <w:rPr>
          <w:rFonts w:cs="Times New Roman"/>
        </w:rPr>
        <w:t xml:space="preserve">subjects </w:t>
      </w:r>
      <w:r w:rsidR="00FC2428" w:rsidRPr="008D0D89">
        <w:rPr>
          <w:rFonts w:cs="Times New Roman"/>
        </w:rPr>
        <w:t>with and without pain, sometimes of undefined subtype.</w:t>
      </w:r>
      <w:r w:rsidR="003D7336" w:rsidRPr="008D0D89">
        <w:rPr>
          <w:rFonts w:cs="Times New Roman"/>
        </w:rPr>
        <w:t xml:space="preserve"> </w:t>
      </w:r>
      <w:r w:rsidR="006C16DE" w:rsidRPr="008D0D89">
        <w:rPr>
          <w:rFonts w:cs="Times New Roman"/>
        </w:rPr>
        <w:t xml:space="preserve">One important potential confounding factor </w:t>
      </w:r>
      <w:r w:rsidR="001834EF" w:rsidRPr="008D0D89">
        <w:rPr>
          <w:rFonts w:cs="Times New Roman"/>
        </w:rPr>
        <w:t>when interpreting</w:t>
      </w:r>
      <w:r w:rsidR="006C16DE" w:rsidRPr="008D0D89">
        <w:rPr>
          <w:rFonts w:cs="Times New Roman"/>
        </w:rPr>
        <w:t xml:space="preserve"> QST studies</w:t>
      </w:r>
      <w:r w:rsidR="001834EF" w:rsidRPr="008D0D89">
        <w:rPr>
          <w:rFonts w:cs="Times New Roman"/>
        </w:rPr>
        <w:t xml:space="preserve"> in PD </w:t>
      </w:r>
      <w:r w:rsidR="004D07AA" w:rsidRPr="008D0D89">
        <w:rPr>
          <w:rFonts w:cs="Times New Roman"/>
        </w:rPr>
        <w:t xml:space="preserve">is </w:t>
      </w:r>
      <w:r w:rsidR="001834EF" w:rsidRPr="008D0D89">
        <w:rPr>
          <w:rFonts w:cs="Times New Roman"/>
        </w:rPr>
        <w:t xml:space="preserve">the occurrence of cutaneous denervation </w:t>
      </w:r>
      <w:r w:rsidR="00543ECE" w:rsidRPr="008D0D89">
        <w:rPr>
          <w:rFonts w:cs="Times New Roman"/>
        </w:rPr>
        <w:fldChar w:fldCharType="begin">
          <w:fldData xml:space="preserve">PEVuZE5vdGU+PENpdGU+PEF1dGhvcj5Ob2xhbm88L0F1dGhvcj48WWVhcj4yMDA4PC9ZZWFyPjxS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</w:fldData>
        </w:fldChar>
      </w:r>
      <w:r w:rsidR="00930652" w:rsidRPr="008D0D89">
        <w:rPr>
          <w:rFonts w:cs="Times New Roman"/>
        </w:rPr>
        <w:instrText xml:space="preserve"> ADDIN EN.CITE </w:instrText>
      </w:r>
      <w:r w:rsidR="00930652" w:rsidRPr="008D0D89">
        <w:rPr>
          <w:rFonts w:cs="Times New Roman"/>
        </w:rPr>
        <w:fldChar w:fldCharType="begin">
          <w:fldData xml:space="preserve">PEVuZE5vdGU+PENpdGU+PEF1dGhvcj5Ob2xhbm88L0F1dGhvcj48WWVhcj4yMDA4PC9ZZWFyPjxS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</w:fldData>
        </w:fldChar>
      </w:r>
      <w:r w:rsidR="00930652" w:rsidRPr="008D0D89">
        <w:rPr>
          <w:rFonts w:cs="Times New Roman"/>
        </w:rPr>
        <w:instrText xml:space="preserve"> ADDIN EN.CITE.DATA </w:instrText>
      </w:r>
      <w:r w:rsidR="00930652" w:rsidRPr="008D0D89">
        <w:rPr>
          <w:rFonts w:cs="Times New Roman"/>
        </w:rPr>
      </w:r>
      <w:r w:rsidR="00930652" w:rsidRPr="008D0D89">
        <w:rPr>
          <w:rFonts w:cs="Times New Roman"/>
        </w:rPr>
        <w:fldChar w:fldCharType="end"/>
      </w:r>
      <w:r w:rsidR="00543ECE" w:rsidRPr="008D0D89">
        <w:rPr>
          <w:rFonts w:cs="Times New Roman"/>
        </w:rPr>
      </w:r>
      <w:r w:rsidR="00543ECE" w:rsidRPr="008D0D89">
        <w:rPr>
          <w:rFonts w:cs="Times New Roman"/>
        </w:rPr>
        <w:fldChar w:fldCharType="separate"/>
      </w:r>
      <w:r w:rsidR="00930652" w:rsidRPr="008D0D89">
        <w:rPr>
          <w:rFonts w:cs="Times New Roman"/>
          <w:noProof/>
        </w:rPr>
        <w:t>(Nolano</w:t>
      </w:r>
      <w:r w:rsidR="00930652" w:rsidRPr="008D0D89">
        <w:rPr>
          <w:rFonts w:cs="Times New Roman"/>
          <w:i/>
          <w:noProof/>
        </w:rPr>
        <w:t xml:space="preserve"> et al.</w:t>
      </w:r>
      <w:r w:rsidR="00930652" w:rsidRPr="008D0D89">
        <w:rPr>
          <w:rFonts w:cs="Times New Roman"/>
          <w:noProof/>
        </w:rPr>
        <w:t>, 2008)</w:t>
      </w:r>
      <w:r w:rsidR="00543ECE" w:rsidRPr="008D0D89">
        <w:rPr>
          <w:rFonts w:cs="Times New Roman"/>
        </w:rPr>
        <w:fldChar w:fldCharType="end"/>
      </w:r>
      <w:r w:rsidR="00543ECE" w:rsidRPr="008D0D89">
        <w:rPr>
          <w:rFonts w:cs="Times New Roman"/>
        </w:rPr>
        <w:t>, which provides an additional substrate for altered nociception of peripheral origin. Such small</w:t>
      </w:r>
      <w:r w:rsidR="00D1799B" w:rsidRPr="008D0D89">
        <w:rPr>
          <w:rFonts w:cs="Times New Roman"/>
        </w:rPr>
        <w:t xml:space="preserve"> </w:t>
      </w:r>
      <w:r w:rsidR="00543ECE" w:rsidRPr="008D0D89">
        <w:rPr>
          <w:rFonts w:cs="Times New Roman"/>
        </w:rPr>
        <w:t>fib</w:t>
      </w:r>
      <w:r w:rsidR="004D07AA" w:rsidRPr="008D0D89">
        <w:rPr>
          <w:rFonts w:cs="Times New Roman"/>
        </w:rPr>
        <w:t>r</w:t>
      </w:r>
      <w:r w:rsidR="00D1799B" w:rsidRPr="008D0D89">
        <w:rPr>
          <w:rFonts w:cs="Times New Roman"/>
        </w:rPr>
        <w:t>e</w:t>
      </w:r>
      <w:r w:rsidR="00543ECE" w:rsidRPr="008D0D89">
        <w:rPr>
          <w:rFonts w:cs="Times New Roman"/>
        </w:rPr>
        <w:t xml:space="preserve"> neuropathy d</w:t>
      </w:r>
      <w:r w:rsidR="006C16DE" w:rsidRPr="008D0D89">
        <w:rPr>
          <w:rFonts w:cs="Times New Roman"/>
        </w:rPr>
        <w:t>oes not correlate with duration or severity of disease</w:t>
      </w:r>
      <w:r w:rsidR="00543ECE" w:rsidRPr="008D0D89">
        <w:rPr>
          <w:rFonts w:cs="Times New Roman"/>
        </w:rPr>
        <w:t xml:space="preserve">, </w:t>
      </w:r>
      <w:r w:rsidR="009A6D83" w:rsidRPr="008D0D89">
        <w:rPr>
          <w:rFonts w:cs="Times New Roman"/>
        </w:rPr>
        <w:t xml:space="preserve">and </w:t>
      </w:r>
      <w:r w:rsidR="006C16DE" w:rsidRPr="008D0D89">
        <w:rPr>
          <w:rFonts w:cs="Times New Roman"/>
        </w:rPr>
        <w:t xml:space="preserve">is structurally more severe on the most affected side </w:t>
      </w:r>
      <w:r w:rsidR="00543ECE" w:rsidRPr="008D0D89">
        <w:rPr>
          <w:rFonts w:cs="Times New Roman"/>
        </w:rPr>
        <w:fldChar w:fldCharType="begin">
          <w:fldData xml:space="preserve">PEVuZE5vdGU+PENpdGU+PEF1dGhvcj5Ob2xhbm88L0F1dGhvcj48WWVhcj4yMDE3PC9ZZWFyPjxS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</w:fldData>
        </w:fldChar>
      </w:r>
      <w:r w:rsidR="00930652" w:rsidRPr="008D0D89">
        <w:rPr>
          <w:rFonts w:cs="Times New Roman"/>
        </w:rPr>
        <w:instrText xml:space="preserve"> ADDIN EN.CITE </w:instrText>
      </w:r>
      <w:r w:rsidR="00930652" w:rsidRPr="008D0D89">
        <w:rPr>
          <w:rFonts w:cs="Times New Roman"/>
        </w:rPr>
        <w:fldChar w:fldCharType="begin">
          <w:fldData xml:space="preserve">PEVuZE5vdGU+PENpdGU+PEF1dGhvcj5Ob2xhbm88L0F1dGhvcj48WWVhcj4yMDE3PC9ZZWFyPjxS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</w:fldData>
        </w:fldChar>
      </w:r>
      <w:r w:rsidR="00930652" w:rsidRPr="008D0D89">
        <w:rPr>
          <w:rFonts w:cs="Times New Roman"/>
        </w:rPr>
        <w:instrText xml:space="preserve"> ADDIN EN.CITE.DATA </w:instrText>
      </w:r>
      <w:r w:rsidR="00930652" w:rsidRPr="008D0D89">
        <w:rPr>
          <w:rFonts w:cs="Times New Roman"/>
        </w:rPr>
      </w:r>
      <w:r w:rsidR="00930652" w:rsidRPr="008D0D89">
        <w:rPr>
          <w:rFonts w:cs="Times New Roman"/>
        </w:rPr>
        <w:fldChar w:fldCharType="end"/>
      </w:r>
      <w:r w:rsidR="00543ECE" w:rsidRPr="008D0D89">
        <w:rPr>
          <w:rFonts w:cs="Times New Roman"/>
        </w:rPr>
      </w:r>
      <w:r w:rsidR="00543ECE" w:rsidRPr="008D0D89">
        <w:rPr>
          <w:rFonts w:cs="Times New Roman"/>
        </w:rPr>
        <w:fldChar w:fldCharType="separate"/>
      </w:r>
      <w:r w:rsidR="00930652" w:rsidRPr="008D0D89">
        <w:rPr>
          <w:rFonts w:cs="Times New Roman"/>
          <w:noProof/>
        </w:rPr>
        <w:t>(Nolano</w:t>
      </w:r>
      <w:r w:rsidR="00930652" w:rsidRPr="008D0D89">
        <w:rPr>
          <w:rFonts w:cs="Times New Roman"/>
          <w:i/>
          <w:noProof/>
        </w:rPr>
        <w:t xml:space="preserve"> et al.</w:t>
      </w:r>
      <w:r w:rsidR="00930652" w:rsidRPr="008D0D89">
        <w:rPr>
          <w:rFonts w:cs="Times New Roman"/>
          <w:noProof/>
        </w:rPr>
        <w:t>, 2017)</w:t>
      </w:r>
      <w:r w:rsidR="00543ECE" w:rsidRPr="008D0D89">
        <w:rPr>
          <w:rFonts w:cs="Times New Roman"/>
        </w:rPr>
        <w:fldChar w:fldCharType="end"/>
      </w:r>
      <w:r w:rsidR="004D07AA" w:rsidRPr="008D0D89">
        <w:rPr>
          <w:rFonts w:cs="Times New Roman"/>
        </w:rPr>
        <w:t xml:space="preserve">. </w:t>
      </w:r>
      <w:r w:rsidR="00543ECE" w:rsidRPr="008D0D89">
        <w:rPr>
          <w:rFonts w:cs="Times New Roman"/>
        </w:rPr>
        <w:t xml:space="preserve"> </w:t>
      </w:r>
      <w:r w:rsidR="004D07AA" w:rsidRPr="008D0D89">
        <w:rPr>
          <w:rFonts w:cs="Times New Roman"/>
        </w:rPr>
        <w:t>Interestingly, a recent study proposed that small fibr</w:t>
      </w:r>
      <w:r w:rsidR="00D1799B" w:rsidRPr="008D0D89">
        <w:rPr>
          <w:rFonts w:cs="Times New Roman"/>
        </w:rPr>
        <w:t>e</w:t>
      </w:r>
      <w:r w:rsidR="004D07AA" w:rsidRPr="008D0D89">
        <w:rPr>
          <w:rFonts w:cs="Times New Roman"/>
        </w:rPr>
        <w:t xml:space="preserve"> neuropathy might predispose to central sensitisation to peripheral inputs in PD, as it correlates with enhanced perceived pleasantness to gentle touch in PD </w:t>
      </w:r>
      <w:r w:rsidR="004D07AA" w:rsidRPr="008D0D89">
        <w:rPr>
          <w:rFonts w:cs="Times New Roman"/>
        </w:rPr>
        <w:fldChar w:fldCharType="begin">
          <w:fldData xml:space="preserve">PEVuZE5vdGU+PENpdGU+PEF1dGhvcj5LYXNzLUlsaXl5YTwvQXV0aG9yPjxZZWFyPjIwMTc8L1ll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</w:fldData>
        </w:fldChar>
      </w:r>
      <w:r w:rsidR="00930652" w:rsidRPr="008D0D89">
        <w:rPr>
          <w:rFonts w:cs="Times New Roman"/>
        </w:rPr>
        <w:instrText xml:space="preserve"> ADDIN EN.CITE </w:instrText>
      </w:r>
      <w:r w:rsidR="00930652" w:rsidRPr="008D0D89">
        <w:rPr>
          <w:rFonts w:cs="Times New Roman"/>
        </w:rPr>
        <w:fldChar w:fldCharType="begin">
          <w:fldData xml:space="preserve">PEVuZE5vdGU+PENpdGU+PEF1dGhvcj5LYXNzLUlsaXl5YTwvQXV0aG9yPjxZZWFyPjIwMTc8L1ll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</w:fldData>
        </w:fldChar>
      </w:r>
      <w:r w:rsidR="00930652" w:rsidRPr="008D0D89">
        <w:rPr>
          <w:rFonts w:cs="Times New Roman"/>
        </w:rPr>
        <w:instrText xml:space="preserve"> ADDIN EN.CITE.DATA </w:instrText>
      </w:r>
      <w:r w:rsidR="00930652" w:rsidRPr="008D0D89">
        <w:rPr>
          <w:rFonts w:cs="Times New Roman"/>
        </w:rPr>
      </w:r>
      <w:r w:rsidR="00930652" w:rsidRPr="008D0D89">
        <w:rPr>
          <w:rFonts w:cs="Times New Roman"/>
        </w:rPr>
        <w:fldChar w:fldCharType="end"/>
      </w:r>
      <w:r w:rsidR="004D07AA" w:rsidRPr="008D0D89">
        <w:rPr>
          <w:rFonts w:cs="Times New Roman"/>
        </w:rPr>
      </w:r>
      <w:r w:rsidR="004D07AA" w:rsidRPr="008D0D89">
        <w:rPr>
          <w:rFonts w:cs="Times New Roman"/>
        </w:rPr>
        <w:fldChar w:fldCharType="separate"/>
      </w:r>
      <w:r w:rsidR="00930652" w:rsidRPr="008D0D89">
        <w:rPr>
          <w:rFonts w:cs="Times New Roman"/>
          <w:noProof/>
        </w:rPr>
        <w:t>(Kass-Iliyya</w:t>
      </w:r>
      <w:r w:rsidR="00930652" w:rsidRPr="008D0D89">
        <w:rPr>
          <w:rFonts w:cs="Times New Roman"/>
          <w:i/>
          <w:noProof/>
        </w:rPr>
        <w:t xml:space="preserve"> et al.</w:t>
      </w:r>
      <w:r w:rsidR="00930652" w:rsidRPr="008D0D89">
        <w:rPr>
          <w:rFonts w:cs="Times New Roman"/>
          <w:noProof/>
        </w:rPr>
        <w:t>, 2017)</w:t>
      </w:r>
      <w:r w:rsidR="004D07AA" w:rsidRPr="008D0D89">
        <w:rPr>
          <w:rFonts w:cs="Times New Roman"/>
        </w:rPr>
        <w:fldChar w:fldCharType="end"/>
      </w:r>
      <w:r w:rsidR="004D07AA" w:rsidRPr="008D0D89">
        <w:rPr>
          <w:rFonts w:cs="Times New Roman"/>
        </w:rPr>
        <w:t>.</w:t>
      </w:r>
    </w:p>
    <w:p w14:paraId="1F834946" w14:textId="09248B91" w:rsidR="008A232F" w:rsidRPr="008D0D89" w:rsidRDefault="006C16DE" w:rsidP="005365E9">
      <w:pPr>
        <w:rPr>
          <w:rFonts w:cs="Times New Roman"/>
        </w:rPr>
      </w:pPr>
      <w:r w:rsidRPr="008D0D89">
        <w:rPr>
          <w:rFonts w:cs="Times New Roman"/>
        </w:rPr>
        <w:t>The nociceptive flexion reflex (NFR</w:t>
      </w:r>
      <w:r w:rsidR="009363B4" w:rsidRPr="008D0D89">
        <w:rPr>
          <w:rFonts w:cs="Times New Roman"/>
        </w:rPr>
        <w:t>, also</w:t>
      </w:r>
      <w:r w:rsidRPr="008D0D89">
        <w:rPr>
          <w:rFonts w:cs="Times New Roman"/>
        </w:rPr>
        <w:t xml:space="preserve"> referred to as the RIII reflex) is an involuntary protective movement of a limb away from and in response to a noxious stimulus, as a result of activation of a spinal reflex arc </w:t>
      </w:r>
      <w:r w:rsidRPr="008D0D89">
        <w:rPr>
          <w:rFonts w:cs="Times New Roman"/>
        </w:rPr>
        <w:fldChar w:fldCharType="begin"/>
      </w:r>
      <w:r w:rsidR="00930652" w:rsidRPr="008D0D89">
        <w:rPr>
          <w:rFonts w:cs="Times New Roman"/>
        </w:rPr>
        <w:instrText xml:space="preserve"> ADDIN EN.CITE &lt;EndNote&gt;&lt;Cite&gt;&lt;Author&gt;Schouenborg&lt;/Author&gt;&lt;Year&gt;1990&lt;/Year&gt;&lt;RecNum&gt;92&lt;/RecNum&gt;&lt;DisplayText&gt;(Schouenborg and Kalliomaki, 1990)&lt;/DisplayText&gt;&lt;record&gt;&lt;rec-number&gt;92&lt;/rec-number&gt;&lt;foreign-keys&gt;&lt;key app="EN" db-id="wrdvp0a2we5szdedaeu5fzvms0st2x9da0zz" timestamp="1545323561"&gt;92&lt;/key&gt;&lt;/foreign-keys&gt;&lt;ref-type name="Journal Article"&gt;17&lt;/ref-type&gt;&lt;contributors&gt;&lt;authors&gt;&lt;author&gt;Schouenborg, J.&lt;/author&gt;&lt;author&gt;Kalliomaki, J.&lt;/author&gt;&lt;/authors&gt;&lt;/contributors&gt;&lt;auth-address&gt;University of Lund, Institute of Physiology and Biophysics, Sweden.&lt;/auth-address&gt;&lt;titles&gt;&lt;title&gt;Functional organization of the nociceptive withdrawal reflexes. I. Activation of hindlimb muscles in the rat&lt;/title&gt;&lt;secondary-title&gt;Exp Brain Res&lt;/secondary-title&gt;&lt;/titles&gt;&lt;periodical&gt;&lt;full-title&gt;Exp Brain Res&lt;/full-title&gt;&lt;/periodical&gt;&lt;pages&gt;67-78&lt;/pages&gt;&lt;volume&gt;83&lt;/volume&gt;&lt;number&gt;1&lt;/number&gt;&lt;edition&gt;1990/01/01&lt;/edition&gt;&lt;keywords&gt;&lt;keyword&gt;Animals&lt;/keyword&gt;&lt;keyword&gt;Escape Reaction/*physiology&lt;/keyword&gt;&lt;keyword&gt;Hindlimb&lt;/keyword&gt;&lt;keyword&gt;Muscles/anatomy &amp;amp; histology/*physiology&lt;/keyword&gt;&lt;keyword&gt;Nociceptors/*physiology&lt;/keyword&gt;&lt;keyword&gt;Rats&lt;/keyword&gt;&lt;keyword&gt;Rats, Inbred Strains&lt;/keyword&gt;&lt;keyword&gt;Reflex/*physiology&lt;/keyword&gt;&lt;keyword&gt;Skin/innervation&lt;/keyword&gt;&lt;/keywords&gt;&lt;dates&gt;&lt;year&gt;1990&lt;/year&gt;&lt;/dates&gt;&lt;isbn&gt;0014-4819 (Print)&amp;#xD;0014-4819 (Linking)&lt;/isbn&gt;&lt;accession-num&gt;2073951&lt;/accession-num&gt;&lt;urls&gt;&lt;related-urls&gt;&lt;url&gt;https://www.ncbi.nlm.nih.gov/pubmed/2073951&lt;/url&gt;&lt;/related-urls&gt;&lt;/urls&gt;&lt;/record&gt;&lt;/Cite&gt;&lt;/EndNote&gt;</w:instrText>
      </w:r>
      <w:r w:rsidRPr="008D0D89">
        <w:rPr>
          <w:rFonts w:cs="Times New Roman"/>
        </w:rPr>
        <w:fldChar w:fldCharType="separate"/>
      </w:r>
      <w:r w:rsidR="00930652" w:rsidRPr="008D0D89">
        <w:rPr>
          <w:rFonts w:cs="Times New Roman"/>
          <w:noProof/>
        </w:rPr>
        <w:t>(Schouenborg and Kalliomaki, 1990)</w:t>
      </w:r>
      <w:r w:rsidRPr="008D0D89">
        <w:rPr>
          <w:rFonts w:cs="Times New Roman"/>
        </w:rPr>
        <w:fldChar w:fldCharType="end"/>
      </w:r>
      <w:r w:rsidRPr="008D0D89">
        <w:rPr>
          <w:rFonts w:cs="Times New Roman"/>
        </w:rPr>
        <w:t>. Mirroring the changes seen in psychophysical studies, PD patients demonstrate a lower electrical stimulus intensity threshold for eliciting the NFR compared to healthy controls</w:t>
      </w:r>
      <w:r w:rsidR="00CF33FC" w:rsidRPr="008D0D89">
        <w:rPr>
          <w:rFonts w:cs="Times New Roman"/>
        </w:rPr>
        <w:t>, which</w:t>
      </w:r>
      <w:r w:rsidRPr="008D0D89">
        <w:rPr>
          <w:rFonts w:cs="Times New Roman"/>
        </w:rPr>
        <w:t xml:space="preserve"> increase</w:t>
      </w:r>
      <w:r w:rsidR="00CF33FC" w:rsidRPr="008D0D89">
        <w:rPr>
          <w:rFonts w:cs="Times New Roman"/>
        </w:rPr>
        <w:t>s</w:t>
      </w:r>
      <w:r w:rsidRPr="008D0D89">
        <w:rPr>
          <w:rFonts w:cs="Times New Roman"/>
        </w:rPr>
        <w:t xml:space="preserve"> with levodopa </w:t>
      </w:r>
      <w:r w:rsidR="00CF33FC" w:rsidRPr="008D0D89">
        <w:rPr>
          <w:rFonts w:cs="Times New Roman"/>
        </w:rPr>
        <w:t xml:space="preserve">administration  </w:t>
      </w:r>
      <w:r w:rsidRPr="008D0D89">
        <w:rPr>
          <w:rFonts w:cs="Times New Roman"/>
        </w:rPr>
        <w:fldChar w:fldCharType="begin">
          <w:fldData xml:space="preserve">PEVuZE5vdGU+PENpdGU+PEF1dGhvcj5HZXJkZWxhdC1NYXM8L0F1dGhvcj48WWVhcj4yMDA3PC9Z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</w:fldData>
        </w:fldChar>
      </w:r>
      <w:r w:rsidR="00930652" w:rsidRPr="008D0D89">
        <w:rPr>
          <w:rFonts w:cs="Times New Roman"/>
        </w:rPr>
        <w:instrText xml:space="preserve"> ADDIN EN.CITE </w:instrText>
      </w:r>
      <w:r w:rsidR="00930652" w:rsidRPr="008D0D89">
        <w:rPr>
          <w:rFonts w:cs="Times New Roman"/>
        </w:rPr>
        <w:fldChar w:fldCharType="begin">
          <w:fldData xml:space="preserve">PEVuZE5vdGU+PENpdGU+PEF1dGhvcj5HZXJkZWxhdC1NYXM8L0F1dGhvcj48WWVhcj4yMDA3PC9Z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</w:fldData>
        </w:fldChar>
      </w:r>
      <w:r w:rsidR="00930652" w:rsidRPr="008D0D89">
        <w:rPr>
          <w:rFonts w:cs="Times New Roman"/>
        </w:rPr>
        <w:instrText xml:space="preserve"> ADDIN EN.CITE.DATA </w:instrText>
      </w:r>
      <w:r w:rsidR="00930652" w:rsidRPr="008D0D89">
        <w:rPr>
          <w:rFonts w:cs="Times New Roman"/>
        </w:rPr>
      </w:r>
      <w:r w:rsidR="00930652" w:rsidRPr="008D0D89">
        <w:rPr>
          <w:rFonts w:cs="Times New Roman"/>
        </w:rPr>
        <w:fldChar w:fldCharType="end"/>
      </w:r>
      <w:r w:rsidRPr="008D0D89">
        <w:rPr>
          <w:rFonts w:cs="Times New Roman"/>
        </w:rPr>
      </w:r>
      <w:r w:rsidRPr="008D0D89">
        <w:rPr>
          <w:rFonts w:cs="Times New Roman"/>
        </w:rPr>
        <w:fldChar w:fldCharType="separate"/>
      </w:r>
      <w:r w:rsidR="00930652" w:rsidRPr="008D0D89">
        <w:rPr>
          <w:rFonts w:cs="Times New Roman"/>
          <w:noProof/>
        </w:rPr>
        <w:t>(Gerdelat-Mas</w:t>
      </w:r>
      <w:r w:rsidR="00930652" w:rsidRPr="008D0D89">
        <w:rPr>
          <w:rFonts w:cs="Times New Roman"/>
          <w:i/>
          <w:noProof/>
        </w:rPr>
        <w:t xml:space="preserve"> et al.</w:t>
      </w:r>
      <w:r w:rsidR="00930652" w:rsidRPr="008D0D89">
        <w:rPr>
          <w:rFonts w:cs="Times New Roman"/>
          <w:noProof/>
        </w:rPr>
        <w:t>, 2007; Perrotta</w:t>
      </w:r>
      <w:r w:rsidR="00930652" w:rsidRPr="008D0D89">
        <w:rPr>
          <w:rFonts w:cs="Times New Roman"/>
          <w:i/>
          <w:noProof/>
        </w:rPr>
        <w:t xml:space="preserve"> et al.</w:t>
      </w:r>
      <w:r w:rsidR="00930652" w:rsidRPr="008D0D89">
        <w:rPr>
          <w:rFonts w:cs="Times New Roman"/>
          <w:noProof/>
        </w:rPr>
        <w:t>, 2011)</w:t>
      </w:r>
      <w:r w:rsidRPr="008D0D89">
        <w:rPr>
          <w:rFonts w:cs="Times New Roman"/>
        </w:rPr>
        <w:fldChar w:fldCharType="end"/>
      </w:r>
      <w:r w:rsidR="006F60BC" w:rsidRPr="008D0D89">
        <w:rPr>
          <w:rFonts w:cs="Times New Roman"/>
        </w:rPr>
        <w:t>.</w:t>
      </w:r>
      <w:r w:rsidR="0098302A" w:rsidRPr="008D0D89">
        <w:rPr>
          <w:rFonts w:cs="Times New Roman"/>
        </w:rPr>
        <w:t xml:space="preserve"> </w:t>
      </w:r>
      <w:r w:rsidRPr="008D0D89">
        <w:rPr>
          <w:rFonts w:cs="Times New Roman"/>
        </w:rPr>
        <w:t>This</w:t>
      </w:r>
      <w:r w:rsidR="00016F50" w:rsidRPr="008D0D89">
        <w:rPr>
          <w:rFonts w:cs="Times New Roman"/>
        </w:rPr>
        <w:t xml:space="preserve"> phenomenon</w:t>
      </w:r>
      <w:r w:rsidRPr="008D0D89">
        <w:rPr>
          <w:rFonts w:cs="Times New Roman"/>
        </w:rPr>
        <w:t xml:space="preserve"> suggests a facilitation of the NFR within the spinal cord where the afferent somatosensory nociceptive inputs summate and lead to efferent motor neuron activation.</w:t>
      </w:r>
      <w:r w:rsidR="00504325" w:rsidRPr="008D0D89">
        <w:rPr>
          <w:rFonts w:cs="Times New Roman"/>
        </w:rPr>
        <w:t xml:space="preserve"> A putative</w:t>
      </w:r>
      <w:r w:rsidR="00972936" w:rsidRPr="008D0D89">
        <w:rPr>
          <w:rFonts w:cs="Times New Roman"/>
        </w:rPr>
        <w:t xml:space="preserve"> contributing</w:t>
      </w:r>
      <w:r w:rsidR="00504325" w:rsidRPr="008D0D89">
        <w:rPr>
          <w:rFonts w:cs="Times New Roman"/>
        </w:rPr>
        <w:t xml:space="preserve"> mechanism might be the</w:t>
      </w:r>
      <w:r w:rsidR="005365E9" w:rsidRPr="008D0D89">
        <w:rPr>
          <w:rFonts w:cs="Times New Roman"/>
        </w:rPr>
        <w:t xml:space="preserve"> decrease</w:t>
      </w:r>
      <w:r w:rsidR="001A55E0" w:rsidRPr="008D0D89">
        <w:rPr>
          <w:rFonts w:cs="Times New Roman"/>
        </w:rPr>
        <w:t>d</w:t>
      </w:r>
      <w:r w:rsidR="005365E9" w:rsidRPr="008D0D89">
        <w:rPr>
          <w:rFonts w:cs="Times New Roman"/>
        </w:rPr>
        <w:t xml:space="preserve"> inhibitory control</w:t>
      </w:r>
      <w:r w:rsidR="00504325" w:rsidRPr="008D0D89">
        <w:rPr>
          <w:rFonts w:cs="Times New Roman"/>
        </w:rPr>
        <w:t xml:space="preserve"> </w:t>
      </w:r>
      <w:r w:rsidR="005365E9" w:rsidRPr="008D0D89">
        <w:rPr>
          <w:rFonts w:cs="Times New Roman"/>
        </w:rPr>
        <w:t>from</w:t>
      </w:r>
      <w:r w:rsidR="00504325" w:rsidRPr="008D0D89">
        <w:rPr>
          <w:rFonts w:cs="Times New Roman"/>
        </w:rPr>
        <w:t xml:space="preserve"> descending </w:t>
      </w:r>
      <w:r w:rsidR="008D155D" w:rsidRPr="008D0D89">
        <w:rPr>
          <w:rFonts w:cs="Times New Roman"/>
        </w:rPr>
        <w:t xml:space="preserve">pain </w:t>
      </w:r>
      <w:r w:rsidR="005365E9" w:rsidRPr="008D0D89">
        <w:rPr>
          <w:rFonts w:cs="Times New Roman"/>
        </w:rPr>
        <w:t xml:space="preserve">pathways </w:t>
      </w:r>
      <w:r w:rsidR="008D155D" w:rsidRPr="008D0D89">
        <w:rPr>
          <w:rFonts w:cs="Times New Roman"/>
        </w:rPr>
        <w:t>modulating</w:t>
      </w:r>
      <w:r w:rsidR="00504325" w:rsidRPr="008D0D89">
        <w:rPr>
          <w:rFonts w:cs="Times New Roman"/>
        </w:rPr>
        <w:t xml:space="preserve"> </w:t>
      </w:r>
      <w:r w:rsidR="008E43A5" w:rsidRPr="008D0D89">
        <w:rPr>
          <w:rFonts w:cs="Times New Roman"/>
        </w:rPr>
        <w:t>the dorsal horn</w:t>
      </w:r>
      <w:r w:rsidR="006F60BC" w:rsidRPr="008D0D89">
        <w:rPr>
          <w:rFonts w:cs="Times New Roman"/>
        </w:rPr>
        <w:t>.</w:t>
      </w:r>
      <w:r w:rsidR="00AC25D3" w:rsidRPr="008D0D89">
        <w:rPr>
          <w:rFonts w:cs="Times New Roman"/>
        </w:rPr>
        <w:t xml:space="preserve"> </w:t>
      </w:r>
      <w:r w:rsidR="000C7EBB" w:rsidRPr="008D0D89">
        <w:rPr>
          <w:rFonts w:cs="Times New Roman"/>
        </w:rPr>
        <w:t>While the NFR</w:t>
      </w:r>
      <w:r w:rsidR="00D801BC" w:rsidRPr="008D0D89">
        <w:rPr>
          <w:rFonts w:cs="Times New Roman"/>
        </w:rPr>
        <w:t xml:space="preserve"> in itself</w:t>
      </w:r>
      <w:r w:rsidR="000C7EBB" w:rsidRPr="008D0D89">
        <w:rPr>
          <w:rFonts w:cs="Times New Roman"/>
        </w:rPr>
        <w:t xml:space="preserve"> is</w:t>
      </w:r>
      <w:r w:rsidR="008C0A5D" w:rsidRPr="008D0D89">
        <w:rPr>
          <w:rFonts w:cs="Times New Roman"/>
        </w:rPr>
        <w:t xml:space="preserve"> unconscious and</w:t>
      </w:r>
      <w:r w:rsidR="000C7EBB" w:rsidRPr="008D0D89">
        <w:rPr>
          <w:rFonts w:cs="Times New Roman"/>
        </w:rPr>
        <w:t xml:space="preserve"> independent</w:t>
      </w:r>
      <w:r w:rsidR="00C73448" w:rsidRPr="008D0D89">
        <w:rPr>
          <w:rFonts w:cs="Times New Roman"/>
        </w:rPr>
        <w:t xml:space="preserve"> of</w:t>
      </w:r>
      <w:r w:rsidR="000C7EBB" w:rsidRPr="008D0D89">
        <w:rPr>
          <w:rFonts w:cs="Times New Roman"/>
        </w:rPr>
        <w:t xml:space="preserve"> pain perceptio</w:t>
      </w:r>
      <w:r w:rsidR="00D801BC" w:rsidRPr="008D0D89">
        <w:rPr>
          <w:rFonts w:cs="Times New Roman"/>
        </w:rPr>
        <w:t>n</w:t>
      </w:r>
      <w:r w:rsidR="000C7EBB" w:rsidRPr="008D0D89">
        <w:rPr>
          <w:rFonts w:cs="Times New Roman"/>
        </w:rPr>
        <w:t>, d</w:t>
      </w:r>
      <w:r w:rsidR="00AC25D3" w:rsidRPr="008D0D89">
        <w:rPr>
          <w:rFonts w:cs="Times New Roman"/>
        </w:rPr>
        <w:t xml:space="preserve">ecreased descending modulation could provide a substrate for facilitation of </w:t>
      </w:r>
      <w:r w:rsidR="005E3AA2" w:rsidRPr="008D0D89">
        <w:rPr>
          <w:rFonts w:cs="Times New Roman"/>
        </w:rPr>
        <w:t>nociceptive</w:t>
      </w:r>
      <w:r w:rsidR="00AC25D3" w:rsidRPr="008D0D89">
        <w:rPr>
          <w:rFonts w:cs="Times New Roman"/>
        </w:rPr>
        <w:t xml:space="preserve"> transmission through the spinal cord leading to enhanced </w:t>
      </w:r>
      <w:r w:rsidR="008C0A5D" w:rsidRPr="008D0D89">
        <w:rPr>
          <w:rFonts w:cs="Times New Roman"/>
        </w:rPr>
        <w:t>conscious p</w:t>
      </w:r>
      <w:r w:rsidR="00AC25D3" w:rsidRPr="008D0D89">
        <w:rPr>
          <w:rFonts w:cs="Times New Roman"/>
        </w:rPr>
        <w:t>erception</w:t>
      </w:r>
      <w:r w:rsidR="008C0A5D" w:rsidRPr="008D0D89">
        <w:rPr>
          <w:rFonts w:cs="Times New Roman"/>
        </w:rPr>
        <w:t xml:space="preserve"> of pain</w:t>
      </w:r>
      <w:r w:rsidR="00AC25D3" w:rsidRPr="008D0D89">
        <w:rPr>
          <w:rFonts w:cs="Times New Roman"/>
        </w:rPr>
        <w:t>. Such a mechanism is plausible but presumptive and</w:t>
      </w:r>
      <w:r w:rsidR="00884C0C" w:rsidRPr="008D0D89">
        <w:rPr>
          <w:rFonts w:cs="Times New Roman"/>
        </w:rPr>
        <w:t xml:space="preserve"> should</w:t>
      </w:r>
      <w:r w:rsidR="00E361D9" w:rsidRPr="008D0D89">
        <w:rPr>
          <w:rFonts w:cs="Times New Roman"/>
        </w:rPr>
        <w:t xml:space="preserve"> to be</w:t>
      </w:r>
      <w:r w:rsidR="008348AA" w:rsidRPr="008D0D89">
        <w:rPr>
          <w:rFonts w:cs="Times New Roman"/>
        </w:rPr>
        <w:t xml:space="preserve"> </w:t>
      </w:r>
      <w:r w:rsidR="00E361D9" w:rsidRPr="008D0D89">
        <w:rPr>
          <w:rFonts w:cs="Times New Roman"/>
        </w:rPr>
        <w:t xml:space="preserve">tested in </w:t>
      </w:r>
      <w:r w:rsidR="008348AA" w:rsidRPr="008D0D89">
        <w:rPr>
          <w:rFonts w:cs="Times New Roman"/>
        </w:rPr>
        <w:t>experimental studies</w:t>
      </w:r>
      <w:r w:rsidR="00E361D9" w:rsidRPr="008D0D89">
        <w:rPr>
          <w:rFonts w:cs="Times New Roman"/>
        </w:rPr>
        <w:t xml:space="preserve"> </w:t>
      </w:r>
      <w:r w:rsidR="008348AA" w:rsidRPr="008D0D89">
        <w:rPr>
          <w:rFonts w:cs="Times New Roman"/>
        </w:rPr>
        <w:t>link</w:t>
      </w:r>
      <w:r w:rsidR="00E361D9" w:rsidRPr="008D0D89">
        <w:rPr>
          <w:rFonts w:cs="Times New Roman"/>
        </w:rPr>
        <w:t>ing the subjective experience of pain in PD with</w:t>
      </w:r>
      <w:r w:rsidR="00AC25D3" w:rsidRPr="008D0D89">
        <w:rPr>
          <w:rFonts w:cs="Times New Roman"/>
        </w:rPr>
        <w:t xml:space="preserve"> </w:t>
      </w:r>
      <w:r w:rsidR="008348AA" w:rsidRPr="008D0D89">
        <w:rPr>
          <w:rFonts w:cs="Times New Roman"/>
        </w:rPr>
        <w:t>decrease</w:t>
      </w:r>
      <w:r w:rsidR="001A55E0" w:rsidRPr="008D0D89">
        <w:rPr>
          <w:rFonts w:cs="Times New Roman"/>
        </w:rPr>
        <w:t>d</w:t>
      </w:r>
      <w:r w:rsidR="008348AA" w:rsidRPr="008D0D89">
        <w:rPr>
          <w:rFonts w:cs="Times New Roman"/>
        </w:rPr>
        <w:t xml:space="preserve"> </w:t>
      </w:r>
      <w:r w:rsidR="001A55E0" w:rsidRPr="008D0D89">
        <w:rPr>
          <w:rFonts w:cs="Times New Roman"/>
        </w:rPr>
        <w:t xml:space="preserve">descending </w:t>
      </w:r>
      <w:r w:rsidR="008348AA" w:rsidRPr="008D0D89">
        <w:rPr>
          <w:rFonts w:cs="Times New Roman"/>
        </w:rPr>
        <w:t>control of spinal nocicepti</w:t>
      </w:r>
      <w:r w:rsidR="001A55E0" w:rsidRPr="008D0D89">
        <w:rPr>
          <w:rFonts w:cs="Times New Roman"/>
        </w:rPr>
        <w:t>on</w:t>
      </w:r>
      <w:r w:rsidR="00E361D9" w:rsidRPr="008D0D89">
        <w:rPr>
          <w:rFonts w:cs="Times New Roman"/>
        </w:rPr>
        <w:t xml:space="preserve">. </w:t>
      </w:r>
    </w:p>
    <w:p w14:paraId="647463C0" w14:textId="6527CCC3" w:rsidR="00D731C2" w:rsidRPr="008D0D89" w:rsidRDefault="00884C0C" w:rsidP="00C45793">
      <w:pPr>
        <w:rPr>
          <w:rFonts w:cs="Times New Roman"/>
        </w:rPr>
      </w:pPr>
      <w:r w:rsidRPr="008D0D89">
        <w:rPr>
          <w:rFonts w:cs="Times New Roman"/>
        </w:rPr>
        <w:lastRenderedPageBreak/>
        <w:t>One relatively consistent finding of electrophysiolog</w:t>
      </w:r>
      <w:r w:rsidR="00405492" w:rsidRPr="008D0D89">
        <w:rPr>
          <w:rFonts w:cs="Times New Roman"/>
        </w:rPr>
        <w:t>ical</w:t>
      </w:r>
      <w:r w:rsidRPr="008D0D89">
        <w:rPr>
          <w:rFonts w:cs="Times New Roman"/>
        </w:rPr>
        <w:t xml:space="preserve"> and functional neuroimaging studies is the presence of abnormalities in brain regions implicated in the affective-motivational component of pain such as the anterior cingulate and insular cortices. </w:t>
      </w:r>
    </w:p>
    <w:p w14:paraId="69FE70AE" w14:textId="30B91607" w:rsidR="00D731C2" w:rsidRPr="008D0D89" w:rsidRDefault="00A4564E" w:rsidP="00C45793">
      <w:pPr>
        <w:rPr>
          <w:rFonts w:cs="Times New Roman"/>
        </w:rPr>
      </w:pPr>
      <w:r w:rsidRPr="008D0D89">
        <w:rPr>
          <w:rFonts w:cs="Times New Roman"/>
        </w:rPr>
        <w:t>Specifically, l</w:t>
      </w:r>
      <w:r w:rsidR="006C16DE" w:rsidRPr="008D0D89">
        <w:rPr>
          <w:rFonts w:cs="Times New Roman"/>
        </w:rPr>
        <w:t xml:space="preserve">aser-evoked potentials (LEPs) </w:t>
      </w:r>
      <w:r w:rsidR="00CF33FC" w:rsidRPr="008D0D89">
        <w:rPr>
          <w:rFonts w:cs="Times New Roman"/>
        </w:rPr>
        <w:t>studies have shown reduced N2/P2 amplitudes in pain-free PD patients compared to healthy</w:t>
      </w:r>
      <w:r w:rsidR="0018400B" w:rsidRPr="008D0D89">
        <w:rPr>
          <w:rFonts w:cs="Times New Roman"/>
        </w:rPr>
        <w:t xml:space="preserve"> controls</w:t>
      </w:r>
      <w:r w:rsidR="00CF33FC" w:rsidRPr="008D0D89">
        <w:rPr>
          <w:rFonts w:cs="Times New Roman"/>
        </w:rPr>
        <w:t xml:space="preserve"> </w:t>
      </w:r>
      <w:r w:rsidR="00CF33FC" w:rsidRPr="008D0D89">
        <w:rPr>
          <w:rFonts w:cs="Times New Roman"/>
        </w:rPr>
        <w:fldChar w:fldCharType="begin">
          <w:fldData xml:space="preserve">PEVuZE5vdGU+PENpdGU+PEF1dGhvcj5UaW5henppPC9BdXRob3I+PFllYXI+MjAwODwvWWVhcj48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</w:fldData>
        </w:fldChar>
      </w:r>
      <w:r w:rsidR="00930652" w:rsidRPr="008D0D89">
        <w:rPr>
          <w:rFonts w:cs="Times New Roman"/>
        </w:rPr>
        <w:instrText xml:space="preserve"> ADDIN EN.CITE </w:instrText>
      </w:r>
      <w:r w:rsidR="00930652" w:rsidRPr="008D0D89">
        <w:rPr>
          <w:rFonts w:cs="Times New Roman"/>
        </w:rPr>
        <w:fldChar w:fldCharType="begin">
          <w:fldData xml:space="preserve">PEVuZE5vdGU+PENpdGU+PEF1dGhvcj5UaW5henppPC9BdXRob3I+PFllYXI+MjAwODwvWWVhcj48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</w:fldData>
        </w:fldChar>
      </w:r>
      <w:r w:rsidR="00930652" w:rsidRPr="008D0D89">
        <w:rPr>
          <w:rFonts w:cs="Times New Roman"/>
        </w:rPr>
        <w:instrText xml:space="preserve"> ADDIN EN.CITE.DATA </w:instrText>
      </w:r>
      <w:r w:rsidR="00930652" w:rsidRPr="008D0D89">
        <w:rPr>
          <w:rFonts w:cs="Times New Roman"/>
        </w:rPr>
      </w:r>
      <w:r w:rsidR="00930652" w:rsidRPr="008D0D89">
        <w:rPr>
          <w:rFonts w:cs="Times New Roman"/>
        </w:rPr>
        <w:fldChar w:fldCharType="end"/>
      </w:r>
      <w:r w:rsidR="00CF33FC" w:rsidRPr="008D0D89">
        <w:rPr>
          <w:rFonts w:cs="Times New Roman"/>
        </w:rPr>
      </w:r>
      <w:r w:rsidR="00CF33FC" w:rsidRPr="008D0D89">
        <w:rPr>
          <w:rFonts w:cs="Times New Roman"/>
        </w:rPr>
        <w:fldChar w:fldCharType="separate"/>
      </w:r>
      <w:r w:rsidR="00930652" w:rsidRPr="008D0D89">
        <w:rPr>
          <w:rFonts w:cs="Times New Roman"/>
          <w:noProof/>
        </w:rPr>
        <w:t>(Tinazzi</w:t>
      </w:r>
      <w:r w:rsidR="00930652" w:rsidRPr="008D0D89">
        <w:rPr>
          <w:rFonts w:cs="Times New Roman"/>
          <w:i/>
          <w:noProof/>
        </w:rPr>
        <w:t xml:space="preserve"> et al.</w:t>
      </w:r>
      <w:r w:rsidR="00930652" w:rsidRPr="008D0D89">
        <w:rPr>
          <w:rFonts w:cs="Times New Roman"/>
          <w:noProof/>
        </w:rPr>
        <w:t>, 2008; Tinazzi</w:t>
      </w:r>
      <w:r w:rsidR="00930652" w:rsidRPr="008D0D89">
        <w:rPr>
          <w:rFonts w:cs="Times New Roman"/>
          <w:i/>
          <w:noProof/>
        </w:rPr>
        <w:t xml:space="preserve"> et al.</w:t>
      </w:r>
      <w:r w:rsidR="00930652" w:rsidRPr="008D0D89">
        <w:rPr>
          <w:rFonts w:cs="Times New Roman"/>
          <w:noProof/>
        </w:rPr>
        <w:t>, 2009; Zambito-Marsala</w:t>
      </w:r>
      <w:r w:rsidR="00930652" w:rsidRPr="008D0D89">
        <w:rPr>
          <w:rFonts w:cs="Times New Roman"/>
          <w:i/>
          <w:noProof/>
        </w:rPr>
        <w:t xml:space="preserve"> et al.</w:t>
      </w:r>
      <w:r w:rsidR="00930652" w:rsidRPr="008D0D89">
        <w:rPr>
          <w:rFonts w:cs="Times New Roman"/>
          <w:noProof/>
        </w:rPr>
        <w:t>, 2017)</w:t>
      </w:r>
      <w:r w:rsidR="00CF33FC" w:rsidRPr="008D0D89">
        <w:rPr>
          <w:rFonts w:cs="Times New Roman"/>
        </w:rPr>
        <w:fldChar w:fldCharType="end"/>
      </w:r>
      <w:r w:rsidR="00CF33FC" w:rsidRPr="008D0D89">
        <w:rPr>
          <w:rFonts w:cs="Times New Roman"/>
        </w:rPr>
        <w:t xml:space="preserve">. </w:t>
      </w:r>
      <w:r w:rsidR="00203E7F" w:rsidRPr="008D0D89">
        <w:rPr>
          <w:rFonts w:cs="Times New Roman"/>
        </w:rPr>
        <w:t xml:space="preserve"> In one series of studies, N2/P2 amplitudes were diminished even further in patients with lateralized muscular pain, but only with stimuli delivered to the painful side, and were not affected by levodopa administration </w:t>
      </w:r>
      <w:r w:rsidR="00203E7F" w:rsidRPr="008D0D89">
        <w:rPr>
          <w:rFonts w:cs="Times New Roman"/>
        </w:rPr>
        <w:fldChar w:fldCharType="begin">
          <w:fldData xml:space="preserve">PEVuZE5vdGU+PENpdGU+PEF1dGhvcj5UaW5henppPC9BdXRob3I+PFllYXI+MjAxMDwvWWVhcj48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</w:fldData>
        </w:fldChar>
      </w:r>
      <w:r w:rsidR="00930652" w:rsidRPr="008D0D89">
        <w:rPr>
          <w:rFonts w:cs="Times New Roman"/>
        </w:rPr>
        <w:instrText xml:space="preserve"> ADDIN EN.CITE </w:instrText>
      </w:r>
      <w:r w:rsidR="00930652" w:rsidRPr="008D0D89">
        <w:rPr>
          <w:rFonts w:cs="Times New Roman"/>
        </w:rPr>
        <w:fldChar w:fldCharType="begin">
          <w:fldData xml:space="preserve">PEVuZE5vdGU+PENpdGU+PEF1dGhvcj5UaW5henppPC9BdXRob3I+PFllYXI+MjAxMDwvWWVhcj48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</w:fldData>
        </w:fldChar>
      </w:r>
      <w:r w:rsidR="00930652" w:rsidRPr="008D0D89">
        <w:rPr>
          <w:rFonts w:cs="Times New Roman"/>
        </w:rPr>
        <w:instrText xml:space="preserve"> ADDIN EN.CITE.DATA </w:instrText>
      </w:r>
      <w:r w:rsidR="00930652" w:rsidRPr="008D0D89">
        <w:rPr>
          <w:rFonts w:cs="Times New Roman"/>
        </w:rPr>
      </w:r>
      <w:r w:rsidR="00930652" w:rsidRPr="008D0D89">
        <w:rPr>
          <w:rFonts w:cs="Times New Roman"/>
        </w:rPr>
        <w:fldChar w:fldCharType="end"/>
      </w:r>
      <w:r w:rsidR="00203E7F" w:rsidRPr="008D0D89">
        <w:rPr>
          <w:rFonts w:cs="Times New Roman"/>
        </w:rPr>
      </w:r>
      <w:r w:rsidR="00203E7F" w:rsidRPr="008D0D89">
        <w:rPr>
          <w:rFonts w:cs="Times New Roman"/>
        </w:rPr>
        <w:fldChar w:fldCharType="separate"/>
      </w:r>
      <w:r w:rsidR="00930652" w:rsidRPr="008D0D89">
        <w:rPr>
          <w:rFonts w:cs="Times New Roman"/>
          <w:noProof/>
        </w:rPr>
        <w:t>(Tinazzi</w:t>
      </w:r>
      <w:r w:rsidR="00930652" w:rsidRPr="008D0D89">
        <w:rPr>
          <w:rFonts w:cs="Times New Roman"/>
          <w:i/>
          <w:noProof/>
        </w:rPr>
        <w:t xml:space="preserve"> et al.</w:t>
      </w:r>
      <w:r w:rsidR="00930652" w:rsidRPr="008D0D89">
        <w:rPr>
          <w:rFonts w:cs="Times New Roman"/>
          <w:noProof/>
        </w:rPr>
        <w:t>, 2010)</w:t>
      </w:r>
      <w:r w:rsidR="00203E7F" w:rsidRPr="008D0D89">
        <w:rPr>
          <w:rFonts w:cs="Times New Roman"/>
        </w:rPr>
        <w:fldChar w:fldCharType="end"/>
      </w:r>
      <w:r w:rsidR="00203E7F" w:rsidRPr="008D0D89">
        <w:rPr>
          <w:rFonts w:cs="Times New Roman"/>
        </w:rPr>
        <w:t xml:space="preserve">. </w:t>
      </w:r>
      <w:r w:rsidR="00971A76" w:rsidRPr="008D0D89">
        <w:rPr>
          <w:rFonts w:cs="Times New Roman"/>
        </w:rPr>
        <w:t xml:space="preserve">In contrast to these findings, two studies reported increased  </w:t>
      </w:r>
      <w:r w:rsidR="00971A76" w:rsidRPr="008D0D89">
        <w:rPr>
          <w:rFonts w:cs="Times New Roman"/>
        </w:rPr>
        <w:fldChar w:fldCharType="begin"/>
      </w:r>
      <w:r w:rsidR="00930652" w:rsidRPr="008D0D89">
        <w:rPr>
          <w:rFonts w:cs="Times New Roman"/>
        </w:rPr>
        <w:instrText xml:space="preserve"> ADDIN EN.CITE &lt;EndNote&gt;&lt;Cite&gt;&lt;Author&gt;Schestatsky&lt;/Author&gt;&lt;Year&gt;2007&lt;/Year&gt;&lt;RecNum&gt;17&lt;/RecNum&gt;&lt;DisplayText&gt;(Schestatsky&lt;style face="italic"&gt; et al.&lt;/style&gt;, 2007)&lt;/DisplayText&gt;&lt;record&gt;&lt;rec-number&gt;17&lt;/rec-number&gt;&lt;foreign-keys&gt;&lt;key app="EN" db-id="wrdvp0a2we5szdedaeu5fzvms0st2x9da0zz" timestamp="0"&gt;17&lt;/key&gt;&lt;/foreign-keys&gt;&lt;ref-type name="Journal Article"&gt;17&lt;/ref-type&gt;&lt;contributors&gt;&lt;authors&gt;&lt;author&gt;Schestatsky, P.&lt;/author&gt;&lt;author&gt;Kumru, H.&lt;/author&gt;&lt;author&gt;Valls-Sole, J.&lt;/author&gt;&lt;author&gt;Valldeoriola, F.&lt;/author&gt;&lt;author&gt;Marti, M. J.&lt;/author&gt;&lt;author&gt;Tolosa, E.&lt;/author&gt;&lt;author&gt;Chaves, M. L.&lt;/author&gt;&lt;/authors&gt;&lt;/contributors&gt;&lt;auth-address&gt;Medical Sciences Post-Graduation Course, UFRGS School of Medicine, Porto Alegre, Brazil.&lt;/auth-address&gt;&lt;titles&gt;&lt;title&gt;Neurophysiologic study of central pain in patients with Parkinson disease&lt;/title&gt;&lt;secondary-title&gt;Neurology&lt;/secondary-title&gt;&lt;/titles&gt;&lt;periodical&gt;&lt;full-title&gt;Neurology&lt;/full-title&gt;&lt;/periodical&gt;&lt;pages&gt;2162-9&lt;/pages&gt;&lt;volume&gt;69&lt;/volume&gt;&lt;number&gt;23&lt;/number&gt;&lt;keywords&gt;&lt;keyword&gt;Activities of Daily Living&lt;/keyword&gt;&lt;keyword&gt;Evoked Potentials&lt;/keyword&gt;&lt;keyword&gt;Female&lt;/keyword&gt;&lt;keyword&gt;Humans&lt;/keyword&gt;&lt;keyword&gt;Levodopa/therapeutic use&lt;/keyword&gt;&lt;keyword&gt;Male&lt;/keyword&gt;&lt;keyword&gt;Middle Aged&lt;/keyword&gt;&lt;keyword&gt;Pain/drug therapy/*etiology/*physiopathology&lt;/keyword&gt;&lt;keyword&gt;Pain Measurement/methods&lt;/keyword&gt;&lt;keyword&gt;Pain Threshold&lt;/keyword&gt;&lt;keyword&gt;Parkinson Disease/*complications&lt;/keyword&gt;&lt;keyword&gt;Reaction Time&lt;/keyword&gt;&lt;/keywords&gt;&lt;dates&gt;&lt;year&gt;2007&lt;/year&gt;&lt;pub-dates&gt;&lt;date&gt;Dec 4&lt;/date&gt;&lt;/pub-dates&gt;&lt;/dates&gt;&lt;accession-num&gt;18056580&lt;/accession-num&gt;&lt;urls&gt;&lt;related-urls&gt;&lt;url&gt;http://www.ncbi.nlm.nih.gov/entrez/query.fcgi?cmd=Retrieve&amp;amp;db=PubMed&amp;amp;dopt=Citation&amp;amp;list_uids=18056580 &lt;/url&gt;&lt;/related-urls&gt;&lt;/urls&gt;&lt;/record&gt;&lt;/Cite&gt;&lt;/EndNote&gt;</w:instrText>
      </w:r>
      <w:r w:rsidR="00971A76" w:rsidRPr="008D0D89">
        <w:rPr>
          <w:rFonts w:cs="Times New Roman"/>
        </w:rPr>
        <w:fldChar w:fldCharType="separate"/>
      </w:r>
      <w:r w:rsidR="00930652" w:rsidRPr="008D0D89">
        <w:rPr>
          <w:rFonts w:cs="Times New Roman"/>
          <w:noProof/>
        </w:rPr>
        <w:t>(Schestatsky</w:t>
      </w:r>
      <w:r w:rsidR="00930652" w:rsidRPr="008D0D89">
        <w:rPr>
          <w:rFonts w:cs="Times New Roman"/>
          <w:i/>
          <w:noProof/>
        </w:rPr>
        <w:t xml:space="preserve"> et al.</w:t>
      </w:r>
      <w:r w:rsidR="00930652" w:rsidRPr="008D0D89">
        <w:rPr>
          <w:rFonts w:cs="Times New Roman"/>
          <w:noProof/>
        </w:rPr>
        <w:t>, 2007)</w:t>
      </w:r>
      <w:r w:rsidR="00971A76" w:rsidRPr="008D0D89">
        <w:rPr>
          <w:rFonts w:cs="Times New Roman"/>
        </w:rPr>
        <w:fldChar w:fldCharType="end"/>
      </w:r>
      <w:r w:rsidR="00971A76" w:rsidRPr="008D0D89">
        <w:rPr>
          <w:rFonts w:cs="Times New Roman"/>
        </w:rPr>
        <w:t xml:space="preserve"> or normal N2/P2 amplitudes </w:t>
      </w:r>
      <w:r w:rsidR="00971A76" w:rsidRPr="008D0D89">
        <w:rPr>
          <w:rFonts w:cs="Times New Roman"/>
        </w:rPr>
        <w:fldChar w:fldCharType="begin">
          <w:fldData xml:space="preserve">PEVuZE5vdGU+PENpdGU+PEF1dGhvcj5QcmllYmU8L0F1dGhvcj48WWVhcj4yMDE2PC9ZZWFyPjxS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</w:fldData>
        </w:fldChar>
      </w:r>
      <w:r w:rsidR="00930652" w:rsidRPr="008D0D89">
        <w:rPr>
          <w:rFonts w:cs="Times New Roman"/>
        </w:rPr>
        <w:instrText xml:space="preserve"> ADDIN EN.CITE </w:instrText>
      </w:r>
      <w:r w:rsidR="00930652" w:rsidRPr="008D0D89">
        <w:rPr>
          <w:rFonts w:cs="Times New Roman"/>
        </w:rPr>
        <w:fldChar w:fldCharType="begin">
          <w:fldData xml:space="preserve">PEVuZE5vdGU+PENpdGU+PEF1dGhvcj5QcmllYmU8L0F1dGhvcj48WWVhcj4yMDE2PC9ZZWFyPjxS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</w:fldData>
        </w:fldChar>
      </w:r>
      <w:r w:rsidR="00930652" w:rsidRPr="008D0D89">
        <w:rPr>
          <w:rFonts w:cs="Times New Roman"/>
        </w:rPr>
        <w:instrText xml:space="preserve"> ADDIN EN.CITE.DATA </w:instrText>
      </w:r>
      <w:r w:rsidR="00930652" w:rsidRPr="008D0D89">
        <w:rPr>
          <w:rFonts w:cs="Times New Roman"/>
        </w:rPr>
      </w:r>
      <w:r w:rsidR="00930652" w:rsidRPr="008D0D89">
        <w:rPr>
          <w:rFonts w:cs="Times New Roman"/>
        </w:rPr>
        <w:fldChar w:fldCharType="end"/>
      </w:r>
      <w:r w:rsidR="00971A76" w:rsidRPr="008D0D89">
        <w:rPr>
          <w:rFonts w:cs="Times New Roman"/>
        </w:rPr>
      </w:r>
      <w:r w:rsidR="00971A76" w:rsidRPr="008D0D89">
        <w:rPr>
          <w:rFonts w:cs="Times New Roman"/>
        </w:rPr>
        <w:fldChar w:fldCharType="separate"/>
      </w:r>
      <w:r w:rsidR="00930652" w:rsidRPr="008D0D89">
        <w:rPr>
          <w:rFonts w:cs="Times New Roman"/>
          <w:noProof/>
        </w:rPr>
        <w:t>(Priebe</w:t>
      </w:r>
      <w:r w:rsidR="00930652" w:rsidRPr="008D0D89">
        <w:rPr>
          <w:rFonts w:cs="Times New Roman"/>
          <w:i/>
          <w:noProof/>
        </w:rPr>
        <w:t xml:space="preserve"> et al.</w:t>
      </w:r>
      <w:r w:rsidR="00930652" w:rsidRPr="008D0D89">
        <w:rPr>
          <w:rFonts w:cs="Times New Roman"/>
          <w:noProof/>
        </w:rPr>
        <w:t>, 2016)</w:t>
      </w:r>
      <w:r w:rsidR="00971A76" w:rsidRPr="008D0D89">
        <w:rPr>
          <w:rFonts w:cs="Times New Roman"/>
        </w:rPr>
        <w:fldChar w:fldCharType="end"/>
      </w:r>
      <w:r w:rsidR="00971A76" w:rsidRPr="008D0D89">
        <w:rPr>
          <w:rFonts w:cs="Times New Roman"/>
        </w:rPr>
        <w:t xml:space="preserve"> in PD with different types of pain. </w:t>
      </w:r>
      <w:r w:rsidR="000C48D0" w:rsidRPr="008D0D89">
        <w:rPr>
          <w:rFonts w:cs="Times New Roman"/>
        </w:rPr>
        <w:t xml:space="preserve">The </w:t>
      </w:r>
      <w:r w:rsidR="00CF33FC" w:rsidRPr="008D0D89">
        <w:rPr>
          <w:rFonts w:cs="Times New Roman"/>
        </w:rPr>
        <w:t>N2/P2 component of LEP</w:t>
      </w:r>
      <w:r w:rsidR="00203E7F" w:rsidRPr="008D0D89">
        <w:rPr>
          <w:rFonts w:cs="Times New Roman"/>
        </w:rPr>
        <w:t>s</w:t>
      </w:r>
      <w:r w:rsidR="00CF33FC" w:rsidRPr="008D0D89">
        <w:rPr>
          <w:rFonts w:cs="Times New Roman"/>
        </w:rPr>
        <w:t xml:space="preserve"> </w:t>
      </w:r>
      <w:r w:rsidR="00203E7F" w:rsidRPr="008D0D89">
        <w:rPr>
          <w:rFonts w:cs="Times New Roman"/>
        </w:rPr>
        <w:t>is generated by</w:t>
      </w:r>
      <w:r w:rsidR="00CF33FC" w:rsidRPr="008D0D89">
        <w:rPr>
          <w:rFonts w:cs="Times New Roman"/>
        </w:rPr>
        <w:t xml:space="preserve"> the anterior cingulate cortices perhaps with contributions from bilateral insula</w:t>
      </w:r>
      <w:r w:rsidR="00203E7F" w:rsidRPr="008D0D89">
        <w:rPr>
          <w:rFonts w:cs="Times New Roman"/>
        </w:rPr>
        <w:t>, likely express</w:t>
      </w:r>
      <w:r w:rsidR="000C48D0" w:rsidRPr="008D0D89">
        <w:rPr>
          <w:rFonts w:cs="Times New Roman"/>
        </w:rPr>
        <w:t>ing</w:t>
      </w:r>
      <w:r w:rsidR="00203E7F" w:rsidRPr="008D0D89">
        <w:rPr>
          <w:rFonts w:cs="Times New Roman"/>
        </w:rPr>
        <w:t xml:space="preserve"> activity of the ‘medial’ pathway structures </w:t>
      </w:r>
      <w:r w:rsidR="006C16DE" w:rsidRPr="008D0D89">
        <w:rPr>
          <w:rFonts w:cs="Times New Roman"/>
        </w:rPr>
        <w:fldChar w:fldCharType="begin"/>
      </w:r>
      <w:r w:rsidR="00930652" w:rsidRPr="008D0D89">
        <w:rPr>
          <w:rFonts w:cs="Times New Roman"/>
        </w:rPr>
        <w:instrText xml:space="preserve"> ADDIN EN.CITE &lt;EndNote&gt;&lt;Cite&gt;&lt;Author&gt;Garcia-Larrea&lt;/Author&gt;&lt;Year&gt;2003&lt;/Year&gt;&lt;RecNum&gt;33&lt;/RecNum&gt;&lt;DisplayText&gt;(Garcia-Larrea&lt;style face="italic"&gt; et al.&lt;/style&gt;, 2003)&lt;/DisplayText&gt;&lt;record&gt;&lt;rec-number&gt;33&lt;/rec-number&gt;&lt;foreign-keys&gt;&lt;key app="EN" db-id="wrdvp0a2we5szdedaeu5fzvms0st2x9da0zz" timestamp="0"&gt;33&lt;/key&gt;&lt;/foreign-keys&gt;&lt;ref-type name="Journal Article"&gt;17&lt;/ref-type&gt;&lt;contributors&gt;&lt;authors&gt;&lt;author&gt;Garcia-Larrea, L.&lt;/author&gt;&lt;author&gt;Frot, M.&lt;/author&gt;&lt;author&gt;Valeriani, M.&lt;/author&gt;&lt;/authors&gt;&lt;/contributors&gt;&lt;auth-address&gt;Inserm EMI-0342, Human Neuro. Laboratory at CERMEP, Hopital Neurologique, 59 Boulevard Pinel, 69003 Lyon, France. Luis.Larrea@univ-lyon1.fr&lt;/auth-address&gt;&lt;titles&gt;&lt;title&gt;Brain generators of laser-evoked potentials: from dipoles to functional significance&lt;/title&gt;&lt;secondary-title&gt;Neurophysiol Clin&lt;/secondary-title&gt;&lt;/titles&gt;&lt;periodical&gt;&lt;full-title&gt;Neurophysiol Clin&lt;/full-title&gt;&lt;/periodical&gt;&lt;pages&gt;279-92&lt;/pages&gt;&lt;volume&gt;33&lt;/volume&gt;&lt;number&gt;6&lt;/number&gt;&lt;keywords&gt;&lt;keyword&gt;Animals&lt;/keyword&gt;&lt;keyword&gt;Cerebral Cortex/*physiology&lt;/keyword&gt;&lt;keyword&gt;Electroencephalography&lt;/keyword&gt;&lt;keyword&gt;Evoked Potentials/*physiology&lt;/keyword&gt;&lt;keyword&gt;Humans&lt;/keyword&gt;&lt;keyword&gt;*Lasers&lt;/keyword&gt;&lt;keyword&gt;Magnetoencephalography&lt;/keyword&gt;&lt;keyword&gt;Somatosensory Cortex/physiology&lt;/keyword&gt;&lt;/keywords&gt;&lt;dates&gt;&lt;year&gt;2003&lt;/year&gt;&lt;pub-dates&gt;&lt;date&gt;Dec&lt;/date&gt;&lt;/pub-dates&gt;&lt;/dates&gt;&lt;accession-num&gt;14678842&lt;/accession-num&gt;&lt;urls&gt;&lt;related-urls&gt;&lt;url&gt;http://www.ncbi.nlm.nih.gov/entrez/query.fcgi?cmd=Retrieve&amp;amp;db=PubMed&amp;amp;dopt=Citation&amp;amp;list_uids=14678842 &lt;/url&gt;&lt;/related-urls&gt;&lt;/urls&gt;&lt;/record&gt;&lt;/Cite&gt;&lt;/EndNote&gt;</w:instrText>
      </w:r>
      <w:r w:rsidR="006C16DE" w:rsidRPr="008D0D89">
        <w:rPr>
          <w:rFonts w:cs="Times New Roman"/>
        </w:rPr>
        <w:fldChar w:fldCharType="separate"/>
      </w:r>
      <w:r w:rsidR="00930652" w:rsidRPr="008D0D89">
        <w:rPr>
          <w:rFonts w:cs="Times New Roman"/>
          <w:noProof/>
        </w:rPr>
        <w:t>(Garcia-Larrea</w:t>
      </w:r>
      <w:r w:rsidR="00930652" w:rsidRPr="008D0D89">
        <w:rPr>
          <w:rFonts w:cs="Times New Roman"/>
          <w:i/>
          <w:noProof/>
        </w:rPr>
        <w:t xml:space="preserve"> et al.</w:t>
      </w:r>
      <w:r w:rsidR="00930652" w:rsidRPr="008D0D89">
        <w:rPr>
          <w:rFonts w:cs="Times New Roman"/>
          <w:noProof/>
        </w:rPr>
        <w:t>, 2003)</w:t>
      </w:r>
      <w:r w:rsidR="006C16DE" w:rsidRPr="008D0D89">
        <w:rPr>
          <w:rFonts w:cs="Times New Roman"/>
        </w:rPr>
        <w:fldChar w:fldCharType="end"/>
      </w:r>
      <w:r w:rsidR="006C16DE" w:rsidRPr="008D0D89">
        <w:rPr>
          <w:rFonts w:cs="Times New Roman"/>
        </w:rPr>
        <w:t xml:space="preserve">. </w:t>
      </w:r>
      <w:r w:rsidR="0086256D" w:rsidRPr="008D0D89">
        <w:rPr>
          <w:rFonts w:cs="Times New Roman"/>
        </w:rPr>
        <w:t xml:space="preserve"> </w:t>
      </w:r>
      <w:r w:rsidR="007E5A15" w:rsidRPr="008D0D89">
        <w:rPr>
          <w:rFonts w:cs="Times New Roman"/>
        </w:rPr>
        <w:t xml:space="preserve">One potential unifying explanation for </w:t>
      </w:r>
      <w:r w:rsidR="00842822" w:rsidRPr="008D0D89">
        <w:rPr>
          <w:rFonts w:cs="Times New Roman"/>
        </w:rPr>
        <w:t xml:space="preserve">the above </w:t>
      </w:r>
      <w:r w:rsidR="007E5A15" w:rsidRPr="008D0D89">
        <w:rPr>
          <w:rFonts w:cs="Times New Roman"/>
        </w:rPr>
        <w:t>findings is that N2/P2 amplitudes are increased specifically in subjects with central pain and temporarily reduced by conscious suppression of pain when subjects are asked to suppress a withdrawal response</w:t>
      </w:r>
      <w:r w:rsidR="00971A76" w:rsidRPr="008D0D89">
        <w:rPr>
          <w:rFonts w:cs="Times New Roman"/>
        </w:rPr>
        <w:t xml:space="preserve"> </w:t>
      </w:r>
      <w:r w:rsidR="00971A76" w:rsidRPr="008D0D89">
        <w:rPr>
          <w:rFonts w:cs="Times New Roman"/>
        </w:rPr>
        <w:fldChar w:fldCharType="begin">
          <w:fldData xml:space="preserve">PEVuZE5vdGU+PENpdGU+PEF1dGhvcj5UaW5henppPC9BdXRob3I+PFllYXI+MjAwODwvWWVhcj48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</w:fldData>
        </w:fldChar>
      </w:r>
      <w:r w:rsidR="00930652" w:rsidRPr="008D0D89">
        <w:rPr>
          <w:rFonts w:cs="Times New Roman"/>
        </w:rPr>
        <w:instrText xml:space="preserve"> ADDIN EN.CITE </w:instrText>
      </w:r>
      <w:r w:rsidR="00930652" w:rsidRPr="008D0D89">
        <w:rPr>
          <w:rFonts w:cs="Times New Roman"/>
        </w:rPr>
        <w:fldChar w:fldCharType="begin">
          <w:fldData xml:space="preserve">PEVuZE5vdGU+PENpdGU+PEF1dGhvcj5UaW5henppPC9BdXRob3I+PFllYXI+MjAwODwvWWVhcj48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</w:fldData>
        </w:fldChar>
      </w:r>
      <w:r w:rsidR="00930652" w:rsidRPr="008D0D89">
        <w:rPr>
          <w:rFonts w:cs="Times New Roman"/>
        </w:rPr>
        <w:instrText xml:space="preserve"> ADDIN EN.CITE.DATA </w:instrText>
      </w:r>
      <w:r w:rsidR="00930652" w:rsidRPr="008D0D89">
        <w:rPr>
          <w:rFonts w:cs="Times New Roman"/>
        </w:rPr>
      </w:r>
      <w:r w:rsidR="00930652" w:rsidRPr="008D0D89">
        <w:rPr>
          <w:rFonts w:cs="Times New Roman"/>
        </w:rPr>
        <w:fldChar w:fldCharType="end"/>
      </w:r>
      <w:r w:rsidR="00971A76" w:rsidRPr="008D0D89">
        <w:rPr>
          <w:rFonts w:cs="Times New Roman"/>
        </w:rPr>
      </w:r>
      <w:r w:rsidR="00971A76" w:rsidRPr="008D0D89">
        <w:rPr>
          <w:rFonts w:cs="Times New Roman"/>
        </w:rPr>
        <w:fldChar w:fldCharType="separate"/>
      </w:r>
      <w:r w:rsidR="00930652" w:rsidRPr="008D0D89">
        <w:rPr>
          <w:rFonts w:cs="Times New Roman"/>
          <w:noProof/>
        </w:rPr>
        <w:t>(Tinazzi</w:t>
      </w:r>
      <w:r w:rsidR="00930652" w:rsidRPr="008D0D89">
        <w:rPr>
          <w:rFonts w:cs="Times New Roman"/>
          <w:i/>
          <w:noProof/>
        </w:rPr>
        <w:t xml:space="preserve"> et al.</w:t>
      </w:r>
      <w:r w:rsidR="00930652" w:rsidRPr="008D0D89">
        <w:rPr>
          <w:rFonts w:cs="Times New Roman"/>
          <w:noProof/>
        </w:rPr>
        <w:t>, 2008; Tinazzi</w:t>
      </w:r>
      <w:r w:rsidR="00930652" w:rsidRPr="008D0D89">
        <w:rPr>
          <w:rFonts w:cs="Times New Roman"/>
          <w:i/>
          <w:noProof/>
        </w:rPr>
        <w:t xml:space="preserve"> et al.</w:t>
      </w:r>
      <w:r w:rsidR="00930652" w:rsidRPr="008D0D89">
        <w:rPr>
          <w:rFonts w:cs="Times New Roman"/>
          <w:noProof/>
        </w:rPr>
        <w:t>, 2009; Tinazzi</w:t>
      </w:r>
      <w:r w:rsidR="00930652" w:rsidRPr="008D0D89">
        <w:rPr>
          <w:rFonts w:cs="Times New Roman"/>
          <w:i/>
          <w:noProof/>
        </w:rPr>
        <w:t xml:space="preserve"> et al.</w:t>
      </w:r>
      <w:r w:rsidR="00930652" w:rsidRPr="008D0D89">
        <w:rPr>
          <w:rFonts w:cs="Times New Roman"/>
          <w:noProof/>
        </w:rPr>
        <w:t>, 2010)</w:t>
      </w:r>
      <w:r w:rsidR="00971A76" w:rsidRPr="008D0D89">
        <w:rPr>
          <w:rFonts w:cs="Times New Roman"/>
        </w:rPr>
        <w:fldChar w:fldCharType="end"/>
      </w:r>
      <w:r w:rsidR="00971A76" w:rsidRPr="008D0D89">
        <w:rPr>
          <w:rFonts w:cs="Times New Roman"/>
        </w:rPr>
        <w:t>.</w:t>
      </w:r>
      <w:r w:rsidR="00F733B6" w:rsidRPr="008D0D89">
        <w:rPr>
          <w:rFonts w:cs="Times New Roman"/>
        </w:rPr>
        <w:t xml:space="preserve"> </w:t>
      </w:r>
    </w:p>
    <w:p w14:paraId="15C85534" w14:textId="08244378" w:rsidR="006C16DE" w:rsidRPr="008D0D89" w:rsidRDefault="00A4564E" w:rsidP="00C45793">
      <w:pPr>
        <w:rPr>
          <w:rFonts w:cs="Times New Roman"/>
        </w:rPr>
      </w:pPr>
      <w:r w:rsidRPr="008D0D89">
        <w:rPr>
          <w:rFonts w:cs="Times New Roman"/>
        </w:rPr>
        <w:t xml:space="preserve">On brain imaging, </w:t>
      </w:r>
      <w:r w:rsidR="006C16DE" w:rsidRPr="008D0D89">
        <w:rPr>
          <w:rFonts w:cs="Times New Roman"/>
        </w:rPr>
        <w:t>H</w:t>
      </w:r>
      <w:r w:rsidR="006C16DE" w:rsidRPr="008D0D89">
        <w:rPr>
          <w:rFonts w:cs="Times New Roman"/>
          <w:vertAlign w:val="subscript"/>
        </w:rPr>
        <w:t>2</w:t>
      </w:r>
      <w:r w:rsidR="006C16DE" w:rsidRPr="008D0D89">
        <w:rPr>
          <w:rFonts w:cs="Times New Roman"/>
          <w:vertAlign w:val="superscript"/>
        </w:rPr>
        <w:t>15</w:t>
      </w:r>
      <w:r w:rsidR="006C16DE" w:rsidRPr="008D0D89">
        <w:rPr>
          <w:rFonts w:cs="Times New Roman"/>
        </w:rPr>
        <w:t>O position emission tomography (PET) in pain-free</w:t>
      </w:r>
      <w:r w:rsidR="00EA2969" w:rsidRPr="008D0D89">
        <w:rPr>
          <w:rFonts w:cs="Times New Roman"/>
        </w:rPr>
        <w:t xml:space="preserve"> </w:t>
      </w:r>
      <w:r w:rsidR="006C16DE" w:rsidRPr="008D0D89">
        <w:rPr>
          <w:rFonts w:cs="Times New Roman"/>
        </w:rPr>
        <w:t xml:space="preserve">patients </w:t>
      </w:r>
      <w:r w:rsidR="00EA2969" w:rsidRPr="008D0D89">
        <w:rPr>
          <w:rFonts w:cs="Times New Roman"/>
        </w:rPr>
        <w:t xml:space="preserve">revealed </w:t>
      </w:r>
      <w:r w:rsidR="006C16DE" w:rsidRPr="008D0D89">
        <w:rPr>
          <w:rFonts w:cs="Times New Roman"/>
        </w:rPr>
        <w:t>increased cerebral blood flow in ipsilateral insular and prefrontal cortex, and contralateral anterior cingulate cortex in response to noxious cold</w:t>
      </w:r>
      <w:r w:rsidR="00EA2969" w:rsidRPr="008D0D89">
        <w:rPr>
          <w:rFonts w:cs="Times New Roman"/>
        </w:rPr>
        <w:t xml:space="preserve"> stimuli</w:t>
      </w:r>
      <w:r w:rsidR="006C16DE" w:rsidRPr="008D0D89">
        <w:rPr>
          <w:rFonts w:cs="Times New Roman"/>
        </w:rPr>
        <w:t>, concomitant with reduced cold thermal pain threshold</w:t>
      </w:r>
      <w:r w:rsidR="00842822" w:rsidRPr="008D0D89">
        <w:rPr>
          <w:rFonts w:cs="Times New Roman"/>
        </w:rPr>
        <w:t>s</w:t>
      </w:r>
      <w:r w:rsidR="006C16DE" w:rsidRPr="008D0D89">
        <w:rPr>
          <w:rFonts w:cs="Times New Roman"/>
        </w:rPr>
        <w:t xml:space="preserve"> </w:t>
      </w:r>
      <w:r w:rsidR="006C16DE" w:rsidRPr="008D0D89">
        <w:rPr>
          <w:rFonts w:cs="Times New Roman"/>
        </w:rPr>
        <w:fldChar w:fldCharType="begin"/>
      </w:r>
      <w:r w:rsidR="00930652" w:rsidRPr="008D0D89">
        <w:rPr>
          <w:rFonts w:cs="Times New Roman"/>
        </w:rPr>
        <w:instrText xml:space="preserve"> ADDIN EN.CITE &lt;EndNote&gt;&lt;Cite&gt;&lt;Author&gt;Brefel-Courbon&lt;/Author&gt;&lt;Year&gt;2005&lt;/Year&gt;&lt;RecNum&gt;15&lt;/RecNum&gt;&lt;DisplayText&gt;(Brefel-Courbon&lt;style face="italic"&gt; et al.&lt;/style&gt;, 2005)&lt;/DisplayText&gt;&lt;record&gt;&lt;rec-number&gt;15&lt;/rec-number&gt;&lt;foreign-keys&gt;&lt;key app="EN" db-id="wrdvp0a2we5szdedaeu5fzvms0st2x9da0zz" timestamp="0"&gt;15&lt;/key&gt;&lt;/foreign-keys&gt;&lt;ref-type name="Journal Article"&gt;17&lt;/ref-type&gt;&lt;contributors&gt;&lt;authors&gt;&lt;author&gt;Brefel-Courbon, C.&lt;/author&gt;&lt;author&gt;Payoux, P.&lt;/author&gt;&lt;author&gt;Thalamas, C.&lt;/author&gt;&lt;author&gt;Ory, F.&lt;/author&gt;&lt;author&gt;Quelven, I.&lt;/author&gt;&lt;author&gt;Chollet, F.&lt;/author&gt;&lt;author&gt;Montastruc, J. L.&lt;/author&gt;&lt;author&gt;Rascol, O.&lt;/author&gt;&lt;/authors&gt;&lt;/contributors&gt;&lt;auth-address&gt;Service de Pharmacologie Clinique, University Hospital, Toulouse, France. brefel@cict.fr&lt;/auth-address&gt;&lt;titles&gt;&lt;title&gt;Effect of levodopa on pain threshold in Parkinson&amp;apos;s disease: a clinical and positron emission tomography study&lt;/title&gt;&lt;secondary-title&gt;Mov Disord&lt;/secondary-title&gt;&lt;/titles&gt;&lt;periodical&gt;&lt;full-title&gt;Mov Disord&lt;/full-title&gt;&lt;/periodical&gt;&lt;pages&gt;1557-63&lt;/pages&gt;&lt;volume&gt;20&lt;/volume&gt;&lt;number&gt;12&lt;/number&gt;&lt;keywords&gt;&lt;keyword&gt;Aged&lt;/keyword&gt;&lt;keyword&gt;Antiparkinson Agents/*therapeutic use&lt;/keyword&gt;&lt;keyword&gt;Brain Mapping&lt;/keyword&gt;&lt;keyword&gt;Case-Control Studies&lt;/keyword&gt;&lt;keyword&gt;Cerebral Cortex/blood supply&lt;/keyword&gt;&lt;keyword&gt;Cerebrovascular Circulation/drug effects&lt;/keyword&gt;&lt;keyword&gt;Humans&lt;/keyword&gt;&lt;keyword&gt;Levodopa/*therapeutic use&lt;/keyword&gt;&lt;keyword&gt;Middle Aged&lt;/keyword&gt;&lt;keyword&gt;Pain/drug therapy/etiology&lt;/keyword&gt;&lt;keyword&gt;Pain Clinics&lt;/keyword&gt;&lt;keyword&gt;Pain Measurement/methods&lt;/keyword&gt;&lt;keyword&gt;Pain Threshold/*drug effects&lt;/keyword&gt;&lt;keyword&gt;Parkinson Disease/*drug therapy/physiopathology&lt;/keyword&gt;&lt;keyword&gt;*Positron-Emission Tomography&lt;/keyword&gt;&lt;/keywords&gt;&lt;dates&gt;&lt;year&gt;2005&lt;/year&gt;&lt;pub-dates&gt;&lt;date&gt;Dec&lt;/date&gt;&lt;/pub-dates&gt;&lt;/dates&gt;&lt;accession-num&gt;16078219&lt;/accession-num&gt;&lt;urls&gt;&lt;related-urls&gt;&lt;url&gt;http://www.ncbi.nlm.nih.gov/entrez/query.fcgi?cmd=Retrieve&amp;amp;db=PubMed&amp;amp;dopt=Citation&amp;amp;list_uids=16078219 &lt;/url&gt;&lt;/related-urls&gt;&lt;/urls&gt;&lt;/record&gt;&lt;/Cite&gt;&lt;/EndNote&gt;</w:instrText>
      </w:r>
      <w:r w:rsidR="006C16DE" w:rsidRPr="008D0D89">
        <w:rPr>
          <w:rFonts w:cs="Times New Roman"/>
        </w:rPr>
        <w:fldChar w:fldCharType="separate"/>
      </w:r>
      <w:r w:rsidR="00930652" w:rsidRPr="008D0D89">
        <w:rPr>
          <w:rFonts w:cs="Times New Roman"/>
          <w:noProof/>
        </w:rPr>
        <w:t>(Brefel-Courbon</w:t>
      </w:r>
      <w:r w:rsidR="00930652" w:rsidRPr="008D0D89">
        <w:rPr>
          <w:rFonts w:cs="Times New Roman"/>
          <w:i/>
          <w:noProof/>
        </w:rPr>
        <w:t xml:space="preserve"> et al.</w:t>
      </w:r>
      <w:r w:rsidR="00930652" w:rsidRPr="008D0D89">
        <w:rPr>
          <w:rFonts w:cs="Times New Roman"/>
          <w:noProof/>
        </w:rPr>
        <w:t>, 2005)</w:t>
      </w:r>
      <w:r w:rsidR="006C16DE" w:rsidRPr="008D0D89">
        <w:rPr>
          <w:rFonts w:cs="Times New Roman"/>
        </w:rPr>
        <w:fldChar w:fldCharType="end"/>
      </w:r>
      <w:r w:rsidR="006C16DE" w:rsidRPr="008D0D89">
        <w:rPr>
          <w:rFonts w:cs="Times New Roman"/>
        </w:rPr>
        <w:t>. This pain-induced cortical activity was reduced by administration of levodopa. Functional magnetic resonance imaging (fMRI)</w:t>
      </w:r>
      <w:r w:rsidR="00EA2969" w:rsidRPr="008D0D89">
        <w:rPr>
          <w:rFonts w:cs="Times New Roman"/>
        </w:rPr>
        <w:t xml:space="preserve"> </w:t>
      </w:r>
      <w:r w:rsidR="006C16DE" w:rsidRPr="008D0D89">
        <w:rPr>
          <w:rFonts w:cs="Times New Roman"/>
        </w:rPr>
        <w:t xml:space="preserve">has shown </w:t>
      </w:r>
      <w:r w:rsidR="006C16DE" w:rsidRPr="008D0D89">
        <w:rPr>
          <w:rFonts w:cs="Times New Roman"/>
          <w:iCs/>
        </w:rPr>
        <w:t xml:space="preserve">reduced </w:t>
      </w:r>
      <w:r w:rsidR="006C16DE" w:rsidRPr="008D0D89">
        <w:rPr>
          <w:rFonts w:cs="Times New Roman"/>
        </w:rPr>
        <w:t xml:space="preserve">haemodynamic response to noxious contact heat in bilateral insulae and superior temporal gyri, and ipsilateral temporal pole and middle temporal gyrus compared to controls </w:t>
      </w:r>
      <w:r w:rsidR="006C16DE" w:rsidRPr="008D0D89">
        <w:rPr>
          <w:rFonts w:cs="Times New Roman"/>
        </w:rPr>
        <w:fldChar w:fldCharType="begin">
          <w:fldData xml:space="preserve">PEVuZE5vdGU+PENpdGU+PEF1dGhvcj5UYW48L0F1dGhvcj48WWVhcj4yMDE1PC9ZZWFyPjxSZWNO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</w:fldData>
        </w:fldChar>
      </w:r>
      <w:r w:rsidR="00930652" w:rsidRPr="008D0D89">
        <w:rPr>
          <w:rFonts w:cs="Times New Roman"/>
        </w:rPr>
        <w:instrText xml:space="preserve"> ADDIN EN.CITE </w:instrText>
      </w:r>
      <w:r w:rsidR="00930652" w:rsidRPr="008D0D89">
        <w:rPr>
          <w:rFonts w:cs="Times New Roman"/>
        </w:rPr>
        <w:fldChar w:fldCharType="begin">
          <w:fldData xml:space="preserve">PEVuZE5vdGU+PENpdGU+PEF1dGhvcj5UYW48L0F1dGhvcj48WWVhcj4yMDE1PC9ZZWFyPjxSZWNO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</w:fldData>
        </w:fldChar>
      </w:r>
      <w:r w:rsidR="00930652" w:rsidRPr="008D0D89">
        <w:rPr>
          <w:rFonts w:cs="Times New Roman"/>
        </w:rPr>
        <w:instrText xml:space="preserve"> ADDIN EN.CITE.DATA </w:instrText>
      </w:r>
      <w:r w:rsidR="00930652" w:rsidRPr="008D0D89">
        <w:rPr>
          <w:rFonts w:cs="Times New Roman"/>
        </w:rPr>
      </w:r>
      <w:r w:rsidR="00930652" w:rsidRPr="008D0D89">
        <w:rPr>
          <w:rFonts w:cs="Times New Roman"/>
        </w:rPr>
        <w:fldChar w:fldCharType="end"/>
      </w:r>
      <w:r w:rsidR="006C16DE" w:rsidRPr="008D0D89">
        <w:rPr>
          <w:rFonts w:cs="Times New Roman"/>
        </w:rPr>
      </w:r>
      <w:r w:rsidR="006C16DE" w:rsidRPr="008D0D89">
        <w:rPr>
          <w:rFonts w:cs="Times New Roman"/>
        </w:rPr>
        <w:fldChar w:fldCharType="separate"/>
      </w:r>
      <w:r w:rsidR="00930652" w:rsidRPr="008D0D89">
        <w:rPr>
          <w:rFonts w:cs="Times New Roman"/>
          <w:noProof/>
        </w:rPr>
        <w:t>(Tan</w:t>
      </w:r>
      <w:r w:rsidR="00930652" w:rsidRPr="008D0D89">
        <w:rPr>
          <w:rFonts w:cs="Times New Roman"/>
          <w:i/>
          <w:noProof/>
        </w:rPr>
        <w:t xml:space="preserve"> et al.</w:t>
      </w:r>
      <w:r w:rsidR="00930652" w:rsidRPr="008D0D89">
        <w:rPr>
          <w:rFonts w:cs="Times New Roman"/>
          <w:noProof/>
        </w:rPr>
        <w:t>, 2015b)</w:t>
      </w:r>
      <w:r w:rsidR="006C16DE" w:rsidRPr="008D0D89">
        <w:rPr>
          <w:rFonts w:cs="Times New Roman"/>
        </w:rPr>
        <w:fldChar w:fldCharType="end"/>
      </w:r>
      <w:r w:rsidR="006C16DE" w:rsidRPr="008D0D89">
        <w:rPr>
          <w:rFonts w:cs="Times New Roman"/>
        </w:rPr>
        <w:t xml:space="preserve">. Furthermore, functional connectivity measures using fMRI have shown reduced connectivity </w:t>
      </w:r>
      <w:r w:rsidR="006C16DE" w:rsidRPr="008D0D89">
        <w:rPr>
          <w:rFonts w:cs="Times New Roman"/>
        </w:rPr>
        <w:lastRenderedPageBreak/>
        <w:t xml:space="preserve">between the basal ganglia and the salience network (mainly comprising bilateral insulae and anterior cingulate gyri) during a noxious heat stimulus </w:t>
      </w:r>
      <w:r w:rsidR="006C16DE" w:rsidRPr="008D0D89">
        <w:rPr>
          <w:rFonts w:cs="Times New Roman"/>
        </w:rPr>
        <w:fldChar w:fldCharType="begin">
          <w:fldData xml:space="preserve">PEVuZE5vdGU+PENpdGU+PEF1dGhvcj5UYW48L0F1dGhvcj48WWVhcj4yMDE1PC9ZZWFyPjxSZWNO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</w:fldData>
        </w:fldChar>
      </w:r>
      <w:r w:rsidR="00930652" w:rsidRPr="008D0D89">
        <w:rPr>
          <w:rFonts w:cs="Times New Roman"/>
        </w:rPr>
        <w:instrText xml:space="preserve"> ADDIN EN.CITE </w:instrText>
      </w:r>
      <w:r w:rsidR="00930652" w:rsidRPr="008D0D89">
        <w:rPr>
          <w:rFonts w:cs="Times New Roman"/>
        </w:rPr>
        <w:fldChar w:fldCharType="begin">
          <w:fldData xml:space="preserve">PEVuZE5vdGU+PENpdGU+PEF1dGhvcj5UYW48L0F1dGhvcj48WWVhcj4yMDE1PC9ZZWFyPjxSZWNO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</w:fldData>
        </w:fldChar>
      </w:r>
      <w:r w:rsidR="00930652" w:rsidRPr="008D0D89">
        <w:rPr>
          <w:rFonts w:cs="Times New Roman"/>
        </w:rPr>
        <w:instrText xml:space="preserve"> ADDIN EN.CITE.DATA </w:instrText>
      </w:r>
      <w:r w:rsidR="00930652" w:rsidRPr="008D0D89">
        <w:rPr>
          <w:rFonts w:cs="Times New Roman"/>
        </w:rPr>
      </w:r>
      <w:r w:rsidR="00930652" w:rsidRPr="008D0D89">
        <w:rPr>
          <w:rFonts w:cs="Times New Roman"/>
        </w:rPr>
        <w:fldChar w:fldCharType="end"/>
      </w:r>
      <w:r w:rsidR="006C16DE" w:rsidRPr="008D0D89">
        <w:rPr>
          <w:rFonts w:cs="Times New Roman"/>
        </w:rPr>
      </w:r>
      <w:r w:rsidR="006C16DE" w:rsidRPr="008D0D89">
        <w:rPr>
          <w:rFonts w:cs="Times New Roman"/>
        </w:rPr>
        <w:fldChar w:fldCharType="separate"/>
      </w:r>
      <w:r w:rsidR="00930652" w:rsidRPr="008D0D89">
        <w:rPr>
          <w:rFonts w:cs="Times New Roman"/>
          <w:noProof/>
        </w:rPr>
        <w:t>(Tan</w:t>
      </w:r>
      <w:r w:rsidR="00930652" w:rsidRPr="008D0D89">
        <w:rPr>
          <w:rFonts w:cs="Times New Roman"/>
          <w:i/>
          <w:noProof/>
        </w:rPr>
        <w:t xml:space="preserve"> et al.</w:t>
      </w:r>
      <w:r w:rsidR="00930652" w:rsidRPr="008D0D89">
        <w:rPr>
          <w:rFonts w:cs="Times New Roman"/>
          <w:noProof/>
        </w:rPr>
        <w:t>, 2015a)</w:t>
      </w:r>
      <w:r w:rsidR="006C16DE" w:rsidRPr="008D0D89">
        <w:rPr>
          <w:rFonts w:cs="Times New Roman"/>
        </w:rPr>
        <w:fldChar w:fldCharType="end"/>
      </w:r>
      <w:r w:rsidR="006C16DE" w:rsidRPr="008D0D89">
        <w:rPr>
          <w:rFonts w:cs="Times New Roman"/>
        </w:rPr>
        <w:t>.</w:t>
      </w:r>
    </w:p>
    <w:p w14:paraId="0DD6BE12" w14:textId="340CA8A5" w:rsidR="0074289D" w:rsidRPr="008D0D89" w:rsidRDefault="0074289D" w:rsidP="00C45793">
      <w:pPr>
        <w:rPr>
          <w:rFonts w:cs="Times New Roman"/>
        </w:rPr>
      </w:pPr>
      <w:r w:rsidRPr="008D0D89">
        <w:rPr>
          <w:rFonts w:cs="Times New Roman"/>
        </w:rPr>
        <w:t xml:space="preserve">In summary, the large body of evidence describing increased pain sensitivity in the form of quantitative decreases in multimodal pain thresholds in PD is in keeping with altered central processing of nociceptive stimuli in the brain and spinal cord. This is present even in patients who do not report pain as a major symptom, suggestive of a subclinical deficit in such patients, and may be modulated by dopaminergic status. The observed abnormalities in pain-evoked cerebral activation in PD in electrophysiological paradigms and neuroimaging measures of cerebral metabolism, indicate alterations in processing within pain-related areas, even amongst patients with no clinical pain. It is possible that these abnormalities are part of the PD spectrum and contribute to a predisposition to </w:t>
      </w:r>
      <w:r w:rsidR="00D866D0" w:rsidRPr="008D0D89">
        <w:rPr>
          <w:rFonts w:cs="Times New Roman"/>
        </w:rPr>
        <w:t xml:space="preserve">abnormal </w:t>
      </w:r>
      <w:r w:rsidRPr="008D0D89">
        <w:rPr>
          <w:rFonts w:cs="Times New Roman"/>
        </w:rPr>
        <w:t xml:space="preserve">pain perception. </w:t>
      </w:r>
    </w:p>
    <w:p w14:paraId="39EBC1FB" w14:textId="6F8F5A7E" w:rsidR="00DA7226" w:rsidRPr="008D0D89" w:rsidRDefault="00453608" w:rsidP="006B3146">
      <w:pPr>
        <w:pStyle w:val="Heading2"/>
      </w:pPr>
      <w:bookmarkStart w:id="0" w:name="_Ref32935083"/>
      <w:bookmarkStart w:id="1" w:name="_Ref49700242"/>
      <w:r w:rsidRPr="008D0D89">
        <w:t>Role of</w:t>
      </w:r>
      <w:r w:rsidR="00724466" w:rsidRPr="008D0D89">
        <w:t xml:space="preserve"> dopaminergic and non-dopaminergic </w:t>
      </w:r>
      <w:bookmarkEnd w:id="0"/>
      <w:r w:rsidR="00724466" w:rsidRPr="008D0D89">
        <w:t xml:space="preserve">pathways in </w:t>
      </w:r>
      <w:r w:rsidRPr="008D0D89">
        <w:t xml:space="preserve">PD-related </w:t>
      </w:r>
      <w:r w:rsidR="00724466" w:rsidRPr="008D0D89">
        <w:t>pain</w:t>
      </w:r>
      <w:bookmarkEnd w:id="1"/>
    </w:p>
    <w:p w14:paraId="21ECC1C6" w14:textId="59AA36B9" w:rsidR="00DA7226" w:rsidRPr="008D0D89" w:rsidRDefault="00724466" w:rsidP="00724466">
      <w:pPr>
        <w:rPr>
          <w:rFonts w:cs="Times New Roman"/>
        </w:rPr>
      </w:pPr>
      <w:r w:rsidRPr="008D0D89">
        <w:rPr>
          <w:rFonts w:cs="Times New Roman"/>
        </w:rPr>
        <w:t>Dopaminergic projections from the ventral tegmental area to the nucleus accumbens, prefrontal cortex and cingulate cortex have a long-established role in central mechanisms of analgesia</w:t>
      </w:r>
      <w:r w:rsidR="00DA7226" w:rsidRPr="008D0D89">
        <w:rPr>
          <w:rFonts w:cs="Times New Roman"/>
        </w:rPr>
        <w:t>. Accordingly, degeneration of the  meso-limbic pathway</w:t>
      </w:r>
      <w:r w:rsidRPr="008D0D89">
        <w:rPr>
          <w:rFonts w:cs="Times New Roman"/>
        </w:rPr>
        <w:t xml:space="preserve"> might </w:t>
      </w:r>
      <w:r w:rsidR="00DA7226" w:rsidRPr="008D0D89">
        <w:rPr>
          <w:rFonts w:cs="Times New Roman"/>
        </w:rPr>
        <w:t>underlie</w:t>
      </w:r>
      <w:r w:rsidRPr="008D0D89">
        <w:rPr>
          <w:rFonts w:cs="Times New Roman"/>
        </w:rPr>
        <w:t xml:space="preserve"> abnormal central pain processing in PD</w:t>
      </w:r>
      <w:r w:rsidR="0086256D" w:rsidRPr="008D0D89">
        <w:rPr>
          <w:rFonts w:cs="Times New Roman"/>
        </w:rPr>
        <w:t xml:space="preserve"> </w:t>
      </w:r>
      <w:r w:rsidR="0086256D" w:rsidRPr="008D0D89">
        <w:rPr>
          <w:rFonts w:cs="Times New Roman"/>
        </w:rPr>
        <w:fldChar w:fldCharType="begin"/>
      </w:r>
      <w:r w:rsidR="00930652" w:rsidRPr="008D0D89">
        <w:rPr>
          <w:rFonts w:cs="Times New Roman"/>
        </w:rPr>
        <w:instrText xml:space="preserve"> ADDIN EN.CITE &lt;EndNote&gt;&lt;Cite&gt;&lt;Author&gt;Alberico&lt;/Author&gt;&lt;Year&gt;2015&lt;/Year&gt;&lt;RecNum&gt;114&lt;/RecNum&gt;&lt;DisplayText&gt;(Alberico&lt;style face="italic"&gt; et al.&lt;/style&gt;, 2015)&lt;/DisplayText&gt;&lt;record&gt;&lt;rec-number&gt;114&lt;/rec-number&gt;&lt;foreign-keys&gt;&lt;key app="EN" db-id="wrdvp0a2we5szdedaeu5fzvms0st2x9da0zz" timestamp="1547564490"&gt;114&lt;/key&gt;&lt;/foreign-keys&gt;&lt;ref-type name="Journal Article"&gt;17&lt;/ref-type&gt;&lt;contributors&gt;&lt;authors&gt;&lt;author&gt;Alberico, S. L.&lt;/author&gt;&lt;author&gt;Cassell, M. D.&lt;/author&gt;&lt;author&gt;Narayanan, N. S.&lt;/author&gt;&lt;/authors&gt;&lt;/contributors&gt;&lt;auth-address&gt;Department of Neurology, Carver College of Medicine, University of Iowa, Iowa City, IA 52242, United States.&amp;#xD;Anatomy and Cell Biology, Carver College of Medicine, University of Iowa, Iowa City, IA 52242, United States.&lt;/auth-address&gt;&lt;titles&gt;&lt;title&gt;The Vulnerable Ventral Tegmental Area in Parkinson&amp;apos;s Disease&lt;/title&gt;&lt;secondary-title&gt;Basal Ganglia&lt;/secondary-title&gt;&lt;/titles&gt;&lt;periodical&gt;&lt;full-title&gt;Basal Ganglia&lt;/full-title&gt;&lt;/periodical&gt;&lt;pages&gt;51-55&lt;/pages&gt;&lt;volume&gt;5&lt;/volume&gt;&lt;number&gt;2-3&lt;/number&gt;&lt;edition&gt;2015/08/08&lt;/edition&gt;&lt;keywords&gt;&lt;keyword&gt;Parkinson&amp;apos;s disease&lt;/keyword&gt;&lt;keyword&gt;Ventral tegmental area&lt;/keyword&gt;&lt;/keywords&gt;&lt;dates&gt;&lt;year&gt;2015&lt;/year&gt;&lt;pub-dates&gt;&lt;date&gt;Aug 1&lt;/date&gt;&lt;/pub-dates&gt;&lt;/dates&gt;&lt;isbn&gt;2210-5336 (Print)&amp;#xD;2210-5336 (Linking)&lt;/isbn&gt;&lt;accession-num&gt;26251824&lt;/accession-num&gt;&lt;urls&gt;&lt;related-urls&gt;&lt;url&gt;https://www.ncbi.nlm.nih.gov/pubmed/26251824&lt;/url&gt;&lt;/related-urls&gt;&lt;/urls&gt;&lt;custom2&gt;PMC4523275&lt;/custom2&gt;&lt;electronic-resource-num&gt;10.1016/j.baga.2015.06.001&lt;/electronic-resource-num&gt;&lt;/record&gt;&lt;/Cite&gt;&lt;/EndNote&gt;</w:instrText>
      </w:r>
      <w:r w:rsidR="0086256D" w:rsidRPr="008D0D89">
        <w:rPr>
          <w:rFonts w:cs="Times New Roman"/>
        </w:rPr>
        <w:fldChar w:fldCharType="separate"/>
      </w:r>
      <w:r w:rsidR="00930652" w:rsidRPr="008D0D89">
        <w:rPr>
          <w:rFonts w:cs="Times New Roman"/>
          <w:noProof/>
        </w:rPr>
        <w:t>(Alberico</w:t>
      </w:r>
      <w:r w:rsidR="00930652" w:rsidRPr="008D0D89">
        <w:rPr>
          <w:rFonts w:cs="Times New Roman"/>
          <w:i/>
          <w:noProof/>
        </w:rPr>
        <w:t xml:space="preserve"> et al.</w:t>
      </w:r>
      <w:r w:rsidR="00930652" w:rsidRPr="008D0D89">
        <w:rPr>
          <w:rFonts w:cs="Times New Roman"/>
          <w:noProof/>
        </w:rPr>
        <w:t>, 2015)</w:t>
      </w:r>
      <w:r w:rsidR="0086256D" w:rsidRPr="008D0D89">
        <w:rPr>
          <w:rFonts w:cs="Times New Roman"/>
        </w:rPr>
        <w:fldChar w:fldCharType="end"/>
      </w:r>
      <w:r w:rsidR="00DA7226" w:rsidRPr="008D0D89">
        <w:rPr>
          <w:rFonts w:cs="Times New Roman"/>
        </w:rPr>
        <w:t>.</w:t>
      </w:r>
    </w:p>
    <w:p w14:paraId="26BF6BC2" w14:textId="78A890BD" w:rsidR="003B5E7D" w:rsidRPr="008D0D89" w:rsidRDefault="00A4564E" w:rsidP="006B3146">
      <w:pPr>
        <w:rPr>
          <w:rFonts w:cs="Times New Roman"/>
        </w:rPr>
      </w:pPr>
      <w:r w:rsidRPr="008D0D89">
        <w:rPr>
          <w:rFonts w:cs="Times New Roman"/>
        </w:rPr>
        <w:t>In rodents,</w:t>
      </w:r>
      <w:r w:rsidR="00724466" w:rsidRPr="008D0D89">
        <w:rPr>
          <w:rFonts w:cs="Times New Roman"/>
        </w:rPr>
        <w:t xml:space="preserve"> enhancement of dopaminergic transmission, either pharmacologically or by direct stimulation of midbrain centres, </w:t>
      </w:r>
      <w:r w:rsidR="001C6B0E" w:rsidRPr="008D0D89">
        <w:rPr>
          <w:rFonts w:cs="Times New Roman"/>
        </w:rPr>
        <w:t>increases nociceptive thresholds</w:t>
      </w:r>
      <w:r w:rsidR="00724466" w:rsidRPr="008D0D89">
        <w:rPr>
          <w:rFonts w:cs="Times New Roman"/>
        </w:rPr>
        <w:t xml:space="preserve">. Conversely, attenuation of dopaminergic signalling with drugs or experimental lesions </w:t>
      </w:r>
      <w:r w:rsidR="00842822" w:rsidRPr="008D0D89">
        <w:rPr>
          <w:rFonts w:cs="Times New Roman"/>
        </w:rPr>
        <w:t xml:space="preserve">has </w:t>
      </w:r>
      <w:r w:rsidR="00724466" w:rsidRPr="008D0D89">
        <w:rPr>
          <w:rFonts w:cs="Times New Roman"/>
        </w:rPr>
        <w:t xml:space="preserve">the opposite effect </w:t>
      </w:r>
      <w:r w:rsidR="001C6B0E" w:rsidRPr="008D0D89">
        <w:rPr>
          <w:rFonts w:cs="Times New Roman"/>
        </w:rPr>
        <w:t>of decreasing nociceptive thresholds</w:t>
      </w:r>
      <w:r w:rsidR="00DD2FD6" w:rsidRPr="008D0D89">
        <w:rPr>
          <w:rFonts w:cs="Times New Roman"/>
        </w:rPr>
        <w:t xml:space="preserve"> </w:t>
      </w:r>
      <w:r w:rsidR="00724466" w:rsidRPr="008D0D89">
        <w:rPr>
          <w:rFonts w:cs="Times New Roman"/>
        </w:rPr>
        <w:fldChar w:fldCharType="begin">
          <w:fldData xml:space="preserve">PEVuZE5vdGU+PENpdGU+PEF1dGhvcj5MaW48L0F1dGhvcj48WWVhcj4xOTgxPC9ZZWFyPjxSZWNO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</w:fldData>
        </w:fldChar>
      </w:r>
      <w:r w:rsidR="00930652" w:rsidRPr="008D0D89">
        <w:rPr>
          <w:rFonts w:cs="Times New Roman"/>
        </w:rPr>
        <w:instrText xml:space="preserve"> ADDIN EN.CITE </w:instrText>
      </w:r>
      <w:r w:rsidR="00930652" w:rsidRPr="008D0D89">
        <w:rPr>
          <w:rFonts w:cs="Times New Roman"/>
        </w:rPr>
        <w:fldChar w:fldCharType="begin">
          <w:fldData xml:space="preserve">PEVuZE5vdGU+PENpdGU+PEF1dGhvcj5MaW48L0F1dGhvcj48WWVhcj4xOTgxPC9ZZWFyPjxSZWNO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</w:fldData>
        </w:fldChar>
      </w:r>
      <w:r w:rsidR="00930652" w:rsidRPr="008D0D89">
        <w:rPr>
          <w:rFonts w:cs="Times New Roman"/>
        </w:rPr>
        <w:instrText xml:space="preserve"> ADDIN EN.CITE.DATA </w:instrText>
      </w:r>
      <w:r w:rsidR="00930652" w:rsidRPr="008D0D89">
        <w:rPr>
          <w:rFonts w:cs="Times New Roman"/>
        </w:rPr>
      </w:r>
      <w:r w:rsidR="00930652" w:rsidRPr="008D0D89">
        <w:rPr>
          <w:rFonts w:cs="Times New Roman"/>
        </w:rPr>
        <w:fldChar w:fldCharType="end"/>
      </w:r>
      <w:r w:rsidR="00724466" w:rsidRPr="008D0D89">
        <w:rPr>
          <w:rFonts w:cs="Times New Roman"/>
        </w:rPr>
      </w:r>
      <w:r w:rsidR="00724466" w:rsidRPr="008D0D89">
        <w:rPr>
          <w:rFonts w:cs="Times New Roman"/>
        </w:rPr>
        <w:fldChar w:fldCharType="separate"/>
      </w:r>
      <w:r w:rsidR="00930652" w:rsidRPr="008D0D89">
        <w:rPr>
          <w:rFonts w:cs="Times New Roman"/>
          <w:noProof/>
        </w:rPr>
        <w:t>(Lin</w:t>
      </w:r>
      <w:r w:rsidR="00930652" w:rsidRPr="008D0D89">
        <w:rPr>
          <w:rFonts w:cs="Times New Roman"/>
          <w:i/>
          <w:noProof/>
        </w:rPr>
        <w:t xml:space="preserve"> et al.</w:t>
      </w:r>
      <w:r w:rsidR="00930652" w:rsidRPr="008D0D89">
        <w:rPr>
          <w:rFonts w:cs="Times New Roman"/>
          <w:noProof/>
        </w:rPr>
        <w:t>, 1981; Dennis and Melzack, 1983)</w:t>
      </w:r>
      <w:r w:rsidR="00724466" w:rsidRPr="008D0D89">
        <w:rPr>
          <w:rFonts w:cs="Times New Roman"/>
        </w:rPr>
        <w:fldChar w:fldCharType="end"/>
      </w:r>
      <w:r w:rsidR="00DD2FD6" w:rsidRPr="008D0D89">
        <w:rPr>
          <w:rFonts w:cs="Times New Roman"/>
        </w:rPr>
        <w:t xml:space="preserve">. </w:t>
      </w:r>
      <w:r w:rsidR="000F1495" w:rsidRPr="008D0D89">
        <w:rPr>
          <w:rFonts w:cs="Times New Roman"/>
        </w:rPr>
        <w:t xml:space="preserve">The rat model in which dopaminergic pathways are selectively lesioned at the substantia nigra, striatum or medial forebrain bundle with the neurotoxin 6-hydroxydopamine (6-OHDA) has been extensively employed to model pain in PD </w:t>
      </w:r>
      <w:r w:rsidR="000F1495" w:rsidRPr="008D0D89">
        <w:rPr>
          <w:rFonts w:cs="Times New Roman"/>
        </w:rPr>
        <w:fldChar w:fldCharType="begin"/>
      </w:r>
      <w:r w:rsidR="00930652" w:rsidRPr="008D0D89">
        <w:rPr>
          <w:rFonts w:cs="Times New Roman"/>
        </w:rPr>
        <w:instrText xml:space="preserve"> ADDIN EN.CITE &lt;EndNote&gt;&lt;Cite&gt;&lt;Author&gt;Buhidma&lt;/Author&gt;&lt;Year&gt;2020&lt;/Year&gt;&lt;RecNum&gt;172&lt;/RecNum&gt;&lt;Prefix&gt;for a review`, see &lt;/Prefix&gt;&lt;DisplayText&gt;(for a review, see Buhidma&lt;style face="italic"&gt; et al.&lt;/style&gt;, 2020)&lt;/DisplayText&gt;&lt;record&gt;&lt;rec-number&gt;172&lt;/rec-number&gt;&lt;foreign-keys&gt;&lt;key app="EN" db-id="wrdvp0a2we5szdedaeu5fzvms0st2x9da0zz" timestamp="1582738026"&gt;172&lt;/key&gt;&lt;/foreign-keys&gt;&lt;ref-type name="Journal Article"&gt;17&lt;/ref-type&gt;&lt;contributors&gt;&lt;authors&gt;&lt;author&gt;Buhidma, Y.&lt;/author&gt;&lt;author&gt;Rukavina, K.&lt;/author&gt;&lt;author&gt;Chaudhuri, K. R.&lt;/author&gt;&lt;author&gt;Duty, S.&lt;/author&gt;&lt;/authors&gt;&lt;/contributors&gt;&lt;auth-address&gt;King&amp;apos;s College London, Institute of Psychiatry, Psychology &amp;amp; Neuroscience, Wolfson Centre for Age-Related Diseases, Guy&amp;apos;s Campus, London, SE1 1UL UK.&amp;#xD;2Institute of Psychiatry, Psychology &amp;amp; Neuroscience at King&amp;apos;s College and King&amp;apos;s College Hospital NHS Foundation Trust, London, UK.0000 0004 0489 4320grid.429705.d&amp;#xD;3Parkinson&amp;apos;s Foundation Centre of Excellence, King&amp;apos;s College Hospital, London, UK.0000 0004 0391 9020grid.46699.34&lt;/auth-address&gt;&lt;titles&gt;&lt;title&gt;Potential of animal models for advancing the understanding and treatment of pain in Parkinson&amp;apos;s disease&lt;/title&gt;&lt;secondary-title&gt;NPJ Parkinsons Dis&lt;/secondary-title&gt;&lt;/titles&gt;&lt;periodical&gt;&lt;full-title&gt;NPJ Parkinsons Dis&lt;/full-title&gt;&lt;/periodical&gt;&lt;pages&gt;1&lt;/pages&gt;&lt;volume&gt;6&lt;/volume&gt;&lt;edition&gt;2020/01/15&lt;/edition&gt;&lt;keywords&gt;&lt;keyword&gt;Animal disease models&lt;/keyword&gt;&lt;keyword&gt;Parkinson&amp;apos;s disease&lt;/keyword&gt;&lt;/keywords&gt;&lt;dates&gt;&lt;year&gt;2020&lt;/year&gt;&lt;/dates&gt;&lt;isbn&gt;2373-8057 (Print)&amp;#xD;2373-8057 (Linking)&lt;/isbn&gt;&lt;accession-num&gt;31934609&lt;/accession-num&gt;&lt;urls&gt;&lt;related-urls&gt;&lt;url&gt;https://www.ncbi.nlm.nih.gov/pubmed/31934609&lt;/url&gt;&lt;/related-urls&gt;&lt;/urls&gt;&lt;custom2&gt;PMC6944694&lt;/custom2&gt;&lt;electronic-resource-num&gt;10.1038/s41531-019-0104-6&lt;/electronic-resource-num&gt;&lt;/record&gt;&lt;/Cite&gt;&lt;/EndNote&gt;</w:instrText>
      </w:r>
      <w:r w:rsidR="000F1495" w:rsidRPr="008D0D89">
        <w:rPr>
          <w:rFonts w:cs="Times New Roman"/>
        </w:rPr>
        <w:fldChar w:fldCharType="separate"/>
      </w:r>
      <w:r w:rsidR="00930652" w:rsidRPr="008D0D89">
        <w:rPr>
          <w:rFonts w:cs="Times New Roman"/>
          <w:noProof/>
        </w:rPr>
        <w:t>(for a review, see Buhidma</w:t>
      </w:r>
      <w:r w:rsidR="00930652" w:rsidRPr="008D0D89">
        <w:rPr>
          <w:rFonts w:cs="Times New Roman"/>
          <w:i/>
          <w:noProof/>
        </w:rPr>
        <w:t xml:space="preserve"> et al.</w:t>
      </w:r>
      <w:r w:rsidR="00930652" w:rsidRPr="008D0D89">
        <w:rPr>
          <w:rFonts w:cs="Times New Roman"/>
          <w:noProof/>
        </w:rPr>
        <w:t>, 2020)</w:t>
      </w:r>
      <w:r w:rsidR="000F1495" w:rsidRPr="008D0D89">
        <w:rPr>
          <w:rFonts w:cs="Times New Roman"/>
        </w:rPr>
        <w:fldChar w:fldCharType="end"/>
      </w:r>
      <w:r w:rsidR="000F1495" w:rsidRPr="008D0D89">
        <w:rPr>
          <w:rFonts w:cs="Times New Roman"/>
        </w:rPr>
        <w:t xml:space="preserve">. When lesioning the dopaminergic </w:t>
      </w:r>
      <w:r w:rsidR="000F1495" w:rsidRPr="008D0D89">
        <w:rPr>
          <w:rFonts w:cs="Times New Roman"/>
        </w:rPr>
        <w:lastRenderedPageBreak/>
        <w:t xml:space="preserve">system with 6-OHDA, rodents manifested hypersensitivity to heat, mechanical, chemical or cold stimuli </w:t>
      </w:r>
      <w:r w:rsidR="006B3146" w:rsidRPr="008D0D89">
        <w:rPr>
          <w:rFonts w:cs="Times New Roman"/>
        </w:rPr>
        <w:t xml:space="preserve">not only </w:t>
      </w:r>
      <w:r w:rsidR="00767223" w:rsidRPr="008D0D89">
        <w:rPr>
          <w:rFonts w:cs="Times New Roman"/>
        </w:rPr>
        <w:t>o</w:t>
      </w:r>
      <w:r w:rsidR="006B3146" w:rsidRPr="008D0D89">
        <w:rPr>
          <w:rFonts w:cs="Times New Roman"/>
        </w:rPr>
        <w:t xml:space="preserve">n the side showing motor impairment but also </w:t>
      </w:r>
      <w:r w:rsidR="00767223" w:rsidRPr="008D0D89">
        <w:rPr>
          <w:rFonts w:cs="Times New Roman"/>
        </w:rPr>
        <w:t>o</w:t>
      </w:r>
      <w:r w:rsidR="006B3146" w:rsidRPr="008D0D89">
        <w:rPr>
          <w:rFonts w:cs="Times New Roman"/>
        </w:rPr>
        <w:t xml:space="preserve">n the unaffected side  </w:t>
      </w:r>
      <w:r w:rsidR="006B3146" w:rsidRPr="008D0D89">
        <w:rPr>
          <w:rFonts w:cs="Times New Roman"/>
        </w:rPr>
        <w:fldChar w:fldCharType="begin"/>
      </w:r>
      <w:r w:rsidR="00930652" w:rsidRPr="008D0D89">
        <w:rPr>
          <w:rFonts w:cs="Times New Roman"/>
        </w:rPr>
        <w:instrText xml:space="preserve"> ADDIN EN.CITE &lt;EndNote&gt;&lt;Cite&gt;&lt;Author&gt;Buhidma&lt;/Author&gt;&lt;Year&gt;2020&lt;/Year&gt;&lt;RecNum&gt;172&lt;/RecNum&gt;&lt;DisplayText&gt;(Buhidma&lt;style face="italic"&gt; et al.&lt;/style&gt;, 2020)&lt;/DisplayText&gt;&lt;record&gt;&lt;rec-number&gt;172&lt;/rec-number&gt;&lt;foreign-keys&gt;&lt;key app="EN" db-id="wrdvp0a2we5szdedaeu5fzvms0st2x9da0zz" timestamp="1582738026"&gt;172&lt;/key&gt;&lt;/foreign-keys&gt;&lt;ref-type name="Journal Article"&gt;17&lt;/ref-type&gt;&lt;contributors&gt;&lt;authors&gt;&lt;author&gt;Buhidma, Y.&lt;/author&gt;&lt;author&gt;Rukavina, K.&lt;/author&gt;&lt;author&gt;Chaudhuri, K. R.&lt;/author&gt;&lt;author&gt;Duty, S.&lt;/author&gt;&lt;/authors&gt;&lt;/contributors&gt;&lt;auth-address&gt;King&amp;apos;s College London, Institute of Psychiatry, Psychology &amp;amp; Neuroscience, Wolfson Centre for Age-Related Diseases, Guy&amp;apos;s Campus, London, SE1 1UL UK.&amp;#xD;2Institute of Psychiatry, Psychology &amp;amp; Neuroscience at King&amp;apos;s College and King&amp;apos;s College Hospital NHS Foundation Trust, London, UK.0000 0004 0489 4320grid.429705.d&amp;#xD;3Parkinson&amp;apos;s Foundation Centre of Excellence, King&amp;apos;s College Hospital, London, UK.0000 0004 0391 9020grid.46699.34&lt;/auth-address&gt;&lt;titles&gt;&lt;title&gt;Potential of animal models for advancing the understanding and treatment of pain in Parkinson&amp;apos;s disease&lt;/title&gt;&lt;secondary-title&gt;NPJ Parkinsons Dis&lt;/secondary-title&gt;&lt;/titles&gt;&lt;periodical&gt;&lt;full-title&gt;NPJ Parkinsons Dis&lt;/full-title&gt;&lt;/periodical&gt;&lt;pages&gt;1&lt;/pages&gt;&lt;volume&gt;6&lt;/volume&gt;&lt;edition&gt;2020/01/15&lt;/edition&gt;&lt;keywords&gt;&lt;keyword&gt;Animal disease models&lt;/keyword&gt;&lt;keyword&gt;Parkinson&amp;apos;s disease&lt;/keyword&gt;&lt;/keywords&gt;&lt;dates&gt;&lt;year&gt;2020&lt;/year&gt;&lt;/dates&gt;&lt;isbn&gt;2373-8057 (Print)&amp;#xD;2373-8057 (Linking)&lt;/isbn&gt;&lt;accession-num&gt;31934609&lt;/accession-num&gt;&lt;urls&gt;&lt;related-urls&gt;&lt;url&gt;https://www.ncbi.nlm.nih.gov/pubmed/31934609&lt;/url&gt;&lt;/related-urls&gt;&lt;/urls&gt;&lt;custom2&gt;PMC6944694&lt;/custom2&gt;&lt;electronic-resource-num&gt;10.1038/s41531-019-0104-6&lt;/electronic-resource-num&gt;&lt;/record&gt;&lt;/Cite&gt;&lt;/EndNote&gt;</w:instrText>
      </w:r>
      <w:r w:rsidR="006B3146" w:rsidRPr="008D0D89">
        <w:rPr>
          <w:rFonts w:cs="Times New Roman"/>
        </w:rPr>
        <w:fldChar w:fldCharType="separate"/>
      </w:r>
      <w:r w:rsidR="00930652" w:rsidRPr="008D0D89">
        <w:rPr>
          <w:rFonts w:cs="Times New Roman"/>
          <w:noProof/>
        </w:rPr>
        <w:t>(Buhidma</w:t>
      </w:r>
      <w:r w:rsidR="00930652" w:rsidRPr="008D0D89">
        <w:rPr>
          <w:rFonts w:cs="Times New Roman"/>
          <w:i/>
          <w:noProof/>
        </w:rPr>
        <w:t xml:space="preserve"> et al.</w:t>
      </w:r>
      <w:r w:rsidR="00930652" w:rsidRPr="008D0D89">
        <w:rPr>
          <w:rFonts w:cs="Times New Roman"/>
          <w:noProof/>
        </w:rPr>
        <w:t>, 2020)</w:t>
      </w:r>
      <w:r w:rsidR="006B3146" w:rsidRPr="008D0D89">
        <w:rPr>
          <w:rFonts w:cs="Times New Roman"/>
        </w:rPr>
        <w:fldChar w:fldCharType="end"/>
      </w:r>
      <w:r w:rsidR="006B3146" w:rsidRPr="008D0D89">
        <w:rPr>
          <w:rFonts w:cs="Times New Roman"/>
        </w:rPr>
        <w:t>, suggesting a bilateral top-down control by dopaminergic neurons of pain processing.</w:t>
      </w:r>
    </w:p>
    <w:p w14:paraId="7C152522" w14:textId="743F7B18" w:rsidR="00724466" w:rsidRPr="008D0D89" w:rsidRDefault="00724466" w:rsidP="00724466">
      <w:pPr>
        <w:rPr>
          <w:rFonts w:cs="Times New Roman"/>
        </w:rPr>
      </w:pPr>
      <w:r w:rsidRPr="008D0D89">
        <w:rPr>
          <w:rFonts w:cs="Times New Roman"/>
        </w:rPr>
        <w:t xml:space="preserve">Likewise, direct infusion of dopamine antagonists into the nucleus accumbens of the rat </w:t>
      </w:r>
      <w:r w:rsidR="00842822" w:rsidRPr="008D0D89">
        <w:rPr>
          <w:rFonts w:cs="Times New Roman"/>
        </w:rPr>
        <w:t xml:space="preserve">attenuates </w:t>
      </w:r>
      <w:r w:rsidRPr="008D0D89">
        <w:rPr>
          <w:rFonts w:cs="Times New Roman"/>
        </w:rPr>
        <w:t xml:space="preserve">the effect of antinociceptive measures </w:t>
      </w:r>
      <w:r w:rsidRPr="008D0D89">
        <w:rPr>
          <w:rFonts w:cs="Times New Roman"/>
        </w:rPr>
        <w:fldChar w:fldCharType="begin">
          <w:fldData xml:space="preserve">PEVuZE5vdGU+PENpdGU+PEF1dGhvcj5BbHRpZXI8L0F1dGhvcj48WWVhcj4xOTk4PC9ZZWFyPjxS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</w:fldData>
        </w:fldChar>
      </w:r>
      <w:r w:rsidR="00930652" w:rsidRPr="008D0D89">
        <w:rPr>
          <w:rFonts w:cs="Times New Roman"/>
        </w:rPr>
        <w:instrText xml:space="preserve"> ADDIN EN.CITE </w:instrText>
      </w:r>
      <w:r w:rsidR="00930652" w:rsidRPr="008D0D89">
        <w:rPr>
          <w:rFonts w:cs="Times New Roman"/>
        </w:rPr>
        <w:fldChar w:fldCharType="begin">
          <w:fldData xml:space="preserve">PEVuZE5vdGU+PENpdGU+PEF1dGhvcj5BbHRpZXI8L0F1dGhvcj48WWVhcj4xOTk4PC9ZZWFyPjxS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</w:fldData>
        </w:fldChar>
      </w:r>
      <w:r w:rsidR="00930652" w:rsidRPr="008D0D89">
        <w:rPr>
          <w:rFonts w:cs="Times New Roman"/>
        </w:rPr>
        <w:instrText xml:space="preserve"> ADDIN EN.CITE.DATA </w:instrText>
      </w:r>
      <w:r w:rsidR="00930652" w:rsidRPr="008D0D89">
        <w:rPr>
          <w:rFonts w:cs="Times New Roman"/>
        </w:rPr>
      </w:r>
      <w:r w:rsidR="00930652" w:rsidRPr="008D0D89">
        <w:rPr>
          <w:rFonts w:cs="Times New Roman"/>
        </w:rPr>
        <w:fldChar w:fldCharType="end"/>
      </w:r>
      <w:r w:rsidRPr="008D0D89">
        <w:rPr>
          <w:rFonts w:cs="Times New Roman"/>
        </w:rPr>
      </w:r>
      <w:r w:rsidRPr="008D0D89">
        <w:rPr>
          <w:rFonts w:cs="Times New Roman"/>
        </w:rPr>
        <w:fldChar w:fldCharType="separate"/>
      </w:r>
      <w:r w:rsidR="00930652" w:rsidRPr="008D0D89">
        <w:rPr>
          <w:rFonts w:cs="Times New Roman"/>
          <w:noProof/>
        </w:rPr>
        <w:t>(Altier and Stewart, 1998; Gear</w:t>
      </w:r>
      <w:r w:rsidR="00930652" w:rsidRPr="008D0D89">
        <w:rPr>
          <w:rFonts w:cs="Times New Roman"/>
          <w:i/>
          <w:noProof/>
        </w:rPr>
        <w:t xml:space="preserve"> et al.</w:t>
      </w:r>
      <w:r w:rsidR="00930652" w:rsidRPr="008D0D89">
        <w:rPr>
          <w:rFonts w:cs="Times New Roman"/>
          <w:noProof/>
        </w:rPr>
        <w:t>, 1999)</w:t>
      </w:r>
      <w:r w:rsidRPr="008D0D89">
        <w:rPr>
          <w:rFonts w:cs="Times New Roman"/>
        </w:rPr>
        <w:fldChar w:fldCharType="end"/>
      </w:r>
      <w:r w:rsidRPr="008D0D89">
        <w:rPr>
          <w:rFonts w:cs="Times New Roman"/>
        </w:rPr>
        <w:t xml:space="preserve">. </w:t>
      </w:r>
      <w:r w:rsidR="0086256D" w:rsidRPr="008D0D89">
        <w:rPr>
          <w:rFonts w:cs="Times New Roman"/>
        </w:rPr>
        <w:t xml:space="preserve">In </w:t>
      </w:r>
      <w:r w:rsidRPr="008D0D89">
        <w:rPr>
          <w:rFonts w:cs="Times New Roman"/>
        </w:rPr>
        <w:t>healthy human</w:t>
      </w:r>
      <w:r w:rsidR="00A4564E" w:rsidRPr="008D0D89">
        <w:rPr>
          <w:rFonts w:cs="Times New Roman"/>
        </w:rPr>
        <w:t>s,</w:t>
      </w:r>
      <w:r w:rsidRPr="008D0D89">
        <w:rPr>
          <w:rFonts w:cs="Times New Roman"/>
        </w:rPr>
        <w:t xml:space="preserve"> dietary depletion of dopamine precursors is associated with a greater affective component or perception of ‘unpleasantness’ in response to a noxious heat stimulus without affecting the sensory-discriminative aspects </w:t>
      </w:r>
      <w:r w:rsidRPr="008D0D89">
        <w:rPr>
          <w:rFonts w:cs="Times New Roman"/>
        </w:rPr>
        <w:fldChar w:fldCharType="begin">
          <w:fldData xml:space="preserve">PEVuZE5vdGU+PENpdGU+PEF1dGhvcj5UaWVtYW5uPC9BdXRob3I+PFllYXI+MjAxNDwvWWVhcj48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</w:fldData>
        </w:fldChar>
      </w:r>
      <w:r w:rsidR="00930652" w:rsidRPr="008D0D89">
        <w:rPr>
          <w:rFonts w:cs="Times New Roman"/>
        </w:rPr>
        <w:instrText xml:space="preserve"> ADDIN EN.CITE </w:instrText>
      </w:r>
      <w:r w:rsidR="00930652" w:rsidRPr="008D0D89">
        <w:rPr>
          <w:rFonts w:cs="Times New Roman"/>
        </w:rPr>
        <w:fldChar w:fldCharType="begin">
          <w:fldData xml:space="preserve">PEVuZE5vdGU+PENpdGU+PEF1dGhvcj5UaWVtYW5uPC9BdXRob3I+PFllYXI+MjAxNDwvWWVhcj48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</w:fldData>
        </w:fldChar>
      </w:r>
      <w:r w:rsidR="00930652" w:rsidRPr="008D0D89">
        <w:rPr>
          <w:rFonts w:cs="Times New Roman"/>
        </w:rPr>
        <w:instrText xml:space="preserve"> ADDIN EN.CITE.DATA </w:instrText>
      </w:r>
      <w:r w:rsidR="00930652" w:rsidRPr="008D0D89">
        <w:rPr>
          <w:rFonts w:cs="Times New Roman"/>
        </w:rPr>
      </w:r>
      <w:r w:rsidR="00930652" w:rsidRPr="008D0D89">
        <w:rPr>
          <w:rFonts w:cs="Times New Roman"/>
        </w:rPr>
        <w:fldChar w:fldCharType="end"/>
      </w:r>
      <w:r w:rsidRPr="008D0D89">
        <w:rPr>
          <w:rFonts w:cs="Times New Roman"/>
        </w:rPr>
      </w:r>
      <w:r w:rsidRPr="008D0D89">
        <w:rPr>
          <w:rFonts w:cs="Times New Roman"/>
        </w:rPr>
        <w:fldChar w:fldCharType="separate"/>
      </w:r>
      <w:r w:rsidR="00930652" w:rsidRPr="008D0D89">
        <w:rPr>
          <w:rFonts w:cs="Times New Roman"/>
          <w:noProof/>
        </w:rPr>
        <w:t>(Tiemann</w:t>
      </w:r>
      <w:r w:rsidR="00930652" w:rsidRPr="008D0D89">
        <w:rPr>
          <w:rFonts w:cs="Times New Roman"/>
          <w:i/>
          <w:noProof/>
        </w:rPr>
        <w:t xml:space="preserve"> et al.</w:t>
      </w:r>
      <w:r w:rsidR="00930652" w:rsidRPr="008D0D89">
        <w:rPr>
          <w:rFonts w:cs="Times New Roman"/>
          <w:noProof/>
        </w:rPr>
        <w:t>, 2014)</w:t>
      </w:r>
      <w:r w:rsidRPr="008D0D89">
        <w:rPr>
          <w:rFonts w:cs="Times New Roman"/>
        </w:rPr>
        <w:fldChar w:fldCharType="end"/>
      </w:r>
      <w:r w:rsidRPr="008D0D89">
        <w:rPr>
          <w:rFonts w:cs="Times New Roman"/>
        </w:rPr>
        <w:t xml:space="preserve">. In contrast, administration of levodopa to enhance dopaminergic transmission does not affect cold thermal pain or nociceptive flexion reflex (NFR) thresholds </w:t>
      </w:r>
      <w:r w:rsidRPr="008D0D89">
        <w:rPr>
          <w:rFonts w:cs="Times New Roman"/>
        </w:rPr>
        <w:fldChar w:fldCharType="begin">
          <w:fldData xml:space="preserve">PEVuZE5vdGU+PENpdGU+PEF1dGhvcj5CcmVmZWwtQ291cmJvbjwvQXV0aG9yPjxZZWFyPjIwMDU8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</w:fldData>
        </w:fldChar>
      </w:r>
      <w:r w:rsidR="00930652" w:rsidRPr="008D0D89">
        <w:rPr>
          <w:rFonts w:cs="Times New Roman"/>
        </w:rPr>
        <w:instrText xml:space="preserve"> ADDIN EN.CITE </w:instrText>
      </w:r>
      <w:r w:rsidR="00930652" w:rsidRPr="008D0D89">
        <w:rPr>
          <w:rFonts w:cs="Times New Roman"/>
        </w:rPr>
        <w:fldChar w:fldCharType="begin">
          <w:fldData xml:space="preserve">PEVuZE5vdGU+PENpdGU+PEF1dGhvcj5CcmVmZWwtQ291cmJvbjwvQXV0aG9yPjxZZWFyPjIwMDU8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</w:fldData>
        </w:fldChar>
      </w:r>
      <w:r w:rsidR="00930652" w:rsidRPr="008D0D89">
        <w:rPr>
          <w:rFonts w:cs="Times New Roman"/>
        </w:rPr>
        <w:instrText xml:space="preserve"> ADDIN EN.CITE.DATA </w:instrText>
      </w:r>
      <w:r w:rsidR="00930652" w:rsidRPr="008D0D89">
        <w:rPr>
          <w:rFonts w:cs="Times New Roman"/>
        </w:rPr>
      </w:r>
      <w:r w:rsidR="00930652" w:rsidRPr="008D0D89">
        <w:rPr>
          <w:rFonts w:cs="Times New Roman"/>
        </w:rPr>
        <w:fldChar w:fldCharType="end"/>
      </w:r>
      <w:r w:rsidRPr="008D0D89">
        <w:rPr>
          <w:rFonts w:cs="Times New Roman"/>
        </w:rPr>
      </w:r>
      <w:r w:rsidRPr="008D0D89">
        <w:rPr>
          <w:rFonts w:cs="Times New Roman"/>
        </w:rPr>
        <w:fldChar w:fldCharType="separate"/>
      </w:r>
      <w:r w:rsidR="00930652" w:rsidRPr="008D0D89">
        <w:rPr>
          <w:rFonts w:cs="Times New Roman"/>
          <w:noProof/>
        </w:rPr>
        <w:t>(Brefel-Courbon</w:t>
      </w:r>
      <w:r w:rsidR="00930652" w:rsidRPr="008D0D89">
        <w:rPr>
          <w:rFonts w:cs="Times New Roman"/>
          <w:i/>
          <w:noProof/>
        </w:rPr>
        <w:t xml:space="preserve"> et al.</w:t>
      </w:r>
      <w:r w:rsidR="00930652" w:rsidRPr="008D0D89">
        <w:rPr>
          <w:rFonts w:cs="Times New Roman"/>
          <w:noProof/>
        </w:rPr>
        <w:t>, 2005; Gerdelat-Mas</w:t>
      </w:r>
      <w:r w:rsidR="00930652" w:rsidRPr="008D0D89">
        <w:rPr>
          <w:rFonts w:cs="Times New Roman"/>
          <w:i/>
          <w:noProof/>
        </w:rPr>
        <w:t xml:space="preserve"> et al.</w:t>
      </w:r>
      <w:r w:rsidR="00930652" w:rsidRPr="008D0D89">
        <w:rPr>
          <w:rFonts w:cs="Times New Roman"/>
          <w:noProof/>
        </w:rPr>
        <w:t>, 2007)</w:t>
      </w:r>
      <w:r w:rsidRPr="008D0D89">
        <w:rPr>
          <w:rFonts w:cs="Times New Roman"/>
        </w:rPr>
        <w:fldChar w:fldCharType="end"/>
      </w:r>
      <w:r w:rsidRPr="008D0D89">
        <w:rPr>
          <w:rFonts w:cs="Times New Roman"/>
        </w:rPr>
        <w:t xml:space="preserve">. PET studies in healthy humans show increased striatal dopamine receptor occupancy following a noxious stimulus. In the more dorsal nigrostriatal projection this correlates with the sensory and affective qualities of the stimulus, while in the more ventral mesolimbic projection it is associated with negative affect and fear ratings </w:t>
      </w:r>
      <w:r w:rsidRPr="008D0D89">
        <w:rPr>
          <w:rFonts w:cs="Times New Roman"/>
        </w:rPr>
        <w:fldChar w:fldCharType="begin">
          <w:fldData xml:space="preserve">PEVuZE5vdGU+PENpdGU+PEF1dGhvcj5IYWdlbGJlcmc8L0F1dGhvcj48WWVhcj4yMDA0PC9ZZWFy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</w:fldData>
        </w:fldChar>
      </w:r>
      <w:r w:rsidR="00930652" w:rsidRPr="008D0D89">
        <w:rPr>
          <w:rFonts w:cs="Times New Roman"/>
        </w:rPr>
        <w:instrText xml:space="preserve"> ADDIN EN.CITE </w:instrText>
      </w:r>
      <w:r w:rsidR="00930652" w:rsidRPr="008D0D89">
        <w:rPr>
          <w:rFonts w:cs="Times New Roman"/>
        </w:rPr>
        <w:fldChar w:fldCharType="begin">
          <w:fldData xml:space="preserve">PEVuZE5vdGU+PENpdGU+PEF1dGhvcj5IYWdlbGJlcmc8L0F1dGhvcj48WWVhcj4yMDA0PC9ZZWFy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</w:fldData>
        </w:fldChar>
      </w:r>
      <w:r w:rsidR="00930652" w:rsidRPr="008D0D89">
        <w:rPr>
          <w:rFonts w:cs="Times New Roman"/>
        </w:rPr>
        <w:instrText xml:space="preserve"> ADDIN EN.CITE.DATA </w:instrText>
      </w:r>
      <w:r w:rsidR="00930652" w:rsidRPr="008D0D89">
        <w:rPr>
          <w:rFonts w:cs="Times New Roman"/>
        </w:rPr>
      </w:r>
      <w:r w:rsidR="00930652" w:rsidRPr="008D0D89">
        <w:rPr>
          <w:rFonts w:cs="Times New Roman"/>
        </w:rPr>
        <w:fldChar w:fldCharType="end"/>
      </w:r>
      <w:r w:rsidRPr="008D0D89">
        <w:rPr>
          <w:rFonts w:cs="Times New Roman"/>
        </w:rPr>
      </w:r>
      <w:r w:rsidRPr="008D0D89">
        <w:rPr>
          <w:rFonts w:cs="Times New Roman"/>
        </w:rPr>
        <w:fldChar w:fldCharType="separate"/>
      </w:r>
      <w:r w:rsidR="00930652" w:rsidRPr="008D0D89">
        <w:rPr>
          <w:rFonts w:cs="Times New Roman"/>
          <w:noProof/>
        </w:rPr>
        <w:t>(Hagelberg</w:t>
      </w:r>
      <w:r w:rsidR="00930652" w:rsidRPr="008D0D89">
        <w:rPr>
          <w:rFonts w:cs="Times New Roman"/>
          <w:i/>
          <w:noProof/>
        </w:rPr>
        <w:t xml:space="preserve"> et al.</w:t>
      </w:r>
      <w:r w:rsidR="00930652" w:rsidRPr="008D0D89">
        <w:rPr>
          <w:rFonts w:cs="Times New Roman"/>
          <w:noProof/>
        </w:rPr>
        <w:t>, 2004; Scott</w:t>
      </w:r>
      <w:r w:rsidR="00930652" w:rsidRPr="008D0D89">
        <w:rPr>
          <w:rFonts w:cs="Times New Roman"/>
          <w:i/>
          <w:noProof/>
        </w:rPr>
        <w:t xml:space="preserve"> et al.</w:t>
      </w:r>
      <w:r w:rsidR="00930652" w:rsidRPr="008D0D89">
        <w:rPr>
          <w:rFonts w:cs="Times New Roman"/>
          <w:noProof/>
        </w:rPr>
        <w:t>, 2006)</w:t>
      </w:r>
      <w:r w:rsidRPr="008D0D89">
        <w:rPr>
          <w:rFonts w:cs="Times New Roman"/>
        </w:rPr>
        <w:fldChar w:fldCharType="end"/>
      </w:r>
      <w:r w:rsidRPr="008D0D89">
        <w:rPr>
          <w:rFonts w:cs="Times New Roman"/>
        </w:rPr>
        <w:t xml:space="preserve">. </w:t>
      </w:r>
    </w:p>
    <w:p w14:paraId="777F0BCD" w14:textId="207C2FD1" w:rsidR="00235F93" w:rsidRPr="008D0D89" w:rsidRDefault="00A4564E" w:rsidP="00891970">
      <w:pPr>
        <w:rPr>
          <w:rFonts w:cs="Times New Roman"/>
        </w:rPr>
      </w:pPr>
      <w:r w:rsidRPr="008D0D89">
        <w:rPr>
          <w:rFonts w:cs="Times New Roman"/>
        </w:rPr>
        <w:t xml:space="preserve">Beside </w:t>
      </w:r>
      <w:r w:rsidR="006E7096" w:rsidRPr="008D0D89">
        <w:rPr>
          <w:rFonts w:cs="Times New Roman"/>
        </w:rPr>
        <w:t xml:space="preserve">dopamine, other </w:t>
      </w:r>
      <w:r w:rsidR="00724466" w:rsidRPr="008D0D89">
        <w:rPr>
          <w:rFonts w:cs="Times New Roman"/>
        </w:rPr>
        <w:t>neurotransmitter</w:t>
      </w:r>
      <w:r w:rsidR="006E7096" w:rsidRPr="008D0D89">
        <w:rPr>
          <w:rFonts w:cs="Times New Roman"/>
        </w:rPr>
        <w:t xml:space="preserve">s might be involved in modulation of pain in PD, considering also that the neurodegenerative process involves multiple brain and brainstem nuclei </w:t>
      </w:r>
      <w:r w:rsidR="005A353E" w:rsidRPr="008D0D89">
        <w:rPr>
          <w:rFonts w:cs="Times New Roman"/>
        </w:rPr>
        <w:fldChar w:fldCharType="begin">
          <w:fldData xml:space="preserve">PEVuZE5vdGU+PENpdGU+PEF1dGhvcj5PYmVzbzwvQXV0aG9yPjxZZWFyPjIwMTc8L1llYXI+PFJl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</w:fldData>
        </w:fldChar>
      </w:r>
      <w:r w:rsidR="00930652" w:rsidRPr="008D0D89">
        <w:rPr>
          <w:rFonts w:cs="Times New Roman"/>
        </w:rPr>
        <w:instrText xml:space="preserve"> ADDIN EN.CITE </w:instrText>
      </w:r>
      <w:r w:rsidR="00930652" w:rsidRPr="008D0D89">
        <w:rPr>
          <w:rFonts w:cs="Times New Roman"/>
        </w:rPr>
        <w:fldChar w:fldCharType="begin">
          <w:fldData xml:space="preserve">PEVuZE5vdGU+PENpdGU+PEF1dGhvcj5PYmVzbzwvQXV0aG9yPjxZZWFyPjIwMTc8L1llYXI+PFJl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</w:fldData>
        </w:fldChar>
      </w:r>
      <w:r w:rsidR="00930652" w:rsidRPr="008D0D89">
        <w:rPr>
          <w:rFonts w:cs="Times New Roman"/>
        </w:rPr>
        <w:instrText xml:space="preserve"> ADDIN EN.CITE.DATA </w:instrText>
      </w:r>
      <w:r w:rsidR="00930652" w:rsidRPr="008D0D89">
        <w:rPr>
          <w:rFonts w:cs="Times New Roman"/>
        </w:rPr>
      </w:r>
      <w:r w:rsidR="00930652" w:rsidRPr="008D0D89">
        <w:rPr>
          <w:rFonts w:cs="Times New Roman"/>
        </w:rPr>
        <w:fldChar w:fldCharType="end"/>
      </w:r>
      <w:r w:rsidR="005A353E" w:rsidRPr="008D0D89">
        <w:rPr>
          <w:rFonts w:cs="Times New Roman"/>
        </w:rPr>
      </w:r>
      <w:r w:rsidR="005A353E" w:rsidRPr="008D0D89">
        <w:rPr>
          <w:rFonts w:cs="Times New Roman"/>
        </w:rPr>
        <w:fldChar w:fldCharType="separate"/>
      </w:r>
      <w:r w:rsidR="00930652" w:rsidRPr="008D0D89">
        <w:rPr>
          <w:rFonts w:cs="Times New Roman"/>
          <w:noProof/>
        </w:rPr>
        <w:t>(Obeso</w:t>
      </w:r>
      <w:r w:rsidR="00930652" w:rsidRPr="008D0D89">
        <w:rPr>
          <w:rFonts w:cs="Times New Roman"/>
          <w:i/>
          <w:noProof/>
        </w:rPr>
        <w:t xml:space="preserve"> et al.</w:t>
      </w:r>
      <w:r w:rsidR="00930652" w:rsidRPr="008D0D89">
        <w:rPr>
          <w:rFonts w:cs="Times New Roman"/>
          <w:noProof/>
        </w:rPr>
        <w:t>, 2017)</w:t>
      </w:r>
      <w:r w:rsidR="005A353E" w:rsidRPr="008D0D89">
        <w:rPr>
          <w:rFonts w:cs="Times New Roman"/>
        </w:rPr>
        <w:fldChar w:fldCharType="end"/>
      </w:r>
      <w:r w:rsidR="006E7096" w:rsidRPr="008D0D89">
        <w:rPr>
          <w:rFonts w:cs="Times New Roman"/>
        </w:rPr>
        <w:t xml:space="preserve">. </w:t>
      </w:r>
      <w:r w:rsidR="00724466" w:rsidRPr="008D0D89">
        <w:rPr>
          <w:rFonts w:cs="Times New Roman"/>
        </w:rPr>
        <w:t xml:space="preserve"> Descending brainstem monoaminergic projections into the dorsal horn of the spinal cord are known to have pain modulating influences </w:t>
      </w:r>
      <w:r w:rsidR="00724466" w:rsidRPr="008D0D89">
        <w:rPr>
          <w:rFonts w:cs="Times New Roman"/>
        </w:rPr>
        <w:fldChar w:fldCharType="begin"/>
      </w:r>
      <w:r w:rsidR="00930652" w:rsidRPr="008D0D89">
        <w:rPr>
          <w:rFonts w:cs="Times New Roman"/>
        </w:rPr>
        <w:instrText xml:space="preserve"> ADDIN EN.CITE &lt;EndNote&gt;&lt;Cite&gt;&lt;Author&gt;Millan&lt;/Author&gt;&lt;Year&gt;2002&lt;/Year&gt;&lt;RecNum&gt;73&lt;/RecNum&gt;&lt;DisplayText&gt;(Millan, 2002)&lt;/DisplayText&gt;&lt;record&gt;&lt;rec-number&gt;73&lt;/rec-number&gt;&lt;foreign-keys&gt;&lt;key app="EN" db-id="wrdvp0a2we5szdedaeu5fzvms0st2x9da0zz" timestamp="0"&gt;73&lt;/key&gt;&lt;/foreign-keys&gt;&lt;ref-type name="Journal Article"&gt;17&lt;/ref-type&gt;&lt;contributors&gt;&lt;authors&gt;&lt;author&gt;Millan, M. J.&lt;/author&gt;&lt;/authors&gt;&lt;/contributors&gt;&lt;auth-address&gt;Department of Psychopharmacology, Institut de Recherches Servier, 125 Chemin de Ronde, 78290 Croissy/Seine, Paris, France. mark.millan@fr.netgrs.com&lt;/auth-address&gt;&lt;titles&gt;&lt;title&gt;Descending control of pain&lt;/title&gt;&lt;secondary-title&gt;Prog Neurobiol&lt;/secondary-title&gt;&lt;/titles&gt;&lt;periodical&gt;&lt;full-title&gt;Prog Neurobiol&lt;/full-title&gt;&lt;/periodical&gt;&lt;pages&gt;355-474&lt;/pages&gt;&lt;volume&gt;66&lt;/volume&gt;&lt;number&gt;6&lt;/number&gt;&lt;keywords&gt;&lt;keyword&gt;Analgesics/pharmacology&lt;/keyword&gt;&lt;keyword&gt;Animals&lt;/keyword&gt;&lt;keyword&gt;Central Nervous System/*physiopathology&lt;/keyword&gt;&lt;keyword&gt;Dopamine/physiology&lt;/keyword&gt;&lt;keyword&gt;Humans&lt;/keyword&gt;&lt;keyword&gt;Neural Pathways/physiopathology&lt;/keyword&gt;&lt;keyword&gt;Neurotransmitter Agents/physiology&lt;/keyword&gt;&lt;keyword&gt;Pain/drug therapy/*physiopathology&lt;/keyword&gt;&lt;keyword&gt;Posterior Horn Cells/physiology&lt;/keyword&gt;&lt;keyword&gt;Serotonin/physiology&lt;/keyword&gt;&lt;keyword&gt;Spinal Cord/physiopathology&lt;/keyword&gt;&lt;keyword&gt;Sympathetic Nervous System/physiopathology&lt;/keyword&gt;&lt;/keywords&gt;&lt;dates&gt;&lt;year&gt;2002&lt;/year&gt;&lt;pub-dates&gt;&lt;date&gt;Apr&lt;/date&gt;&lt;/pub-dates&gt;&lt;/dates&gt;&lt;accession-num&gt;12034378&lt;/accession-num&gt;&lt;urls&gt;&lt;related-urls&gt;&lt;url&gt;http://www.ncbi.nlm.nih.gov/entrez/query.fcgi?cmd=Retrieve&amp;amp;db=PubMed&amp;amp;dopt=Citation&amp;amp;list_uids=12034378 &lt;/url&gt;&lt;/related-urls&gt;&lt;/urls&gt;&lt;/record&gt;&lt;/Cite&gt;&lt;/EndNote&gt;</w:instrText>
      </w:r>
      <w:r w:rsidR="00724466" w:rsidRPr="008D0D89">
        <w:rPr>
          <w:rFonts w:cs="Times New Roman"/>
        </w:rPr>
        <w:fldChar w:fldCharType="separate"/>
      </w:r>
      <w:r w:rsidR="00930652" w:rsidRPr="008D0D89">
        <w:rPr>
          <w:rFonts w:cs="Times New Roman"/>
          <w:noProof/>
        </w:rPr>
        <w:t>(Millan, 2002)</w:t>
      </w:r>
      <w:r w:rsidR="00724466" w:rsidRPr="008D0D89">
        <w:rPr>
          <w:rFonts w:cs="Times New Roman"/>
        </w:rPr>
        <w:fldChar w:fldCharType="end"/>
      </w:r>
      <w:r w:rsidR="00724466" w:rsidRPr="008D0D89">
        <w:rPr>
          <w:rFonts w:cs="Times New Roman"/>
        </w:rPr>
        <w:t>. Th</w:t>
      </w:r>
      <w:r w:rsidR="006E7096" w:rsidRPr="008D0D89">
        <w:rPr>
          <w:rFonts w:cs="Times New Roman"/>
        </w:rPr>
        <w:t>eir degeneration</w:t>
      </w:r>
      <w:r w:rsidR="00724466" w:rsidRPr="008D0D89">
        <w:rPr>
          <w:rFonts w:cs="Times New Roman"/>
        </w:rPr>
        <w:t xml:space="preserve"> may enhance the transmission of pain signals through the spinal cord and contribute to increased pain sensitivity at this leve</w:t>
      </w:r>
      <w:r w:rsidR="00453608" w:rsidRPr="008D0D89">
        <w:rPr>
          <w:rFonts w:cs="Times New Roman"/>
        </w:rPr>
        <w:t>l</w:t>
      </w:r>
      <w:r w:rsidR="00724466" w:rsidRPr="008D0D89">
        <w:rPr>
          <w:rFonts w:cs="Times New Roman"/>
        </w:rPr>
        <w:t xml:space="preserve">. In addition, loss of basal forebrain cholinergic neurons in PD may impact upon the recognised role of acetylcholine in the modulation of pain perception </w:t>
      </w:r>
      <w:r w:rsidR="00724466" w:rsidRPr="008D0D89">
        <w:rPr>
          <w:rFonts w:cs="Times New Roman"/>
        </w:rPr>
        <w:fldChar w:fldCharType="begin">
          <w:fldData xml:space="preserve">PEVuZE5vdGU+PENpdGU+PEF1dGhvcj5OYXNlcjwvQXV0aG9yPjxZZWFyPjIwMTg8L1llYXI+PFJl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</w:fldData>
        </w:fldChar>
      </w:r>
      <w:r w:rsidR="00930652" w:rsidRPr="008D0D89">
        <w:rPr>
          <w:rFonts w:cs="Times New Roman"/>
        </w:rPr>
        <w:instrText xml:space="preserve"> ADDIN EN.CITE </w:instrText>
      </w:r>
      <w:r w:rsidR="00930652" w:rsidRPr="008D0D89">
        <w:rPr>
          <w:rFonts w:cs="Times New Roman"/>
        </w:rPr>
        <w:fldChar w:fldCharType="begin">
          <w:fldData xml:space="preserve">PEVuZE5vdGU+PENpdGU+PEF1dGhvcj5OYXNlcjwvQXV0aG9yPjxZZWFyPjIwMTg8L1llYXI+PFJl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</w:fldData>
        </w:fldChar>
      </w:r>
      <w:r w:rsidR="00930652" w:rsidRPr="008D0D89">
        <w:rPr>
          <w:rFonts w:cs="Times New Roman"/>
        </w:rPr>
        <w:instrText xml:space="preserve"> ADDIN EN.CITE.DATA </w:instrText>
      </w:r>
      <w:r w:rsidR="00930652" w:rsidRPr="008D0D89">
        <w:rPr>
          <w:rFonts w:cs="Times New Roman"/>
        </w:rPr>
      </w:r>
      <w:r w:rsidR="00930652" w:rsidRPr="008D0D89">
        <w:rPr>
          <w:rFonts w:cs="Times New Roman"/>
        </w:rPr>
        <w:fldChar w:fldCharType="end"/>
      </w:r>
      <w:r w:rsidR="00724466" w:rsidRPr="008D0D89">
        <w:rPr>
          <w:rFonts w:cs="Times New Roman"/>
        </w:rPr>
      </w:r>
      <w:r w:rsidR="00724466" w:rsidRPr="008D0D89">
        <w:rPr>
          <w:rFonts w:cs="Times New Roman"/>
        </w:rPr>
        <w:fldChar w:fldCharType="separate"/>
      </w:r>
      <w:r w:rsidR="00930652" w:rsidRPr="008D0D89">
        <w:rPr>
          <w:rFonts w:cs="Times New Roman"/>
          <w:noProof/>
        </w:rPr>
        <w:t>(Naser and Kuner, 2018)</w:t>
      </w:r>
      <w:r w:rsidR="00724466" w:rsidRPr="008D0D89">
        <w:rPr>
          <w:rFonts w:cs="Times New Roman"/>
        </w:rPr>
        <w:fldChar w:fldCharType="end"/>
      </w:r>
      <w:r w:rsidR="00724466" w:rsidRPr="008D0D89">
        <w:rPr>
          <w:rFonts w:cs="Times New Roman"/>
        </w:rPr>
        <w:t xml:space="preserve">. In the endocannabinoid system, the rich expression of receptors in the basal ganglia undergoes changes in PD </w:t>
      </w:r>
      <w:r w:rsidR="00724466" w:rsidRPr="008D0D89">
        <w:rPr>
          <w:rFonts w:cs="Times New Roman"/>
        </w:rPr>
        <w:fldChar w:fldCharType="begin">
          <w:fldData xml:space="preserve">PEVuZE5vdGU+PENpdGU+PEF1dGhvcj5GZXJuYW5kZXotUnVpejwvQXV0aG9yPjxZZWFyPjIwMDk8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</w:fldData>
        </w:fldChar>
      </w:r>
      <w:r w:rsidR="00930652" w:rsidRPr="008D0D89">
        <w:rPr>
          <w:rFonts w:cs="Times New Roman"/>
        </w:rPr>
        <w:instrText xml:space="preserve"> ADDIN EN.CITE </w:instrText>
      </w:r>
      <w:r w:rsidR="00930652" w:rsidRPr="008D0D89">
        <w:rPr>
          <w:rFonts w:cs="Times New Roman"/>
        </w:rPr>
        <w:fldChar w:fldCharType="begin">
          <w:fldData xml:space="preserve">PEVuZE5vdGU+PENpdGU+PEF1dGhvcj5GZXJuYW5kZXotUnVpejwvQXV0aG9yPjxZZWFyPjIwMDk8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</w:fldData>
        </w:fldChar>
      </w:r>
      <w:r w:rsidR="00930652" w:rsidRPr="008D0D89">
        <w:rPr>
          <w:rFonts w:cs="Times New Roman"/>
        </w:rPr>
        <w:instrText xml:space="preserve"> ADDIN EN.CITE.DATA </w:instrText>
      </w:r>
      <w:r w:rsidR="00930652" w:rsidRPr="008D0D89">
        <w:rPr>
          <w:rFonts w:cs="Times New Roman"/>
        </w:rPr>
      </w:r>
      <w:r w:rsidR="00930652" w:rsidRPr="008D0D89">
        <w:rPr>
          <w:rFonts w:cs="Times New Roman"/>
        </w:rPr>
        <w:fldChar w:fldCharType="end"/>
      </w:r>
      <w:r w:rsidR="00724466" w:rsidRPr="008D0D89">
        <w:rPr>
          <w:rFonts w:cs="Times New Roman"/>
        </w:rPr>
      </w:r>
      <w:r w:rsidR="00724466" w:rsidRPr="008D0D89">
        <w:rPr>
          <w:rFonts w:cs="Times New Roman"/>
        </w:rPr>
        <w:fldChar w:fldCharType="separate"/>
      </w:r>
      <w:r w:rsidR="00930652" w:rsidRPr="008D0D89">
        <w:rPr>
          <w:rFonts w:cs="Times New Roman"/>
          <w:noProof/>
        </w:rPr>
        <w:t>(Fernandez-Ruiz, 2009)</w:t>
      </w:r>
      <w:r w:rsidR="00724466" w:rsidRPr="008D0D89">
        <w:rPr>
          <w:rFonts w:cs="Times New Roman"/>
        </w:rPr>
        <w:fldChar w:fldCharType="end"/>
      </w:r>
      <w:r w:rsidR="00724466" w:rsidRPr="008D0D89">
        <w:rPr>
          <w:rFonts w:cs="Times New Roman"/>
        </w:rPr>
        <w:t xml:space="preserve">, while reduction in endocannabinoid receptor density in pain-modulating regions such as the anterior cingulate cortex, as well as changes in </w:t>
      </w:r>
      <w:r w:rsidR="00724466" w:rsidRPr="008D0D89">
        <w:rPr>
          <w:rFonts w:cs="Times New Roman"/>
        </w:rPr>
        <w:lastRenderedPageBreak/>
        <w:t xml:space="preserve">endogenous opioid signalling in the dorsal horn, are associated with increased pain sensitivity following experimental parkinsonian lesions in rodents </w:t>
      </w:r>
      <w:r w:rsidR="00724466" w:rsidRPr="008D0D89">
        <w:rPr>
          <w:rFonts w:cs="Times New Roman"/>
        </w:rPr>
        <w:fldChar w:fldCharType="begin">
          <w:fldData xml:space="preserve">PEVuZE5vdGU+PENpdGU+PEF1dGhvcj5CaW5kYTwvQXV0aG9yPjxZZWFyPjIwMjA8L1llYXI+PFJl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</w:fldData>
        </w:fldChar>
      </w:r>
      <w:r w:rsidR="00930652" w:rsidRPr="008D0D89">
        <w:rPr>
          <w:rFonts w:cs="Times New Roman"/>
        </w:rPr>
        <w:instrText xml:space="preserve"> ADDIN EN.CITE </w:instrText>
      </w:r>
      <w:r w:rsidR="00930652" w:rsidRPr="008D0D89">
        <w:rPr>
          <w:rFonts w:cs="Times New Roman"/>
        </w:rPr>
        <w:fldChar w:fldCharType="begin">
          <w:fldData xml:space="preserve">PEVuZE5vdGU+PENpdGU+PEF1dGhvcj5CaW5kYTwvQXV0aG9yPjxZZWFyPjIwMjA8L1llYXI+PFJl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</w:fldData>
        </w:fldChar>
      </w:r>
      <w:r w:rsidR="00930652" w:rsidRPr="008D0D89">
        <w:rPr>
          <w:rFonts w:cs="Times New Roman"/>
        </w:rPr>
        <w:instrText xml:space="preserve"> ADDIN EN.CITE.DATA </w:instrText>
      </w:r>
      <w:r w:rsidR="00930652" w:rsidRPr="008D0D89">
        <w:rPr>
          <w:rFonts w:cs="Times New Roman"/>
        </w:rPr>
      </w:r>
      <w:r w:rsidR="00930652" w:rsidRPr="008D0D89">
        <w:rPr>
          <w:rFonts w:cs="Times New Roman"/>
        </w:rPr>
        <w:fldChar w:fldCharType="end"/>
      </w:r>
      <w:r w:rsidR="00724466" w:rsidRPr="008D0D89">
        <w:rPr>
          <w:rFonts w:cs="Times New Roman"/>
        </w:rPr>
      </w:r>
      <w:r w:rsidR="00724466" w:rsidRPr="008D0D89">
        <w:rPr>
          <w:rFonts w:cs="Times New Roman"/>
        </w:rPr>
        <w:fldChar w:fldCharType="separate"/>
      </w:r>
      <w:r w:rsidR="00930652" w:rsidRPr="008D0D89">
        <w:rPr>
          <w:rFonts w:cs="Times New Roman"/>
          <w:noProof/>
        </w:rPr>
        <w:t>(Domenici</w:t>
      </w:r>
      <w:r w:rsidR="00930652" w:rsidRPr="008D0D89">
        <w:rPr>
          <w:rFonts w:cs="Times New Roman"/>
          <w:i/>
          <w:noProof/>
        </w:rPr>
        <w:t xml:space="preserve"> et al.</w:t>
      </w:r>
      <w:r w:rsidR="00930652" w:rsidRPr="008D0D89">
        <w:rPr>
          <w:rFonts w:cs="Times New Roman"/>
          <w:noProof/>
        </w:rPr>
        <w:t>, 2019; Binda</w:t>
      </w:r>
      <w:r w:rsidR="00930652" w:rsidRPr="008D0D89">
        <w:rPr>
          <w:rFonts w:cs="Times New Roman"/>
          <w:i/>
          <w:noProof/>
        </w:rPr>
        <w:t xml:space="preserve"> et al.</w:t>
      </w:r>
      <w:r w:rsidR="00930652" w:rsidRPr="008D0D89">
        <w:rPr>
          <w:rFonts w:cs="Times New Roman"/>
          <w:noProof/>
        </w:rPr>
        <w:t>, 2020)</w:t>
      </w:r>
      <w:r w:rsidR="00724466" w:rsidRPr="008D0D89">
        <w:rPr>
          <w:rFonts w:cs="Times New Roman"/>
        </w:rPr>
        <w:fldChar w:fldCharType="end"/>
      </w:r>
      <w:r w:rsidR="00724466" w:rsidRPr="008D0D89">
        <w:rPr>
          <w:rFonts w:cs="Times New Roman"/>
        </w:rPr>
        <w:t>.</w:t>
      </w:r>
    </w:p>
    <w:p w14:paraId="7590B44E" w14:textId="29B3DA60" w:rsidR="00A23756" w:rsidRPr="008D0D89" w:rsidRDefault="0074289D" w:rsidP="00891970">
      <w:pPr>
        <w:rPr>
          <w:rFonts w:cs="Times New Roman"/>
        </w:rPr>
      </w:pPr>
      <w:r w:rsidRPr="008D0D89">
        <w:rPr>
          <w:rFonts w:cs="Times New Roman"/>
        </w:rPr>
        <w:t>Overall</w:t>
      </w:r>
      <w:r w:rsidR="00A23756" w:rsidRPr="008D0D89">
        <w:rPr>
          <w:rFonts w:cs="Times New Roman"/>
        </w:rPr>
        <w:t>, evidence</w:t>
      </w:r>
      <w:r w:rsidR="002F7C35" w:rsidRPr="008D0D89">
        <w:rPr>
          <w:rFonts w:cs="Times New Roman"/>
        </w:rPr>
        <w:t xml:space="preserve"> in humans and animal models</w:t>
      </w:r>
      <w:r w:rsidR="00A23756" w:rsidRPr="008D0D89">
        <w:rPr>
          <w:rFonts w:cs="Times New Roman"/>
        </w:rPr>
        <w:t xml:space="preserve"> </w:t>
      </w:r>
      <w:r w:rsidRPr="008D0D89">
        <w:rPr>
          <w:rFonts w:cs="Times New Roman"/>
        </w:rPr>
        <w:t>has shown that</w:t>
      </w:r>
      <w:r w:rsidR="00A23756" w:rsidRPr="008D0D89">
        <w:rPr>
          <w:rFonts w:cs="Times New Roman"/>
        </w:rPr>
        <w:t xml:space="preserve"> </w:t>
      </w:r>
      <w:r w:rsidR="002F7C35" w:rsidRPr="008D0D89">
        <w:rPr>
          <w:rFonts w:cs="Times New Roman"/>
        </w:rPr>
        <w:t xml:space="preserve">reduction in </w:t>
      </w:r>
      <w:r w:rsidR="00A23756" w:rsidRPr="008D0D89">
        <w:rPr>
          <w:rFonts w:cs="Times New Roman"/>
        </w:rPr>
        <w:t>dopaminergic neurotransmission</w:t>
      </w:r>
      <w:r w:rsidRPr="008D0D89">
        <w:rPr>
          <w:rFonts w:cs="Times New Roman"/>
        </w:rPr>
        <w:t xml:space="preserve"> is associated with</w:t>
      </w:r>
      <w:r w:rsidR="002F7C35" w:rsidRPr="008D0D89">
        <w:rPr>
          <w:rFonts w:cs="Times New Roman"/>
        </w:rPr>
        <w:t xml:space="preserve"> increased</w:t>
      </w:r>
      <w:r w:rsidR="00A23756" w:rsidRPr="008D0D89">
        <w:rPr>
          <w:rFonts w:cs="Times New Roman"/>
        </w:rPr>
        <w:t xml:space="preserve"> pain sensitivity</w:t>
      </w:r>
      <w:r w:rsidR="002F7C35" w:rsidRPr="008D0D89">
        <w:rPr>
          <w:rFonts w:cs="Times New Roman"/>
        </w:rPr>
        <w:t>. Dopaminergic denervation thus provides a plausible substrate for altered central pain processing in PD</w:t>
      </w:r>
      <w:r w:rsidR="005F5085" w:rsidRPr="008D0D89">
        <w:rPr>
          <w:rFonts w:cs="Times New Roman"/>
        </w:rPr>
        <w:t>, though</w:t>
      </w:r>
      <w:r w:rsidR="002F7C35" w:rsidRPr="008D0D89">
        <w:rPr>
          <w:rFonts w:cs="Times New Roman"/>
        </w:rPr>
        <w:t xml:space="preserve"> p</w:t>
      </w:r>
      <w:r w:rsidR="00A23756" w:rsidRPr="008D0D89">
        <w:rPr>
          <w:rFonts w:cs="Times New Roman"/>
        </w:rPr>
        <w:t>athological changes in non-dopaminergic neurotransmitter systems</w:t>
      </w:r>
      <w:r w:rsidRPr="008D0D89">
        <w:rPr>
          <w:rFonts w:cs="Times New Roman"/>
        </w:rPr>
        <w:t xml:space="preserve"> seem</w:t>
      </w:r>
      <w:r w:rsidR="00767223" w:rsidRPr="008D0D89">
        <w:rPr>
          <w:rFonts w:cs="Times New Roman"/>
        </w:rPr>
        <w:t xml:space="preserve"> also</w:t>
      </w:r>
      <w:r w:rsidRPr="008D0D89">
        <w:rPr>
          <w:rFonts w:cs="Times New Roman"/>
        </w:rPr>
        <w:t xml:space="preserve"> to be implicated.  Both these findings link PD pathology </w:t>
      </w:r>
      <w:r w:rsidR="00E24680" w:rsidRPr="008D0D89">
        <w:rPr>
          <w:rFonts w:cs="Times New Roman"/>
        </w:rPr>
        <w:t>to</w:t>
      </w:r>
      <w:r w:rsidRPr="008D0D89">
        <w:rPr>
          <w:rFonts w:cs="Times New Roman"/>
        </w:rPr>
        <w:t xml:space="preserve"> pain generation and point to interventions a</w:t>
      </w:r>
      <w:r w:rsidR="00E24680" w:rsidRPr="008D0D89">
        <w:rPr>
          <w:rFonts w:cs="Times New Roman"/>
        </w:rPr>
        <w:t xml:space="preserve">imed </w:t>
      </w:r>
      <w:r w:rsidR="00767223" w:rsidRPr="008D0D89">
        <w:rPr>
          <w:rFonts w:cs="Times New Roman"/>
        </w:rPr>
        <w:t>at</w:t>
      </w:r>
      <w:r w:rsidR="00E24680" w:rsidRPr="008D0D89">
        <w:rPr>
          <w:rFonts w:cs="Times New Roman"/>
        </w:rPr>
        <w:t xml:space="preserve"> modulat</w:t>
      </w:r>
      <w:r w:rsidR="00767223" w:rsidRPr="008D0D89">
        <w:rPr>
          <w:rFonts w:cs="Times New Roman"/>
        </w:rPr>
        <w:t>ing</w:t>
      </w:r>
      <w:r w:rsidR="00E24680" w:rsidRPr="008D0D89">
        <w:rPr>
          <w:rFonts w:cs="Times New Roman"/>
        </w:rPr>
        <w:t xml:space="preserve"> a dysfunctional pain network as a strategy to treat pain in PD.</w:t>
      </w:r>
    </w:p>
    <w:p w14:paraId="49274A30" w14:textId="13D138E6" w:rsidR="00740F7A" w:rsidRPr="008D0D89" w:rsidRDefault="00740F7A" w:rsidP="00F6718B">
      <w:pPr>
        <w:pStyle w:val="Heading1"/>
      </w:pPr>
      <w:r w:rsidRPr="008D0D89">
        <w:t>HOW EFFECTIVE I</w:t>
      </w:r>
      <w:r w:rsidR="00235F93" w:rsidRPr="008D0D89">
        <w:t>S</w:t>
      </w:r>
      <w:r w:rsidRPr="008D0D89">
        <w:t xml:space="preserve"> STN DBS IN TREATING PAIN AND MODULATING PAIN PROCESSING IN PD</w:t>
      </w:r>
      <w:r w:rsidR="00235F93" w:rsidRPr="008D0D89">
        <w:t>?</w:t>
      </w:r>
    </w:p>
    <w:p w14:paraId="2F759E68" w14:textId="0B76479B" w:rsidR="005F64C4" w:rsidRPr="008D0D89" w:rsidRDefault="00516BEA" w:rsidP="00C45793">
      <w:pPr>
        <w:rPr>
          <w:rFonts w:cs="Times New Roman"/>
        </w:rPr>
      </w:pPr>
      <w:r w:rsidRPr="008D0D89">
        <w:rPr>
          <w:rFonts w:cs="Times New Roman"/>
        </w:rPr>
        <w:t>Several o</w:t>
      </w:r>
      <w:r w:rsidR="00301EC2" w:rsidRPr="008D0D89">
        <w:rPr>
          <w:rFonts w:cs="Times New Roman"/>
        </w:rPr>
        <w:t xml:space="preserve">bservational </w:t>
      </w:r>
      <w:r w:rsidR="000767AF" w:rsidRPr="008D0D89">
        <w:rPr>
          <w:rFonts w:cs="Times New Roman"/>
        </w:rPr>
        <w:t>studies</w:t>
      </w:r>
      <w:r w:rsidRPr="008D0D89">
        <w:rPr>
          <w:rFonts w:cs="Times New Roman"/>
        </w:rPr>
        <w:t xml:space="preserve"> on small cohorts of patients</w:t>
      </w:r>
      <w:r w:rsidR="00902F11" w:rsidRPr="008D0D89">
        <w:rPr>
          <w:rFonts w:cs="Times New Roman"/>
        </w:rPr>
        <w:t xml:space="preserve"> (total number = </w:t>
      </w:r>
      <w:r w:rsidR="005F64C4" w:rsidRPr="008D0D89">
        <w:rPr>
          <w:rFonts w:cs="Times New Roman"/>
        </w:rPr>
        <w:t>324</w:t>
      </w:r>
      <w:r w:rsidR="00902F11" w:rsidRPr="008D0D89">
        <w:rPr>
          <w:rFonts w:cs="Times New Roman"/>
        </w:rPr>
        <w:t>)</w:t>
      </w:r>
      <w:r w:rsidRPr="008D0D89">
        <w:rPr>
          <w:rFonts w:cs="Times New Roman"/>
        </w:rPr>
        <w:t xml:space="preserve"> </w:t>
      </w:r>
      <w:r w:rsidR="00B3193C" w:rsidRPr="008D0D89">
        <w:rPr>
          <w:rFonts w:cs="Times New Roman"/>
        </w:rPr>
        <w:t>ha</w:t>
      </w:r>
      <w:r w:rsidR="00686EA2" w:rsidRPr="008D0D89">
        <w:rPr>
          <w:rFonts w:cs="Times New Roman"/>
        </w:rPr>
        <w:t>ve</w:t>
      </w:r>
      <w:r w:rsidR="00B3193C" w:rsidRPr="008D0D89">
        <w:rPr>
          <w:rFonts w:cs="Times New Roman"/>
        </w:rPr>
        <w:t xml:space="preserve"> </w:t>
      </w:r>
      <w:r w:rsidR="000778E3" w:rsidRPr="008D0D89">
        <w:rPr>
          <w:rFonts w:cs="Times New Roman"/>
        </w:rPr>
        <w:t>describ</w:t>
      </w:r>
      <w:r w:rsidR="00B3193C" w:rsidRPr="008D0D89">
        <w:rPr>
          <w:rFonts w:cs="Times New Roman"/>
        </w:rPr>
        <w:t>ed</w:t>
      </w:r>
      <w:r w:rsidR="000778E3" w:rsidRPr="008D0D89">
        <w:rPr>
          <w:rFonts w:cs="Times New Roman"/>
        </w:rPr>
        <w:t xml:space="preserve"> </w:t>
      </w:r>
      <w:r w:rsidR="009B1F91" w:rsidRPr="008D0D89">
        <w:rPr>
          <w:rFonts w:cs="Times New Roman"/>
        </w:rPr>
        <w:t>sign</w:t>
      </w:r>
      <w:r w:rsidR="00301EC2" w:rsidRPr="008D0D89">
        <w:rPr>
          <w:rFonts w:cs="Times New Roman"/>
        </w:rPr>
        <w:t xml:space="preserve">ificant improvement in </w:t>
      </w:r>
      <w:r w:rsidR="003A3E90" w:rsidRPr="008D0D89">
        <w:rPr>
          <w:rFonts w:cs="Times New Roman"/>
        </w:rPr>
        <w:t xml:space="preserve">global measures of </w:t>
      </w:r>
      <w:r w:rsidR="00301EC2" w:rsidRPr="008D0D89">
        <w:rPr>
          <w:rFonts w:cs="Times New Roman"/>
        </w:rPr>
        <w:t xml:space="preserve">pain </w:t>
      </w:r>
      <w:r w:rsidR="00A35052" w:rsidRPr="008D0D89">
        <w:rPr>
          <w:rFonts w:cs="Times New Roman"/>
        </w:rPr>
        <w:t xml:space="preserve">in </w:t>
      </w:r>
      <w:r w:rsidR="005E4899" w:rsidRPr="008D0D89">
        <w:rPr>
          <w:rFonts w:cs="Times New Roman"/>
        </w:rPr>
        <w:t xml:space="preserve">PD </w:t>
      </w:r>
      <w:r w:rsidR="00A35052" w:rsidRPr="008D0D89">
        <w:rPr>
          <w:rFonts w:cs="Times New Roman"/>
        </w:rPr>
        <w:t xml:space="preserve">patients who have undergone </w:t>
      </w:r>
      <w:r w:rsidR="004D3C83" w:rsidRPr="008D0D89">
        <w:rPr>
          <w:rFonts w:cs="Times New Roman"/>
        </w:rPr>
        <w:t xml:space="preserve">STN </w:t>
      </w:r>
      <w:r w:rsidRPr="008D0D89">
        <w:rPr>
          <w:rFonts w:cs="Times New Roman"/>
        </w:rPr>
        <w:t xml:space="preserve">DBS </w:t>
      </w:r>
      <w:r w:rsidR="005F64C4" w:rsidRPr="008D0D89">
        <w:t xml:space="preserve"> </w:t>
      </w:r>
      <w:r w:rsidR="005F64C4" w:rsidRPr="008D0D89">
        <w:fldChar w:fldCharType="begin">
          <w:fldData xml:space="preserve">bWVudCBvZiBOZXVyb3N1cmdlcnksIFNlb3VsIE5hdGlvbmFsIFVuaXZlcnNpdHkgSG9zcGl0YWws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</w:fldData>
        </w:fldChar>
      </w:r>
      <w:r w:rsidR="003E770B" w:rsidRPr="008D0D89">
        <w:instrText xml:space="preserve"> ADDIN EN.CITE </w:instrText>
      </w:r>
      <w:r w:rsidR="003E770B" w:rsidRPr="008D0D89">
        <w:fldChar w:fldCharType="begin">
          <w:fldData xml:space="preserve">PEVuZE5vdGU+PENpdGUgSGlkZGVuPSIxIj48QXV0aG9yPldpdGphczwvQXV0aG9yPjxZZWFyPjIw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==
</w:fldData>
        </w:fldChar>
      </w:r>
      <w:r w:rsidR="003E770B" w:rsidRPr="008D0D89">
        <w:instrText xml:space="preserve"> ADDIN EN.CITE.DATA </w:instrText>
      </w:r>
      <w:r w:rsidR="003E770B" w:rsidRPr="008D0D89">
        <w:fldChar w:fldCharType="end"/>
      </w:r>
      <w:r w:rsidR="003E770B" w:rsidRPr="008D0D89">
        <w:fldChar w:fldCharType="begin">
          <w:fldData xml:space="preserve">bWVudCBvZiBOZXVyb3N1cmdlcnksIFNlb3VsIE5hdGlvbmFsIFVuaXZlcnNpdHkgSG9zcGl0YWws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</w:fldData>
        </w:fldChar>
      </w:r>
      <w:r w:rsidR="003E770B" w:rsidRPr="008D0D89">
        <w:instrText xml:space="preserve"> ADDIN EN.CITE.DATA </w:instrText>
      </w:r>
      <w:r w:rsidR="003E770B" w:rsidRPr="008D0D89">
        <w:fldChar w:fldCharType="end"/>
      </w:r>
      <w:r w:rsidR="005F64C4" w:rsidRPr="008D0D89">
        <w:fldChar w:fldCharType="end"/>
      </w:r>
      <w:r w:rsidR="003E770B" w:rsidRPr="008D0D89">
        <w:t>(see Table 1)</w:t>
      </w:r>
      <w:r w:rsidR="005F64C4" w:rsidRPr="008D0D89">
        <w:t>.</w:t>
      </w:r>
      <w:r w:rsidR="005F64C4" w:rsidRPr="008D0D89">
        <w:rPr>
          <w:rFonts w:cs="Times New Roman"/>
        </w:rPr>
        <w:t xml:space="preserve"> Improvement in global pain scores after STN DBS ranged between 28% and 84% compared to the pre-operative baseline. </w:t>
      </w:r>
    </w:p>
    <w:p w14:paraId="0E2D066E" w14:textId="40127793" w:rsidR="00AA1B7E" w:rsidRPr="008D0D89" w:rsidRDefault="00A72A39" w:rsidP="00A72A39">
      <w:pPr>
        <w:rPr>
          <w:rFonts w:cs="Times New Roman"/>
        </w:rPr>
      </w:pPr>
      <w:r w:rsidRPr="008D0D89">
        <w:rPr>
          <w:rFonts w:cs="Times New Roman"/>
        </w:rPr>
        <w:t>Table 1 summarize</w:t>
      </w:r>
      <w:r w:rsidR="00842822" w:rsidRPr="008D0D89">
        <w:rPr>
          <w:rFonts w:cs="Times New Roman"/>
        </w:rPr>
        <w:t>s</w:t>
      </w:r>
      <w:r w:rsidRPr="008D0D89">
        <w:rPr>
          <w:rFonts w:cs="Times New Roman"/>
        </w:rPr>
        <w:t xml:space="preserve"> the details from these studies</w:t>
      </w:r>
      <w:r w:rsidR="00767223" w:rsidRPr="008D0D89">
        <w:rPr>
          <w:rFonts w:cs="Times New Roman"/>
        </w:rPr>
        <w:t>,</w:t>
      </w:r>
      <w:r w:rsidRPr="008D0D89">
        <w:rPr>
          <w:rFonts w:cs="Times New Roman"/>
        </w:rPr>
        <w:t xml:space="preserve"> including the experimental conditions and the subtype of pain tested. </w:t>
      </w:r>
      <w:r w:rsidR="00503888" w:rsidRPr="008D0D89">
        <w:rPr>
          <w:rFonts w:cs="Times New Roman"/>
        </w:rPr>
        <w:t>Alt</w:t>
      </w:r>
      <w:r w:rsidR="004E0135" w:rsidRPr="008D0D89">
        <w:rPr>
          <w:rFonts w:cs="Times New Roman"/>
        </w:rPr>
        <w:t>hough</w:t>
      </w:r>
      <w:r w:rsidRPr="008D0D89">
        <w:rPr>
          <w:rFonts w:cs="Times New Roman"/>
        </w:rPr>
        <w:t xml:space="preserve"> the majority of </w:t>
      </w:r>
      <w:r w:rsidR="004E0135" w:rsidRPr="008D0D89">
        <w:rPr>
          <w:rFonts w:cs="Times New Roman"/>
        </w:rPr>
        <w:t>them</w:t>
      </w:r>
      <w:r w:rsidRPr="008D0D89">
        <w:rPr>
          <w:rFonts w:cs="Times New Roman"/>
        </w:rPr>
        <w:t xml:space="preserve"> were observational</w:t>
      </w:r>
      <w:r w:rsidR="00B170B0" w:rsidRPr="008D0D89">
        <w:rPr>
          <w:rFonts w:cs="Times New Roman"/>
        </w:rPr>
        <w:t xml:space="preserve">, </w:t>
      </w:r>
      <w:r w:rsidRPr="008D0D89">
        <w:rPr>
          <w:rFonts w:cs="Times New Roman"/>
        </w:rPr>
        <w:t>uncontrolled</w:t>
      </w:r>
      <w:r w:rsidR="00B170B0" w:rsidRPr="008D0D89">
        <w:rPr>
          <w:rFonts w:cs="Times New Roman"/>
        </w:rPr>
        <w:t xml:space="preserve"> and performed on small samples</w:t>
      </w:r>
      <w:r w:rsidRPr="008D0D89">
        <w:rPr>
          <w:rFonts w:cs="Times New Roman"/>
        </w:rPr>
        <w:t xml:space="preserve">, and many did not examine specific pain subtypes, STN DBS appears to be effective in improving most types of pain. </w:t>
      </w:r>
      <w:r w:rsidR="00767223" w:rsidRPr="008D0D89">
        <w:rPr>
          <w:rFonts w:cs="Times New Roman"/>
        </w:rPr>
        <w:t xml:space="preserve">Limited </w:t>
      </w:r>
      <w:r w:rsidR="00AA1B7E" w:rsidRPr="008D0D89">
        <w:rPr>
          <w:rFonts w:cs="Times New Roman"/>
        </w:rPr>
        <w:t xml:space="preserve">data are available on the role of pre-operative levodopa challenge in predicting the post-operative change of pain. Either a positive </w:t>
      </w:r>
      <w:r w:rsidR="00AA1B7E" w:rsidRPr="008D0D89">
        <w:rPr>
          <w:rFonts w:cs="Times New Roman"/>
        </w:rPr>
        <w:fldChar w:fldCharType="begin"/>
      </w:r>
      <w:r w:rsidR="00930652" w:rsidRPr="008D0D89">
        <w:rPr>
          <w:rFonts w:cs="Times New Roman"/>
        </w:rPr>
        <w:instrText xml:space="preserve"> ADDIN EN.CITE &lt;EndNote&gt;&lt;Cite&gt;&lt;Author&gt;Surucu&lt;/Author&gt;&lt;Year&gt;2013&lt;/Year&gt;&lt;RecNum&gt;50&lt;/RecNum&gt;&lt;DisplayText&gt;(Surucu&lt;style face="italic"&gt; et al.&lt;/style&gt;, 2013)&lt;/DisplayText&gt;&lt;record&gt;&lt;rec-number&gt;50&lt;/rec-number&gt;&lt;foreign-keys&gt;&lt;key app="EN" db-id="wrdvp0a2we5szdedaeu5fzvms0st2x9da0zz" timestamp="0"&gt;50&lt;/key&gt;&lt;/foreign-keys&gt;&lt;ref-type name="Journal Article"&gt;17&lt;/ref-type&gt;&lt;contributors&gt;&lt;authors&gt;&lt;author&gt;Surucu, O.&lt;/author&gt;&lt;author&gt;Baumann-Vogel, H.&lt;/author&gt;&lt;author&gt;Uhl, M.&lt;/author&gt;&lt;author&gt;Imbach, L. L.&lt;/author&gt;&lt;author&gt;Baumann, C. R.&lt;/author&gt;&lt;/authors&gt;&lt;/contributors&gt;&lt;auth-address&gt;Department of Neurosurgery, University Hospital Zurich, Switzerland.&lt;/auth-address&gt;&lt;titles&gt;&lt;title&gt;Subthalamic deep brain stimulation versus best medical therapy for L-dopa responsive pain in Parkinson&amp;apos;s disease&lt;/title&gt;&lt;secondary-title&gt;Pain&lt;/secondary-title&gt;&lt;/titles&gt;&lt;periodical&gt;&lt;full-title&gt;Pain&lt;/full-title&gt;&lt;/periodical&gt;&lt;pages&gt;1477-9&lt;/pages&gt;&lt;volume&gt;154&lt;/volume&gt;&lt;number&gt;8&lt;/number&gt;&lt;keywords&gt;&lt;keyword&gt;Aged&lt;/keyword&gt;&lt;keyword&gt;Deep Brain Stimulation/*methods&lt;/keyword&gt;&lt;keyword&gt;Dopamine Agents/*therapeutic use&lt;/keyword&gt;&lt;keyword&gt;Female&lt;/keyword&gt;&lt;keyword&gt;Humans&lt;/keyword&gt;&lt;keyword&gt;Levodopa/*therapeutic use&lt;/keyword&gt;&lt;keyword&gt;Longitudinal Studies&lt;/keyword&gt;&lt;keyword&gt;Male&lt;/keyword&gt;&lt;keyword&gt;Middle Aged&lt;/keyword&gt;&lt;keyword&gt;Pain/complications/*drug therapy&lt;/keyword&gt;&lt;keyword&gt;Pain Measurement&lt;/keyword&gt;&lt;keyword&gt;Parkinson Disease/complications/*therapy&lt;/keyword&gt;&lt;keyword&gt;Subthalamic Nucleus/*physiology&lt;/keyword&gt;&lt;keyword&gt;Time Factors&lt;/keyword&gt;&lt;/keywords&gt;&lt;dates&gt;&lt;year&gt;2013&lt;/year&gt;&lt;pub-dates&gt;&lt;date&gt;Aug&lt;/date&gt;&lt;/pub-dates&gt;&lt;/dates&gt;&lt;accession-num&gt;23632230&lt;/accession-num&gt;&lt;urls&gt;&lt;related-urls&gt;&lt;url&gt;http://www.ncbi.nlm.nih.gov/entrez/query.fcgi?cmd=Retrieve&amp;amp;db=PubMed&amp;amp;dopt=Citation&amp;amp;list_uids=23632230 &lt;/url&gt;&lt;/related-urls&gt;&lt;/urls&gt;&lt;/record&gt;&lt;/Cite&gt;&lt;/EndNote&gt;</w:instrText>
      </w:r>
      <w:r w:rsidR="00AA1B7E" w:rsidRPr="008D0D89">
        <w:rPr>
          <w:rFonts w:cs="Times New Roman"/>
        </w:rPr>
        <w:fldChar w:fldCharType="separate"/>
      </w:r>
      <w:r w:rsidR="00930652" w:rsidRPr="008D0D89">
        <w:rPr>
          <w:rFonts w:cs="Times New Roman"/>
          <w:noProof/>
        </w:rPr>
        <w:t>(Surucu</w:t>
      </w:r>
      <w:r w:rsidR="00930652" w:rsidRPr="008D0D89">
        <w:rPr>
          <w:rFonts w:cs="Times New Roman"/>
          <w:i/>
          <w:noProof/>
        </w:rPr>
        <w:t xml:space="preserve"> et al.</w:t>
      </w:r>
      <w:r w:rsidR="00930652" w:rsidRPr="008D0D89">
        <w:rPr>
          <w:rFonts w:cs="Times New Roman"/>
          <w:noProof/>
        </w:rPr>
        <w:t>, 2013)</w:t>
      </w:r>
      <w:r w:rsidR="00AA1B7E" w:rsidRPr="008D0D89">
        <w:rPr>
          <w:rFonts w:cs="Times New Roman"/>
        </w:rPr>
        <w:fldChar w:fldCharType="end"/>
      </w:r>
      <w:r w:rsidR="00AA1B7E" w:rsidRPr="008D0D89">
        <w:rPr>
          <w:rFonts w:cs="Times New Roman"/>
        </w:rPr>
        <w:t xml:space="preserve"> or no correlation </w:t>
      </w:r>
      <w:r w:rsidR="00AA1B7E" w:rsidRPr="008D0D89">
        <w:rPr>
          <w:rFonts w:cs="Times New Roman"/>
        </w:rPr>
        <w:fldChar w:fldCharType="begin">
          <w:fldData xml:space="preserve">PEVuZE5vdGU+PENpdGU+PEF1dGhvcj5DdXJ5PC9BdXRob3I+PFllYXI+MjAxNDwvWWVhcj48UmVj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</w:fldData>
        </w:fldChar>
      </w:r>
      <w:r w:rsidR="00930652" w:rsidRPr="008D0D89">
        <w:rPr>
          <w:rFonts w:cs="Times New Roman"/>
        </w:rPr>
        <w:instrText xml:space="preserve"> ADDIN EN.CITE </w:instrText>
      </w:r>
      <w:r w:rsidR="00930652" w:rsidRPr="008D0D89">
        <w:rPr>
          <w:rFonts w:cs="Times New Roman"/>
        </w:rPr>
        <w:fldChar w:fldCharType="begin">
          <w:fldData xml:space="preserve">PEVuZE5vdGU+PENpdGU+PEF1dGhvcj5DdXJ5PC9BdXRob3I+PFllYXI+MjAxNDwvWWVhcj48UmVj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</w:fldData>
        </w:fldChar>
      </w:r>
      <w:r w:rsidR="00930652" w:rsidRPr="008D0D89">
        <w:rPr>
          <w:rFonts w:cs="Times New Roman"/>
        </w:rPr>
        <w:instrText xml:space="preserve"> ADDIN EN.CITE.DATA </w:instrText>
      </w:r>
      <w:r w:rsidR="00930652" w:rsidRPr="008D0D89">
        <w:rPr>
          <w:rFonts w:cs="Times New Roman"/>
        </w:rPr>
      </w:r>
      <w:r w:rsidR="00930652" w:rsidRPr="008D0D89">
        <w:rPr>
          <w:rFonts w:cs="Times New Roman"/>
        </w:rPr>
        <w:fldChar w:fldCharType="end"/>
      </w:r>
      <w:r w:rsidR="00AA1B7E" w:rsidRPr="008D0D89">
        <w:rPr>
          <w:rFonts w:cs="Times New Roman"/>
        </w:rPr>
      </w:r>
      <w:r w:rsidR="00AA1B7E" w:rsidRPr="008D0D89">
        <w:rPr>
          <w:rFonts w:cs="Times New Roman"/>
        </w:rPr>
        <w:fldChar w:fldCharType="separate"/>
      </w:r>
      <w:r w:rsidR="00930652" w:rsidRPr="008D0D89">
        <w:rPr>
          <w:rFonts w:cs="Times New Roman"/>
          <w:noProof/>
        </w:rPr>
        <w:t>(Cury</w:t>
      </w:r>
      <w:r w:rsidR="00930652" w:rsidRPr="008D0D89">
        <w:rPr>
          <w:rFonts w:cs="Times New Roman"/>
          <w:i/>
          <w:noProof/>
        </w:rPr>
        <w:t xml:space="preserve"> et al.</w:t>
      </w:r>
      <w:r w:rsidR="00930652" w:rsidRPr="008D0D89">
        <w:rPr>
          <w:rFonts w:cs="Times New Roman"/>
          <w:noProof/>
        </w:rPr>
        <w:t>, 2014)</w:t>
      </w:r>
      <w:r w:rsidR="00AA1B7E" w:rsidRPr="008D0D89">
        <w:rPr>
          <w:rFonts w:cs="Times New Roman"/>
        </w:rPr>
        <w:fldChar w:fldCharType="end"/>
      </w:r>
      <w:r w:rsidR="00AA1B7E" w:rsidRPr="008D0D89">
        <w:rPr>
          <w:rFonts w:cs="Times New Roman"/>
        </w:rPr>
        <w:t xml:space="preserve"> have been reported.  </w:t>
      </w:r>
    </w:p>
    <w:p w14:paraId="57E26D47" w14:textId="05CCC5F4" w:rsidR="001219AA" w:rsidRPr="008D0D89" w:rsidRDefault="00AA1B7E" w:rsidP="001219AA">
      <w:pPr>
        <w:rPr>
          <w:rFonts w:cs="Times New Roman"/>
        </w:rPr>
      </w:pPr>
      <w:r w:rsidRPr="008D0D89">
        <w:rPr>
          <w:rFonts w:cs="Times New Roman"/>
        </w:rPr>
        <w:t>B</w:t>
      </w:r>
      <w:r w:rsidR="00B170B0" w:rsidRPr="008D0D89">
        <w:rPr>
          <w:rFonts w:cs="Times New Roman"/>
        </w:rPr>
        <w:t>etter control of motor symptoms by STN DBS might determine improvement of fluct</w:t>
      </w:r>
      <w:r w:rsidR="004E0135" w:rsidRPr="008D0D89">
        <w:rPr>
          <w:rFonts w:cs="Times New Roman"/>
        </w:rPr>
        <w:t xml:space="preserve">uation-related and </w:t>
      </w:r>
      <w:r w:rsidR="00B170B0" w:rsidRPr="008D0D89">
        <w:rPr>
          <w:rFonts w:cs="Times New Roman"/>
        </w:rPr>
        <w:t>dystonic pain</w:t>
      </w:r>
      <w:r w:rsidR="00B170B0" w:rsidRPr="008D0D89">
        <w:t xml:space="preserve"> </w:t>
      </w:r>
      <w:r w:rsidR="00B170B0" w:rsidRPr="008D0D89">
        <w:fldChar w:fldCharType="begin">
          <w:fldData xml:space="preserve">PEVuZE5vdGU+PENpdGU+PEF1dGhvcj5XaXRqYXM8L0F1dGhvcj48WWVhcj4yMDA3PC9ZZWFyPjxS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</w:fldData>
        </w:fldChar>
      </w:r>
      <w:r w:rsidR="00930652" w:rsidRPr="008D0D89">
        <w:instrText xml:space="preserve"> ADDIN EN.CITE </w:instrText>
      </w:r>
      <w:r w:rsidR="00930652" w:rsidRPr="008D0D89">
        <w:fldChar w:fldCharType="begin">
          <w:fldData xml:space="preserve">PEVuZE5vdGU+PENpdGU+PEF1dGhvcj5XaXRqYXM8L0F1dGhvcj48WWVhcj4yMDA3PC9ZZWFyPjxS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</w:fldData>
        </w:fldChar>
      </w:r>
      <w:r w:rsidR="00930652" w:rsidRPr="008D0D89">
        <w:instrText xml:space="preserve"> ADDIN EN.CITE.DATA </w:instrText>
      </w:r>
      <w:r w:rsidR="00930652" w:rsidRPr="008D0D89">
        <w:fldChar w:fldCharType="end"/>
      </w:r>
      <w:r w:rsidR="00B170B0" w:rsidRPr="008D0D89">
        <w:fldChar w:fldCharType="separate"/>
      </w:r>
      <w:r w:rsidR="00930652" w:rsidRPr="008D0D89">
        <w:rPr>
          <w:noProof/>
        </w:rPr>
        <w:t>(Witjas</w:t>
      </w:r>
      <w:r w:rsidR="00930652" w:rsidRPr="008D0D89">
        <w:rPr>
          <w:i/>
          <w:noProof/>
        </w:rPr>
        <w:t xml:space="preserve"> et al.</w:t>
      </w:r>
      <w:r w:rsidR="00930652" w:rsidRPr="008D0D89">
        <w:rPr>
          <w:noProof/>
        </w:rPr>
        <w:t>, 2007; Kim</w:t>
      </w:r>
      <w:r w:rsidR="00930652" w:rsidRPr="008D0D89">
        <w:rPr>
          <w:i/>
          <w:noProof/>
        </w:rPr>
        <w:t xml:space="preserve"> et al.</w:t>
      </w:r>
      <w:r w:rsidR="00930652" w:rsidRPr="008D0D89">
        <w:rPr>
          <w:noProof/>
        </w:rPr>
        <w:t>, 2008; Oshima</w:t>
      </w:r>
      <w:r w:rsidR="00930652" w:rsidRPr="008D0D89">
        <w:rPr>
          <w:i/>
          <w:noProof/>
        </w:rPr>
        <w:t xml:space="preserve"> et al.</w:t>
      </w:r>
      <w:r w:rsidR="00930652" w:rsidRPr="008D0D89">
        <w:rPr>
          <w:noProof/>
        </w:rPr>
        <w:t>, 2012; Cury</w:t>
      </w:r>
      <w:r w:rsidR="00930652" w:rsidRPr="008D0D89">
        <w:rPr>
          <w:i/>
          <w:noProof/>
        </w:rPr>
        <w:t xml:space="preserve"> et al.</w:t>
      </w:r>
      <w:r w:rsidR="00930652" w:rsidRPr="008D0D89">
        <w:rPr>
          <w:noProof/>
        </w:rPr>
        <w:t>, 2014)</w:t>
      </w:r>
      <w:r w:rsidR="00B170B0" w:rsidRPr="008D0D89">
        <w:fldChar w:fldCharType="end"/>
      </w:r>
      <w:r w:rsidR="00B170B0" w:rsidRPr="008D0D89">
        <w:rPr>
          <w:rFonts w:cs="Times New Roman"/>
        </w:rPr>
        <w:t xml:space="preserve">.  In addition, </w:t>
      </w:r>
      <w:r w:rsidRPr="008D0D89">
        <w:rPr>
          <w:rFonts w:cs="Times New Roman"/>
        </w:rPr>
        <w:t>reduction</w:t>
      </w:r>
      <w:r w:rsidR="00701EBF" w:rsidRPr="008D0D89">
        <w:rPr>
          <w:rFonts w:cs="Times New Roman"/>
        </w:rPr>
        <w:t xml:space="preserve"> of </w:t>
      </w:r>
      <w:r w:rsidR="00B170B0" w:rsidRPr="008D0D89">
        <w:rPr>
          <w:rFonts w:cs="Times New Roman"/>
        </w:rPr>
        <w:t xml:space="preserve">musculoskeletal </w:t>
      </w:r>
      <w:r w:rsidR="00CD3368" w:rsidRPr="008D0D89">
        <w:rPr>
          <w:rFonts w:cs="Times New Roman"/>
        </w:rPr>
        <w:t xml:space="preserve">and dystonic </w:t>
      </w:r>
      <w:r w:rsidR="00B170B0" w:rsidRPr="008D0D89">
        <w:rPr>
          <w:rFonts w:cs="Times New Roman"/>
        </w:rPr>
        <w:t xml:space="preserve">pain </w:t>
      </w:r>
      <w:r w:rsidRPr="008D0D89">
        <w:rPr>
          <w:rFonts w:cs="Times New Roman"/>
        </w:rPr>
        <w:t xml:space="preserve">has been correlated </w:t>
      </w:r>
      <w:r w:rsidR="00842822" w:rsidRPr="008D0D89">
        <w:rPr>
          <w:rFonts w:cs="Times New Roman"/>
        </w:rPr>
        <w:t xml:space="preserve">with the </w:t>
      </w:r>
      <w:r w:rsidRPr="008D0D89">
        <w:rPr>
          <w:rFonts w:cs="Times New Roman"/>
        </w:rPr>
        <w:lastRenderedPageBreak/>
        <w:t xml:space="preserve">decrease </w:t>
      </w:r>
      <w:r w:rsidR="00205568" w:rsidRPr="008D0D89">
        <w:rPr>
          <w:rFonts w:cs="Times New Roman"/>
        </w:rPr>
        <w:t>in</w:t>
      </w:r>
      <w:r w:rsidRPr="008D0D89">
        <w:rPr>
          <w:rFonts w:cs="Times New Roman"/>
        </w:rPr>
        <w:t xml:space="preserve"> </w:t>
      </w:r>
      <w:r w:rsidR="00B170B0" w:rsidRPr="008D0D89">
        <w:rPr>
          <w:rFonts w:cs="Times New Roman"/>
        </w:rPr>
        <w:t>rigidity and</w:t>
      </w:r>
      <w:r w:rsidR="00CD3368" w:rsidRPr="008D0D89">
        <w:rPr>
          <w:rFonts w:cs="Times New Roman"/>
        </w:rPr>
        <w:t xml:space="preserve"> </w:t>
      </w:r>
      <w:r w:rsidR="00B170B0" w:rsidRPr="008D0D89">
        <w:rPr>
          <w:rFonts w:cs="Times New Roman"/>
        </w:rPr>
        <w:t xml:space="preserve">dyskinesia after </w:t>
      </w:r>
      <w:r w:rsidRPr="008D0D89">
        <w:rPr>
          <w:rFonts w:cs="Times New Roman"/>
        </w:rPr>
        <w:t xml:space="preserve">surgery </w:t>
      </w:r>
      <w:r w:rsidR="00B170B0" w:rsidRPr="008D0D89">
        <w:rPr>
          <w:rFonts w:cs="Times New Roman"/>
        </w:rPr>
        <w:fldChar w:fldCharType="begin"/>
      </w:r>
      <w:r w:rsidR="00930652" w:rsidRPr="008D0D89">
        <w:rPr>
          <w:rFonts w:cs="Times New Roman"/>
        </w:rPr>
        <w:instrText xml:space="preserve"> ADDIN EN.CITE &lt;EndNote&gt;&lt;Cite&gt;&lt;Author&gt;Oshima&lt;/Author&gt;&lt;Year&gt;2012&lt;/Year&gt;&lt;RecNum&gt;43&lt;/RecNum&gt;&lt;DisplayText&gt;(Oshima&lt;style face="italic"&gt; et al.&lt;/style&gt;, 2012)&lt;/DisplayText&gt;&lt;record&gt;&lt;rec-number&gt;43&lt;/rec-number&gt;&lt;foreign-keys&gt;&lt;key app="EN" db-id="wrdvp0a2we5szdedaeu5fzvms0st2x9da0zz" timestamp="0"&gt;43&lt;/key&gt;&lt;/foreign-keys&gt;&lt;ref-type name="Journal Article"&gt;17&lt;/ref-type&gt;&lt;contributors&gt;&lt;authors&gt;&lt;author&gt;Oshima, H.&lt;/author&gt;&lt;author&gt;Katayama, Y.&lt;/author&gt;&lt;author&gt;Morishita, T.&lt;/author&gt;&lt;author&gt;Sumi, K.&lt;/author&gt;&lt;author&gt;Otaka, T.&lt;/author&gt;&lt;author&gt;Kobayashi, K.&lt;/author&gt;&lt;author&gt;Suzuki, Y.&lt;/author&gt;&lt;author&gt;Fukaya, C.&lt;/author&gt;&lt;author&gt;Yamamoto, T.&lt;/author&gt;&lt;/authors&gt;&lt;/contributors&gt;&lt;auth-address&gt;Department of Neurological Surgery, Nihon University School of Medicine, Tokyo, Japan.&lt;/auth-address&gt;&lt;titles&gt;&lt;title&gt;Subthalamic nucleus stimulation for attenuation of pain related to Parkinson disease&lt;/title&gt;&lt;secondary-title&gt;J Neurosurg&lt;/secondary-title&gt;&lt;/titles&gt;&lt;periodical&gt;&lt;full-title&gt;J Neurosurg&lt;/full-title&gt;&lt;/periodical&gt;&lt;pages&gt;99-106&lt;/pages&gt;&lt;volume&gt;116&lt;/volume&gt;&lt;number&gt;1&lt;/number&gt;&lt;keywords&gt;&lt;keyword&gt;Aged&lt;/keyword&gt;&lt;keyword&gt;Deep Brain Stimulation/*methods&lt;/keyword&gt;&lt;keyword&gt;Female&lt;/keyword&gt;&lt;keyword&gt;Humans&lt;/keyword&gt;&lt;keyword&gt;Male&lt;/keyword&gt;&lt;keyword&gt;Middle Aged&lt;/keyword&gt;&lt;keyword&gt;Pain/*complications/physiopathology&lt;/keyword&gt;&lt;keyword&gt;Pain Management/*methods&lt;/keyword&gt;&lt;keyword&gt;Pain Measurement&lt;/keyword&gt;&lt;keyword&gt;Parkinson Disease/complications/physiopathology/*therapy&lt;/keyword&gt;&lt;keyword&gt;Severity of Illness Index&lt;/keyword&gt;&lt;keyword&gt;Subthalamic Nucleus/*physiopathology&lt;/keyword&gt;&lt;keyword&gt;Treatment Outcome&lt;/keyword&gt;&lt;/keywords&gt;&lt;dates&gt;&lt;year&gt;2012&lt;/year&gt;&lt;pub-dates&gt;&lt;date&gt;Jan&lt;/date&gt;&lt;/pub-dates&gt;&lt;/dates&gt;&lt;accession-num&gt;21905799&lt;/accession-num&gt;&lt;urls&gt;&lt;related-urls&gt;&lt;url&gt;http://www.ncbi.nlm.nih.gov/entrez/query.fcgi?cmd=Retrieve&amp;amp;db=PubMed&amp;amp;dopt=Citation&amp;amp;list_uids=21905799 &lt;/url&gt;&lt;/related-urls&gt;&lt;/urls&gt;&lt;/record&gt;&lt;/Cite&gt;&lt;/EndNote&gt;</w:instrText>
      </w:r>
      <w:r w:rsidR="00B170B0" w:rsidRPr="008D0D89">
        <w:rPr>
          <w:rFonts w:cs="Times New Roman"/>
        </w:rPr>
        <w:fldChar w:fldCharType="separate"/>
      </w:r>
      <w:r w:rsidR="00930652" w:rsidRPr="008D0D89">
        <w:rPr>
          <w:rFonts w:cs="Times New Roman"/>
          <w:noProof/>
        </w:rPr>
        <w:t>(Oshima</w:t>
      </w:r>
      <w:r w:rsidR="00930652" w:rsidRPr="008D0D89">
        <w:rPr>
          <w:rFonts w:cs="Times New Roman"/>
          <w:i/>
          <w:noProof/>
        </w:rPr>
        <w:t xml:space="preserve"> et al.</w:t>
      </w:r>
      <w:r w:rsidR="00930652" w:rsidRPr="008D0D89">
        <w:rPr>
          <w:rFonts w:cs="Times New Roman"/>
          <w:noProof/>
        </w:rPr>
        <w:t>, 2012)</w:t>
      </w:r>
      <w:r w:rsidR="00B170B0" w:rsidRPr="008D0D89">
        <w:rPr>
          <w:rFonts w:cs="Times New Roman"/>
        </w:rPr>
        <w:fldChar w:fldCharType="end"/>
      </w:r>
      <w:r w:rsidR="00701EBF" w:rsidRPr="008D0D89">
        <w:rPr>
          <w:rFonts w:cs="Times New Roman"/>
        </w:rPr>
        <w:t>, suggesting</w:t>
      </w:r>
      <w:r w:rsidR="00875A8B" w:rsidRPr="008D0D89">
        <w:rPr>
          <w:rFonts w:cs="Times New Roman"/>
        </w:rPr>
        <w:t xml:space="preserve"> that </w:t>
      </w:r>
      <w:r w:rsidRPr="008D0D89">
        <w:rPr>
          <w:rFonts w:cs="Times New Roman"/>
        </w:rPr>
        <w:t xml:space="preserve">the effect on </w:t>
      </w:r>
      <w:r w:rsidR="00CD3368" w:rsidRPr="008D0D89">
        <w:rPr>
          <w:rFonts w:cs="Times New Roman"/>
        </w:rPr>
        <w:t>pain</w:t>
      </w:r>
      <w:r w:rsidR="00701EBF" w:rsidRPr="008D0D89">
        <w:rPr>
          <w:rFonts w:cs="Times New Roman"/>
        </w:rPr>
        <w:t xml:space="preserve"> might be</w:t>
      </w:r>
      <w:r w:rsidR="00CD3368" w:rsidRPr="008D0D89">
        <w:rPr>
          <w:rFonts w:cs="Times New Roman"/>
        </w:rPr>
        <w:t xml:space="preserve"> </w:t>
      </w:r>
      <w:r w:rsidR="00701EBF" w:rsidRPr="008D0D89">
        <w:rPr>
          <w:rFonts w:cs="Times New Roman"/>
        </w:rPr>
        <w:t>mediated by the</w:t>
      </w:r>
      <w:r w:rsidR="00CD3368" w:rsidRPr="008D0D89">
        <w:rPr>
          <w:rFonts w:cs="Times New Roman"/>
        </w:rPr>
        <w:t xml:space="preserve"> improvement in motor symptoms and motor fluctuations</w:t>
      </w:r>
      <w:r w:rsidR="00701EBF" w:rsidRPr="008D0D89">
        <w:rPr>
          <w:rFonts w:cs="Times New Roman"/>
        </w:rPr>
        <w:t xml:space="preserve"> by STN DBS. </w:t>
      </w:r>
      <w:r w:rsidRPr="008D0D89">
        <w:rPr>
          <w:rFonts w:cs="Times New Roman"/>
        </w:rPr>
        <w:t xml:space="preserve">However, </w:t>
      </w:r>
      <w:r w:rsidR="00B170B0" w:rsidRPr="008D0D89">
        <w:rPr>
          <w:rFonts w:cs="Times New Roman"/>
        </w:rPr>
        <w:t xml:space="preserve">a few clinical studies did not find any correlation between the change </w:t>
      </w:r>
      <w:r w:rsidR="00842822" w:rsidRPr="008D0D89">
        <w:rPr>
          <w:rFonts w:cs="Times New Roman"/>
        </w:rPr>
        <w:t xml:space="preserve">in </w:t>
      </w:r>
      <w:r w:rsidR="00B170B0" w:rsidRPr="008D0D89">
        <w:rPr>
          <w:rFonts w:cs="Times New Roman"/>
        </w:rPr>
        <w:t xml:space="preserve">pain and the </w:t>
      </w:r>
      <w:r w:rsidR="00CD3368" w:rsidRPr="008D0D89">
        <w:rPr>
          <w:rFonts w:cs="Times New Roman"/>
        </w:rPr>
        <w:t>variation</w:t>
      </w:r>
      <w:r w:rsidR="00B170B0" w:rsidRPr="008D0D89">
        <w:rPr>
          <w:rFonts w:cs="Times New Roman"/>
        </w:rPr>
        <w:t xml:space="preserve"> of motor response </w:t>
      </w:r>
      <w:r w:rsidR="00CD3368" w:rsidRPr="008D0D89">
        <w:rPr>
          <w:rFonts w:cs="Times New Roman"/>
        </w:rPr>
        <w:t xml:space="preserve">induced </w:t>
      </w:r>
      <w:r w:rsidR="00B170B0" w:rsidRPr="008D0D89">
        <w:rPr>
          <w:rFonts w:cs="Times New Roman"/>
        </w:rPr>
        <w:t xml:space="preserve">by STN stimulation </w:t>
      </w:r>
      <w:r w:rsidR="00CD3368" w:rsidRPr="008D0D89">
        <w:rPr>
          <w:rFonts w:cs="Times New Roman"/>
        </w:rPr>
        <w:t xml:space="preserve">either in an acute challenge test or by chronic neurostimulation </w:t>
      </w:r>
      <w:r w:rsidR="00B170B0" w:rsidRPr="008D0D89">
        <w:rPr>
          <w:rFonts w:cs="Times New Roman"/>
        </w:rPr>
        <w:fldChar w:fldCharType="begin">
          <w:fldData xml:space="preserve">PEVuZE5vdGU+PENpdGU+PEF1dGhvcj5DdXJ5PC9BdXRob3I+PFllYXI+MjAxNDwvWWVhcj48UmVj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</w:fldData>
        </w:fldChar>
      </w:r>
      <w:r w:rsidR="00930652" w:rsidRPr="008D0D89">
        <w:rPr>
          <w:rFonts w:cs="Times New Roman"/>
        </w:rPr>
        <w:instrText xml:space="preserve"> ADDIN EN.CITE </w:instrText>
      </w:r>
      <w:r w:rsidR="00930652" w:rsidRPr="008D0D89">
        <w:rPr>
          <w:rFonts w:cs="Times New Roman"/>
        </w:rPr>
        <w:fldChar w:fldCharType="begin">
          <w:fldData xml:space="preserve">PEVuZE5vdGU+PENpdGU+PEF1dGhvcj5DdXJ5PC9BdXRob3I+PFllYXI+MjAxNDwvWWVhcj48UmVj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</w:fldData>
        </w:fldChar>
      </w:r>
      <w:r w:rsidR="00930652" w:rsidRPr="008D0D89">
        <w:rPr>
          <w:rFonts w:cs="Times New Roman"/>
        </w:rPr>
        <w:instrText xml:space="preserve"> ADDIN EN.CITE.DATA </w:instrText>
      </w:r>
      <w:r w:rsidR="00930652" w:rsidRPr="008D0D89">
        <w:rPr>
          <w:rFonts w:cs="Times New Roman"/>
        </w:rPr>
      </w:r>
      <w:r w:rsidR="00930652" w:rsidRPr="008D0D89">
        <w:rPr>
          <w:rFonts w:cs="Times New Roman"/>
        </w:rPr>
        <w:fldChar w:fldCharType="end"/>
      </w:r>
      <w:r w:rsidR="00B170B0" w:rsidRPr="008D0D89">
        <w:rPr>
          <w:rFonts w:cs="Times New Roman"/>
        </w:rPr>
      </w:r>
      <w:r w:rsidR="00B170B0" w:rsidRPr="008D0D89">
        <w:rPr>
          <w:rFonts w:cs="Times New Roman"/>
        </w:rPr>
        <w:fldChar w:fldCharType="separate"/>
      </w:r>
      <w:r w:rsidR="00930652" w:rsidRPr="008D0D89">
        <w:rPr>
          <w:rFonts w:cs="Times New Roman"/>
          <w:noProof/>
        </w:rPr>
        <w:t>(Wolz</w:t>
      </w:r>
      <w:r w:rsidR="00930652" w:rsidRPr="008D0D89">
        <w:rPr>
          <w:rFonts w:cs="Times New Roman"/>
          <w:i/>
          <w:noProof/>
        </w:rPr>
        <w:t xml:space="preserve"> et al.</w:t>
      </w:r>
      <w:r w:rsidR="00930652" w:rsidRPr="008D0D89">
        <w:rPr>
          <w:rFonts w:cs="Times New Roman"/>
          <w:noProof/>
        </w:rPr>
        <w:t>, 2012; Cury</w:t>
      </w:r>
      <w:r w:rsidR="00930652" w:rsidRPr="008D0D89">
        <w:rPr>
          <w:rFonts w:cs="Times New Roman"/>
          <w:i/>
          <w:noProof/>
        </w:rPr>
        <w:t xml:space="preserve"> et al.</w:t>
      </w:r>
      <w:r w:rsidR="00930652" w:rsidRPr="008D0D89">
        <w:rPr>
          <w:rFonts w:cs="Times New Roman"/>
          <w:noProof/>
        </w:rPr>
        <w:t>, 2014; Pellaprat</w:t>
      </w:r>
      <w:r w:rsidR="00930652" w:rsidRPr="008D0D89">
        <w:rPr>
          <w:rFonts w:cs="Times New Roman"/>
          <w:i/>
          <w:noProof/>
        </w:rPr>
        <w:t xml:space="preserve"> et al.</w:t>
      </w:r>
      <w:r w:rsidR="00930652" w:rsidRPr="008D0D89">
        <w:rPr>
          <w:rFonts w:cs="Times New Roman"/>
          <w:noProof/>
        </w:rPr>
        <w:t>, 2014; DiMarzio</w:t>
      </w:r>
      <w:r w:rsidR="00930652" w:rsidRPr="008D0D89">
        <w:rPr>
          <w:rFonts w:cs="Times New Roman"/>
          <w:i/>
          <w:noProof/>
        </w:rPr>
        <w:t xml:space="preserve"> et al.</w:t>
      </w:r>
      <w:r w:rsidR="00930652" w:rsidRPr="008D0D89">
        <w:rPr>
          <w:rFonts w:cs="Times New Roman"/>
          <w:noProof/>
        </w:rPr>
        <w:t>, 2017)</w:t>
      </w:r>
      <w:r w:rsidR="00B170B0" w:rsidRPr="008D0D89">
        <w:rPr>
          <w:rFonts w:cs="Times New Roman"/>
        </w:rPr>
        <w:fldChar w:fldCharType="end"/>
      </w:r>
      <w:r w:rsidR="00B170B0" w:rsidRPr="008D0D89">
        <w:rPr>
          <w:rFonts w:cs="Times New Roman"/>
        </w:rPr>
        <w:t>.</w:t>
      </w:r>
      <w:r w:rsidR="00F37CB9" w:rsidRPr="008D0D89">
        <w:rPr>
          <w:rFonts w:cs="Times New Roman"/>
        </w:rPr>
        <w:t xml:space="preserve"> </w:t>
      </w:r>
      <w:r w:rsidR="00B170B0" w:rsidRPr="008D0D89">
        <w:rPr>
          <w:rFonts w:cs="Times New Roman"/>
        </w:rPr>
        <w:t>The effect on</w:t>
      </w:r>
      <w:r w:rsidR="00157394" w:rsidRPr="008D0D89">
        <w:rPr>
          <w:rFonts w:cs="Times New Roman"/>
        </w:rPr>
        <w:t xml:space="preserve"> clinically defined</w:t>
      </w:r>
      <w:r w:rsidR="00B170B0" w:rsidRPr="008D0D89">
        <w:rPr>
          <w:rFonts w:cs="Times New Roman"/>
        </w:rPr>
        <w:t xml:space="preserve"> central pain </w:t>
      </w:r>
      <w:r w:rsidR="00B65F47" w:rsidRPr="008D0D89">
        <w:rPr>
          <w:rFonts w:cs="Times New Roman"/>
        </w:rPr>
        <w:t xml:space="preserve">is even more controversial </w:t>
      </w:r>
      <w:r w:rsidR="00B170B0" w:rsidRPr="008D0D89">
        <w:rPr>
          <w:rFonts w:cs="Times New Roman"/>
        </w:rPr>
        <w:t xml:space="preserve">with reports of either improvement </w:t>
      </w:r>
      <w:r w:rsidR="00B170B0" w:rsidRPr="008D0D89">
        <w:rPr>
          <w:rFonts w:cs="Times New Roman"/>
        </w:rPr>
        <w:fldChar w:fldCharType="begin">
          <w:fldData xml:space="preserve">PEVuZE5vdGU+PENpdGU+PEF1dGhvcj5LaW08L0F1dGhvcj48WWVhcj4yMDA4PC9ZZWFyPjxSZWNO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</w:fldData>
        </w:fldChar>
      </w:r>
      <w:r w:rsidR="00930652" w:rsidRPr="008D0D89">
        <w:rPr>
          <w:rFonts w:cs="Times New Roman"/>
        </w:rPr>
        <w:instrText xml:space="preserve"> ADDIN EN.CITE </w:instrText>
      </w:r>
      <w:r w:rsidR="00930652" w:rsidRPr="008D0D89">
        <w:rPr>
          <w:rFonts w:cs="Times New Roman"/>
        </w:rPr>
        <w:fldChar w:fldCharType="begin">
          <w:fldData xml:space="preserve">PEVuZE5vdGU+PENpdGU+PEF1dGhvcj5LaW08L0F1dGhvcj48WWVhcj4yMDA4PC9ZZWFyPjxSZWNO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</w:fldData>
        </w:fldChar>
      </w:r>
      <w:r w:rsidR="00930652" w:rsidRPr="008D0D89">
        <w:rPr>
          <w:rFonts w:cs="Times New Roman"/>
        </w:rPr>
        <w:instrText xml:space="preserve"> ADDIN EN.CITE.DATA </w:instrText>
      </w:r>
      <w:r w:rsidR="00930652" w:rsidRPr="008D0D89">
        <w:rPr>
          <w:rFonts w:cs="Times New Roman"/>
        </w:rPr>
      </w:r>
      <w:r w:rsidR="00930652" w:rsidRPr="008D0D89">
        <w:rPr>
          <w:rFonts w:cs="Times New Roman"/>
        </w:rPr>
        <w:fldChar w:fldCharType="end"/>
      </w:r>
      <w:r w:rsidR="00B170B0" w:rsidRPr="008D0D89">
        <w:rPr>
          <w:rFonts w:cs="Times New Roman"/>
        </w:rPr>
      </w:r>
      <w:r w:rsidR="00B170B0" w:rsidRPr="008D0D89">
        <w:rPr>
          <w:rFonts w:cs="Times New Roman"/>
        </w:rPr>
        <w:fldChar w:fldCharType="separate"/>
      </w:r>
      <w:r w:rsidR="00930652" w:rsidRPr="008D0D89">
        <w:rPr>
          <w:rFonts w:cs="Times New Roman"/>
          <w:noProof/>
        </w:rPr>
        <w:t>(Kim</w:t>
      </w:r>
      <w:r w:rsidR="00930652" w:rsidRPr="008D0D89">
        <w:rPr>
          <w:rFonts w:cs="Times New Roman"/>
          <w:i/>
          <w:noProof/>
        </w:rPr>
        <w:t xml:space="preserve"> et al.</w:t>
      </w:r>
      <w:r w:rsidR="00930652" w:rsidRPr="008D0D89">
        <w:rPr>
          <w:rFonts w:cs="Times New Roman"/>
          <w:noProof/>
        </w:rPr>
        <w:t>, 2008; Kim</w:t>
      </w:r>
      <w:r w:rsidR="00930652" w:rsidRPr="008D0D89">
        <w:rPr>
          <w:rFonts w:cs="Times New Roman"/>
          <w:i/>
          <w:noProof/>
        </w:rPr>
        <w:t xml:space="preserve"> et al.</w:t>
      </w:r>
      <w:r w:rsidR="00930652" w:rsidRPr="008D0D89">
        <w:rPr>
          <w:rFonts w:cs="Times New Roman"/>
          <w:noProof/>
        </w:rPr>
        <w:t>, 2011; Dellapina</w:t>
      </w:r>
      <w:r w:rsidR="00930652" w:rsidRPr="008D0D89">
        <w:rPr>
          <w:rFonts w:cs="Times New Roman"/>
          <w:i/>
          <w:noProof/>
        </w:rPr>
        <w:t xml:space="preserve"> et al.</w:t>
      </w:r>
      <w:r w:rsidR="00930652" w:rsidRPr="008D0D89">
        <w:rPr>
          <w:rFonts w:cs="Times New Roman"/>
          <w:noProof/>
        </w:rPr>
        <w:t>, 2012)</w:t>
      </w:r>
      <w:r w:rsidR="00B170B0" w:rsidRPr="008D0D89">
        <w:rPr>
          <w:rFonts w:cs="Times New Roman"/>
        </w:rPr>
        <w:fldChar w:fldCharType="end"/>
      </w:r>
      <w:r w:rsidR="00B170B0" w:rsidRPr="008D0D89">
        <w:rPr>
          <w:rFonts w:cs="Times New Roman"/>
        </w:rPr>
        <w:t xml:space="preserve"> or no change </w:t>
      </w:r>
      <w:r w:rsidR="00B170B0" w:rsidRPr="008D0D89">
        <w:rPr>
          <w:rFonts w:cs="Times New Roman"/>
        </w:rPr>
        <w:fldChar w:fldCharType="begin">
          <w:fldData xml:space="preserve">PEVuZE5vdGU+PENpdGU+PEF1dGhvcj5Pc2hpbWE8L0F1dGhvcj48WWVhcj4yMDEyPC9ZZWFyPjxS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</w:fldData>
        </w:fldChar>
      </w:r>
      <w:r w:rsidR="00930652" w:rsidRPr="008D0D89">
        <w:rPr>
          <w:rFonts w:cs="Times New Roman"/>
        </w:rPr>
        <w:instrText xml:space="preserve"> ADDIN EN.CITE </w:instrText>
      </w:r>
      <w:r w:rsidR="00930652" w:rsidRPr="008D0D89">
        <w:rPr>
          <w:rFonts w:cs="Times New Roman"/>
        </w:rPr>
        <w:fldChar w:fldCharType="begin">
          <w:fldData xml:space="preserve">PEVuZE5vdGU+PENpdGU+PEF1dGhvcj5Pc2hpbWE8L0F1dGhvcj48WWVhcj4yMDEyPC9ZZWFyPjxS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</w:fldData>
        </w:fldChar>
      </w:r>
      <w:r w:rsidR="00930652" w:rsidRPr="008D0D89">
        <w:rPr>
          <w:rFonts w:cs="Times New Roman"/>
        </w:rPr>
        <w:instrText xml:space="preserve"> ADDIN EN.CITE.DATA </w:instrText>
      </w:r>
      <w:r w:rsidR="00930652" w:rsidRPr="008D0D89">
        <w:rPr>
          <w:rFonts w:cs="Times New Roman"/>
        </w:rPr>
      </w:r>
      <w:r w:rsidR="00930652" w:rsidRPr="008D0D89">
        <w:rPr>
          <w:rFonts w:cs="Times New Roman"/>
        </w:rPr>
        <w:fldChar w:fldCharType="end"/>
      </w:r>
      <w:r w:rsidR="00B170B0" w:rsidRPr="008D0D89">
        <w:rPr>
          <w:rFonts w:cs="Times New Roman"/>
        </w:rPr>
      </w:r>
      <w:r w:rsidR="00B170B0" w:rsidRPr="008D0D89">
        <w:rPr>
          <w:rFonts w:cs="Times New Roman"/>
        </w:rPr>
        <w:fldChar w:fldCharType="separate"/>
      </w:r>
      <w:r w:rsidR="00930652" w:rsidRPr="008D0D89">
        <w:rPr>
          <w:rFonts w:cs="Times New Roman"/>
          <w:noProof/>
        </w:rPr>
        <w:t>(Oshima</w:t>
      </w:r>
      <w:r w:rsidR="00930652" w:rsidRPr="008D0D89">
        <w:rPr>
          <w:rFonts w:cs="Times New Roman"/>
          <w:i/>
          <w:noProof/>
        </w:rPr>
        <w:t xml:space="preserve"> et al.</w:t>
      </w:r>
      <w:r w:rsidR="00930652" w:rsidRPr="008D0D89">
        <w:rPr>
          <w:rFonts w:cs="Times New Roman"/>
          <w:noProof/>
        </w:rPr>
        <w:t>, 2012; Cury</w:t>
      </w:r>
      <w:r w:rsidR="00930652" w:rsidRPr="008D0D89">
        <w:rPr>
          <w:rFonts w:cs="Times New Roman"/>
          <w:i/>
          <w:noProof/>
        </w:rPr>
        <w:t xml:space="preserve"> et al.</w:t>
      </w:r>
      <w:r w:rsidR="00930652" w:rsidRPr="008D0D89">
        <w:rPr>
          <w:rFonts w:cs="Times New Roman"/>
          <w:noProof/>
        </w:rPr>
        <w:t>, 2014; DiMarzio</w:t>
      </w:r>
      <w:r w:rsidR="00930652" w:rsidRPr="008D0D89">
        <w:rPr>
          <w:rFonts w:cs="Times New Roman"/>
          <w:i/>
          <w:noProof/>
        </w:rPr>
        <w:t xml:space="preserve"> et al.</w:t>
      </w:r>
      <w:r w:rsidR="00930652" w:rsidRPr="008D0D89">
        <w:rPr>
          <w:rFonts w:cs="Times New Roman"/>
          <w:noProof/>
        </w:rPr>
        <w:t>, 2017)</w:t>
      </w:r>
      <w:r w:rsidR="00B170B0" w:rsidRPr="008D0D89">
        <w:rPr>
          <w:rFonts w:cs="Times New Roman"/>
        </w:rPr>
        <w:fldChar w:fldCharType="end"/>
      </w:r>
      <w:r w:rsidR="00B170B0" w:rsidRPr="008D0D89">
        <w:rPr>
          <w:rFonts w:cs="Times New Roman"/>
        </w:rPr>
        <w:t xml:space="preserve">.  </w:t>
      </w:r>
    </w:p>
    <w:p w14:paraId="589FB2BB" w14:textId="7C3AE356" w:rsidR="007C3247" w:rsidRPr="008D0D89" w:rsidRDefault="00AE6578" w:rsidP="004B6111">
      <w:pPr>
        <w:rPr>
          <w:rFonts w:cs="Times New Roman"/>
        </w:rPr>
      </w:pPr>
      <w:r w:rsidRPr="008D0D89">
        <w:rPr>
          <w:rFonts w:cs="Times New Roman"/>
        </w:rPr>
        <w:t>QST following STN DBS has been used to examine central pain processing and has yielded inconsistent findings</w:t>
      </w:r>
      <w:r w:rsidR="00114A2F" w:rsidRPr="008D0D89">
        <w:rPr>
          <w:rFonts w:cs="Times New Roman"/>
        </w:rPr>
        <w:t xml:space="preserve"> </w:t>
      </w:r>
      <w:r w:rsidR="003575D6" w:rsidRPr="008D0D89">
        <w:rPr>
          <w:rFonts w:cs="Times New Roman"/>
        </w:rPr>
        <w:t>in seven investigations encompassing a total of 1</w:t>
      </w:r>
      <w:r w:rsidR="00F97758" w:rsidRPr="008D0D89">
        <w:rPr>
          <w:rFonts w:cs="Times New Roman"/>
        </w:rPr>
        <w:t>28</w:t>
      </w:r>
      <w:r w:rsidR="003575D6" w:rsidRPr="008D0D89">
        <w:rPr>
          <w:rFonts w:cs="Times New Roman"/>
        </w:rPr>
        <w:t xml:space="preserve"> participants, which </w:t>
      </w:r>
      <w:r w:rsidR="00114A2F" w:rsidRPr="008D0D89">
        <w:rPr>
          <w:rFonts w:cs="Times New Roman"/>
        </w:rPr>
        <w:t>are summarised in Table 2.</w:t>
      </w:r>
      <w:r w:rsidRPr="008D0D89">
        <w:rPr>
          <w:rFonts w:cs="Times New Roman"/>
        </w:rPr>
        <w:t xml:space="preserve"> </w:t>
      </w:r>
      <w:r w:rsidR="003575D6" w:rsidRPr="008D0D89">
        <w:rPr>
          <w:rFonts w:cs="Times New Roman"/>
        </w:rPr>
        <w:t>Four</w:t>
      </w:r>
      <w:r w:rsidR="00B85646" w:rsidRPr="008D0D89">
        <w:rPr>
          <w:rFonts w:cs="Times New Roman"/>
        </w:rPr>
        <w:t xml:space="preserve"> </w:t>
      </w:r>
      <w:r w:rsidR="00845A24" w:rsidRPr="008D0D89">
        <w:rPr>
          <w:rFonts w:cs="Times New Roman"/>
        </w:rPr>
        <w:t>studies</w:t>
      </w:r>
      <w:r w:rsidRPr="008D0D89">
        <w:rPr>
          <w:rFonts w:cs="Times New Roman"/>
        </w:rPr>
        <w:t xml:space="preserve"> report</w:t>
      </w:r>
      <w:r w:rsidR="00845A24" w:rsidRPr="008D0D89">
        <w:rPr>
          <w:rFonts w:cs="Times New Roman"/>
        </w:rPr>
        <w:t>ed</w:t>
      </w:r>
      <w:r w:rsidR="003575D6" w:rsidRPr="008D0D89">
        <w:rPr>
          <w:rFonts w:cs="Times New Roman"/>
        </w:rPr>
        <w:t xml:space="preserve"> increase in</w:t>
      </w:r>
      <w:r w:rsidRPr="008D0D89">
        <w:rPr>
          <w:rFonts w:cs="Times New Roman"/>
        </w:rPr>
        <w:t xml:space="preserve"> pain thresholds in PD</w:t>
      </w:r>
      <w:r w:rsidR="003575D6" w:rsidRPr="008D0D89">
        <w:rPr>
          <w:rFonts w:cs="Times New Roman"/>
        </w:rPr>
        <w:t xml:space="preserve"> patients</w:t>
      </w:r>
      <w:r w:rsidRPr="008D0D89">
        <w:rPr>
          <w:rFonts w:cs="Times New Roman"/>
        </w:rPr>
        <w:t xml:space="preserve"> when </w:t>
      </w:r>
      <w:r w:rsidR="002F59E4" w:rsidRPr="008D0D89">
        <w:rPr>
          <w:rFonts w:cs="Times New Roman"/>
        </w:rPr>
        <w:t>ON</w:t>
      </w:r>
      <w:r w:rsidRPr="008D0D89">
        <w:rPr>
          <w:rFonts w:cs="Times New Roman"/>
        </w:rPr>
        <w:t xml:space="preserve">- compared to </w:t>
      </w:r>
      <w:r w:rsidR="002F59E4" w:rsidRPr="008D0D89">
        <w:rPr>
          <w:rFonts w:cs="Times New Roman"/>
        </w:rPr>
        <w:t xml:space="preserve"> OFF-</w:t>
      </w:r>
      <w:r w:rsidRPr="008D0D89">
        <w:rPr>
          <w:rFonts w:cs="Times New Roman"/>
        </w:rPr>
        <w:t xml:space="preserve">stimulation, for both mechanical and thermal stimuli </w:t>
      </w:r>
      <w:r w:rsidRPr="008D0D89">
        <w:rPr>
          <w:rFonts w:cs="Times New Roman"/>
        </w:rPr>
        <w:fldChar w:fldCharType="begin">
          <w:fldData xml:space="preserve">PEVuZE5vdGU+PENpdGU+PEF1dGhvcj5DaWFtcGkgZGUgQW5kcmFkZTwvQXV0aG9yPjxZZWFyPjIw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</w:fldData>
        </w:fldChar>
      </w:r>
      <w:r w:rsidR="00930652" w:rsidRPr="008D0D89">
        <w:rPr>
          <w:rFonts w:cs="Times New Roman"/>
        </w:rPr>
        <w:instrText xml:space="preserve"> ADDIN EN.CITE </w:instrText>
      </w:r>
      <w:r w:rsidR="00930652" w:rsidRPr="008D0D89">
        <w:rPr>
          <w:rFonts w:cs="Times New Roman"/>
        </w:rPr>
        <w:fldChar w:fldCharType="begin">
          <w:fldData xml:space="preserve">PEVuZE5vdGU+PENpdGU+PEF1dGhvcj5DaWFtcGkgZGUgQW5kcmFkZTwvQXV0aG9yPjxZZWFyPjIw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</w:fldData>
        </w:fldChar>
      </w:r>
      <w:r w:rsidR="00930652" w:rsidRPr="008D0D89">
        <w:rPr>
          <w:rFonts w:cs="Times New Roman"/>
        </w:rPr>
        <w:instrText xml:space="preserve"> ADDIN EN.CITE.DATA </w:instrText>
      </w:r>
      <w:r w:rsidR="00930652" w:rsidRPr="008D0D89">
        <w:rPr>
          <w:rFonts w:cs="Times New Roman"/>
        </w:rPr>
      </w:r>
      <w:r w:rsidR="00930652" w:rsidRPr="008D0D89">
        <w:rPr>
          <w:rFonts w:cs="Times New Roman"/>
        </w:rPr>
        <w:fldChar w:fldCharType="end"/>
      </w:r>
      <w:r w:rsidRPr="008D0D89">
        <w:rPr>
          <w:rFonts w:cs="Times New Roman"/>
        </w:rPr>
      </w:r>
      <w:r w:rsidRPr="008D0D89">
        <w:rPr>
          <w:rFonts w:cs="Times New Roman"/>
        </w:rPr>
        <w:fldChar w:fldCharType="separate"/>
      </w:r>
      <w:r w:rsidR="00930652" w:rsidRPr="008D0D89">
        <w:rPr>
          <w:rFonts w:cs="Times New Roman"/>
          <w:noProof/>
        </w:rPr>
        <w:t>(Ciampi de Andrade</w:t>
      </w:r>
      <w:r w:rsidR="00930652" w:rsidRPr="008D0D89">
        <w:rPr>
          <w:rFonts w:cs="Times New Roman"/>
          <w:i/>
          <w:noProof/>
        </w:rPr>
        <w:t xml:space="preserve"> et al.</w:t>
      </w:r>
      <w:r w:rsidR="00930652" w:rsidRPr="008D0D89">
        <w:rPr>
          <w:rFonts w:cs="Times New Roman"/>
          <w:noProof/>
        </w:rPr>
        <w:t>, 2012; Dellapina</w:t>
      </w:r>
      <w:r w:rsidR="00930652" w:rsidRPr="008D0D89">
        <w:rPr>
          <w:rFonts w:cs="Times New Roman"/>
          <w:i/>
          <w:noProof/>
        </w:rPr>
        <w:t xml:space="preserve"> et al.</w:t>
      </w:r>
      <w:r w:rsidR="00930652" w:rsidRPr="008D0D89">
        <w:rPr>
          <w:rFonts w:cs="Times New Roman"/>
          <w:noProof/>
        </w:rPr>
        <w:t>, 2012; Marques</w:t>
      </w:r>
      <w:r w:rsidR="00930652" w:rsidRPr="008D0D89">
        <w:rPr>
          <w:rFonts w:cs="Times New Roman"/>
          <w:i/>
          <w:noProof/>
        </w:rPr>
        <w:t xml:space="preserve"> et al.</w:t>
      </w:r>
      <w:r w:rsidR="00930652" w:rsidRPr="008D0D89">
        <w:rPr>
          <w:rFonts w:cs="Times New Roman"/>
          <w:noProof/>
        </w:rPr>
        <w:t>, 2013)</w:t>
      </w:r>
      <w:r w:rsidRPr="008D0D89">
        <w:rPr>
          <w:rFonts w:cs="Times New Roman"/>
        </w:rPr>
        <w:fldChar w:fldCharType="end"/>
      </w:r>
      <w:r w:rsidRPr="008D0D89">
        <w:rPr>
          <w:rFonts w:cs="Times New Roman"/>
        </w:rPr>
        <w:t>.</w:t>
      </w:r>
      <w:r w:rsidR="001019E8" w:rsidRPr="008D0D89">
        <w:rPr>
          <w:rFonts w:cs="Times New Roman"/>
        </w:rPr>
        <w:t xml:space="preserve"> One further </w:t>
      </w:r>
      <w:r w:rsidR="003B4F91" w:rsidRPr="008D0D89">
        <w:rPr>
          <w:rFonts w:cs="Times New Roman"/>
        </w:rPr>
        <w:t>study</w:t>
      </w:r>
      <w:r w:rsidR="001019E8" w:rsidRPr="008D0D89">
        <w:rPr>
          <w:rFonts w:cs="Times New Roman"/>
        </w:rPr>
        <w:t xml:space="preserve"> showed increased mechanical pain thresholds with </w:t>
      </w:r>
      <w:r w:rsidR="00842822" w:rsidRPr="008D0D89">
        <w:rPr>
          <w:rFonts w:cs="Times New Roman"/>
        </w:rPr>
        <w:t xml:space="preserve">STN </w:t>
      </w:r>
      <w:r w:rsidR="001019E8" w:rsidRPr="008D0D89">
        <w:rPr>
          <w:rFonts w:cs="Times New Roman"/>
        </w:rPr>
        <w:t>stimulation at 60 Hz rather than at the patients’ usual higher therapeutic frequencies, though the authors did not account for medication status</w:t>
      </w:r>
      <w:r w:rsidR="00DF09C6" w:rsidRPr="008D0D89">
        <w:rPr>
          <w:rFonts w:cs="Times New Roman"/>
        </w:rPr>
        <w:t xml:space="preserve"> </w:t>
      </w:r>
      <w:r w:rsidR="00DF09C6" w:rsidRPr="008D0D89">
        <w:rPr>
          <w:rFonts w:cs="Times New Roman"/>
        </w:rPr>
        <w:fldChar w:fldCharType="begin"/>
      </w:r>
      <w:r w:rsidR="00930652" w:rsidRPr="008D0D89">
        <w:rPr>
          <w:rFonts w:cs="Times New Roman"/>
        </w:rPr>
        <w:instrText xml:space="preserve"> ADDIN EN.CITE &lt;EndNote&gt;&lt;Cite&gt;&lt;Author&gt;Belasen&lt;/Author&gt;&lt;Year&gt;2016&lt;/Year&gt;&lt;RecNum&gt;53&lt;/RecNum&gt;&lt;DisplayText&gt;(Belasen&lt;style face="italic"&gt; et al.&lt;/style&gt;, 2016)&lt;/DisplayText&gt;&lt;record&gt;&lt;rec-number&gt;53&lt;/rec-number&gt;&lt;foreign-keys&gt;&lt;key app="EN" db-id="wrdvp0a2we5szdedaeu5fzvms0st2x9da0zz" timestamp="0"&gt;53&lt;/key&gt;&lt;/foreign-keys&gt;&lt;ref-type name="Journal Article"&gt;17&lt;/ref-type&gt;&lt;contributors&gt;&lt;authors&gt;&lt;author&gt;Belasen, A.&lt;/author&gt;&lt;author&gt;Rizvi, K.&lt;/author&gt;&lt;author&gt;Gee, L. E.&lt;/author&gt;&lt;author&gt;Yeung, P.&lt;/author&gt;&lt;author&gt;Prusik, J.&lt;/author&gt;&lt;author&gt;Ramirez-Zamora, A.&lt;/author&gt;&lt;author&gt;Hanspal, E.&lt;/author&gt;&lt;author&gt;Paiva, P.&lt;/author&gt;&lt;author&gt;Durphy, J.&lt;/author&gt;&lt;author&gt;Argoff, C. E.&lt;/author&gt;&lt;author&gt;Pilitsis, J. G.&lt;/author&gt;&lt;/authors&gt;&lt;/contributors&gt;&lt;auth-address&gt;Departments of 1 Neurosurgery and.&amp;#xD;Departments of 1 Neurosurgery and.&amp;#xD;Departments of 1 Neurosurgery and.&amp;#xD;Center for Neuroscience and Neuropharmacology, Albany Medical College, Albany, New York.&amp;#xD;Departments of 1 Neurosurgery and.&amp;#xD;Departments of 1 Neurosurgery and.&amp;#xD;Neurology, Albany Medical Center; and.&amp;#xD;Neurology, Albany Medical Center; and.&amp;#xD;Neurology, Albany Medical Center; and.&amp;#xD;Neurology, Albany Medical Center; and.&amp;#xD;Neurology, Albany Medical Center; and.&amp;#xD;Departments of 1 Neurosurgery and.&amp;#xD;Center for Neuroscience and Neuropharmacology, Albany Medical College, Albany, New York.&lt;/auth-address&gt;&lt;titles&gt;&lt;title&gt;Effect of low-frequency deep brain stimulation on sensory thresholds in Parkinson&amp;apos;s disease&lt;/title&gt;&lt;secondary-title&gt;J Neurosurg&lt;/secondary-title&gt;&lt;/titles&gt;&lt;periodical&gt;&lt;full-title&gt;J Neurosurg&lt;/full-title&gt;&lt;/periodical&gt;&lt;pages&gt;397-403&lt;/pages&gt;&lt;volume&gt;126&lt;/volume&gt;&lt;number&gt;2&lt;/number&gt;&lt;dates&gt;&lt;year&gt;2016&lt;/year&gt;&lt;pub-dates&gt;&lt;date&gt;Feb&lt;/date&gt;&lt;/pub-dates&gt;&lt;/dates&gt;&lt;accession-num&gt;27104841&lt;/accession-num&gt;&lt;urls&gt;&lt;related-urls&gt;&lt;url&gt;http://www.ncbi.nlm.nih.gov/entrez/query.fcgi?cmd=Retrieve&amp;amp;db=PubMed&amp;amp;dopt=Citation&amp;amp;list_uids=27104841 &lt;/url&gt;&lt;/related-urls&gt;&lt;/urls&gt;&lt;/record&gt;&lt;/Cite&gt;&lt;/EndNote&gt;</w:instrText>
      </w:r>
      <w:r w:rsidR="00DF09C6" w:rsidRPr="008D0D89">
        <w:rPr>
          <w:rFonts w:cs="Times New Roman"/>
        </w:rPr>
        <w:fldChar w:fldCharType="separate"/>
      </w:r>
      <w:r w:rsidR="00930652" w:rsidRPr="008D0D89">
        <w:rPr>
          <w:rFonts w:cs="Times New Roman"/>
          <w:noProof/>
        </w:rPr>
        <w:t>(Belasen</w:t>
      </w:r>
      <w:r w:rsidR="00930652" w:rsidRPr="008D0D89">
        <w:rPr>
          <w:rFonts w:cs="Times New Roman"/>
          <w:i/>
          <w:noProof/>
        </w:rPr>
        <w:t xml:space="preserve"> et al.</w:t>
      </w:r>
      <w:r w:rsidR="00930652" w:rsidRPr="008D0D89">
        <w:rPr>
          <w:rFonts w:cs="Times New Roman"/>
          <w:noProof/>
        </w:rPr>
        <w:t>, 2016)</w:t>
      </w:r>
      <w:r w:rsidR="00DF09C6" w:rsidRPr="008D0D89">
        <w:rPr>
          <w:rFonts w:cs="Times New Roman"/>
        </w:rPr>
        <w:fldChar w:fldCharType="end"/>
      </w:r>
      <w:r w:rsidR="001019E8" w:rsidRPr="008D0D89">
        <w:rPr>
          <w:rFonts w:cs="Times New Roman"/>
        </w:rPr>
        <w:t>.</w:t>
      </w:r>
      <w:r w:rsidRPr="008D0D89">
        <w:rPr>
          <w:rFonts w:cs="Times New Roman"/>
        </w:rPr>
        <w:t xml:space="preserve"> In contrast, others have found no</w:t>
      </w:r>
      <w:r w:rsidR="008B49FB" w:rsidRPr="008D0D89">
        <w:rPr>
          <w:rFonts w:cs="Times New Roman"/>
        </w:rPr>
        <w:t xml:space="preserve"> acute</w:t>
      </w:r>
      <w:r w:rsidRPr="008D0D89">
        <w:rPr>
          <w:rFonts w:cs="Times New Roman"/>
        </w:rPr>
        <w:t xml:space="preserve"> stimulation-related modulation of pain thresholds, though some describe</w:t>
      </w:r>
      <w:r w:rsidR="004E0135" w:rsidRPr="008D0D89">
        <w:rPr>
          <w:rFonts w:cs="Times New Roman"/>
        </w:rPr>
        <w:t>d</w:t>
      </w:r>
      <w:r w:rsidRPr="008D0D89">
        <w:rPr>
          <w:rFonts w:cs="Times New Roman"/>
        </w:rPr>
        <w:t xml:space="preserve"> an increase in non-noxious thermal sensitivity via a reduction in temperature detection thresholds </w:t>
      </w:r>
      <w:r w:rsidRPr="008D0D89">
        <w:rPr>
          <w:rFonts w:cs="Times New Roman"/>
        </w:rPr>
        <w:fldChar w:fldCharType="begin">
          <w:fldData xml:space="preserve">PEVuZE5vdGU+PENpdGU+PEF1dGhvcj5HaWVydGhtdWhsZW48L0F1dGhvcj48WWVhcj4yMDEwPC9Z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</w:fldData>
        </w:fldChar>
      </w:r>
      <w:r w:rsidR="00930652" w:rsidRPr="008D0D89">
        <w:rPr>
          <w:rFonts w:cs="Times New Roman"/>
        </w:rPr>
        <w:instrText xml:space="preserve"> ADDIN EN.CITE </w:instrText>
      </w:r>
      <w:r w:rsidR="00930652" w:rsidRPr="008D0D89">
        <w:rPr>
          <w:rFonts w:cs="Times New Roman"/>
        </w:rPr>
        <w:fldChar w:fldCharType="begin">
          <w:fldData xml:space="preserve">PEVuZE5vdGU+PENpdGU+PEF1dGhvcj5HaWVydGhtdWhsZW48L0F1dGhvcj48WWVhcj4yMDEwPC9Z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</w:fldData>
        </w:fldChar>
      </w:r>
      <w:r w:rsidR="00930652" w:rsidRPr="008D0D89">
        <w:rPr>
          <w:rFonts w:cs="Times New Roman"/>
        </w:rPr>
        <w:instrText xml:space="preserve"> ADDIN EN.CITE.DATA </w:instrText>
      </w:r>
      <w:r w:rsidR="00930652" w:rsidRPr="008D0D89">
        <w:rPr>
          <w:rFonts w:cs="Times New Roman"/>
        </w:rPr>
      </w:r>
      <w:r w:rsidR="00930652" w:rsidRPr="008D0D89">
        <w:rPr>
          <w:rFonts w:cs="Times New Roman"/>
        </w:rPr>
        <w:fldChar w:fldCharType="end"/>
      </w:r>
      <w:r w:rsidRPr="008D0D89">
        <w:rPr>
          <w:rFonts w:cs="Times New Roman"/>
        </w:rPr>
      </w:r>
      <w:r w:rsidRPr="008D0D89">
        <w:rPr>
          <w:rFonts w:cs="Times New Roman"/>
        </w:rPr>
        <w:fldChar w:fldCharType="separate"/>
      </w:r>
      <w:r w:rsidR="00930652" w:rsidRPr="008D0D89">
        <w:rPr>
          <w:rFonts w:cs="Times New Roman"/>
          <w:noProof/>
        </w:rPr>
        <w:t>(Gierthmuhlen</w:t>
      </w:r>
      <w:r w:rsidR="00930652" w:rsidRPr="008D0D89">
        <w:rPr>
          <w:rFonts w:cs="Times New Roman"/>
          <w:i/>
          <w:noProof/>
        </w:rPr>
        <w:t xml:space="preserve"> et al.</w:t>
      </w:r>
      <w:r w:rsidR="00930652" w:rsidRPr="008D0D89">
        <w:rPr>
          <w:rFonts w:cs="Times New Roman"/>
          <w:noProof/>
        </w:rPr>
        <w:t>, 2010; Maruo</w:t>
      </w:r>
      <w:r w:rsidR="00930652" w:rsidRPr="008D0D89">
        <w:rPr>
          <w:rFonts w:cs="Times New Roman"/>
          <w:i/>
          <w:noProof/>
        </w:rPr>
        <w:t xml:space="preserve"> et al.</w:t>
      </w:r>
      <w:r w:rsidR="00930652" w:rsidRPr="008D0D89">
        <w:rPr>
          <w:rFonts w:cs="Times New Roman"/>
          <w:noProof/>
        </w:rPr>
        <w:t>, 2011; Spielberger</w:t>
      </w:r>
      <w:r w:rsidR="00930652" w:rsidRPr="008D0D89">
        <w:rPr>
          <w:rFonts w:cs="Times New Roman"/>
          <w:i/>
          <w:noProof/>
        </w:rPr>
        <w:t xml:space="preserve"> et al.</w:t>
      </w:r>
      <w:r w:rsidR="00930652" w:rsidRPr="008D0D89">
        <w:rPr>
          <w:rFonts w:cs="Times New Roman"/>
          <w:noProof/>
        </w:rPr>
        <w:t>, 2011)</w:t>
      </w:r>
      <w:r w:rsidRPr="008D0D89">
        <w:rPr>
          <w:rFonts w:cs="Times New Roman"/>
        </w:rPr>
        <w:fldChar w:fldCharType="end"/>
      </w:r>
      <w:r w:rsidRPr="008D0D89">
        <w:rPr>
          <w:rFonts w:cs="Times New Roman"/>
        </w:rPr>
        <w:t xml:space="preserve">. One study showed a correlation between increased pain threshold and acute DBS-mediated motor improvement </w:t>
      </w:r>
      <w:r w:rsidRPr="008D0D89">
        <w:rPr>
          <w:rFonts w:cs="Times New Roman"/>
        </w:rPr>
        <w:fldChar w:fldCharType="begin">
          <w:fldData xml:space="preserve">PEVuZE5vdGU+PENpdGU+PEF1dGhvcj5DaWFtcGkgZGUgQW5kcmFkZTwvQXV0aG9yPjxZZWFyPjIw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</w:fldData>
        </w:fldChar>
      </w:r>
      <w:r w:rsidR="00930652" w:rsidRPr="008D0D89">
        <w:rPr>
          <w:rFonts w:cs="Times New Roman"/>
        </w:rPr>
        <w:instrText xml:space="preserve"> ADDIN EN.CITE </w:instrText>
      </w:r>
      <w:r w:rsidR="00930652" w:rsidRPr="008D0D89">
        <w:rPr>
          <w:rFonts w:cs="Times New Roman"/>
        </w:rPr>
        <w:fldChar w:fldCharType="begin">
          <w:fldData xml:space="preserve">PEVuZE5vdGU+PENpdGU+PEF1dGhvcj5DaWFtcGkgZGUgQW5kcmFkZTwvQXV0aG9yPjxZZWFyPjIw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</w:fldData>
        </w:fldChar>
      </w:r>
      <w:r w:rsidR="00930652" w:rsidRPr="008D0D89">
        <w:rPr>
          <w:rFonts w:cs="Times New Roman"/>
        </w:rPr>
        <w:instrText xml:space="preserve"> ADDIN EN.CITE.DATA </w:instrText>
      </w:r>
      <w:r w:rsidR="00930652" w:rsidRPr="008D0D89">
        <w:rPr>
          <w:rFonts w:cs="Times New Roman"/>
        </w:rPr>
      </w:r>
      <w:r w:rsidR="00930652" w:rsidRPr="008D0D89">
        <w:rPr>
          <w:rFonts w:cs="Times New Roman"/>
        </w:rPr>
        <w:fldChar w:fldCharType="end"/>
      </w:r>
      <w:r w:rsidRPr="008D0D89">
        <w:rPr>
          <w:rFonts w:cs="Times New Roman"/>
        </w:rPr>
      </w:r>
      <w:r w:rsidRPr="008D0D89">
        <w:rPr>
          <w:rFonts w:cs="Times New Roman"/>
        </w:rPr>
        <w:fldChar w:fldCharType="separate"/>
      </w:r>
      <w:r w:rsidR="00930652" w:rsidRPr="008D0D89">
        <w:rPr>
          <w:rFonts w:cs="Times New Roman"/>
          <w:noProof/>
        </w:rPr>
        <w:t>(Ciampi de Andrade</w:t>
      </w:r>
      <w:r w:rsidR="00930652" w:rsidRPr="008D0D89">
        <w:rPr>
          <w:rFonts w:cs="Times New Roman"/>
          <w:i/>
          <w:noProof/>
        </w:rPr>
        <w:t xml:space="preserve"> et al.</w:t>
      </w:r>
      <w:r w:rsidR="00930652" w:rsidRPr="008D0D89">
        <w:rPr>
          <w:rFonts w:cs="Times New Roman"/>
          <w:noProof/>
        </w:rPr>
        <w:t>, 2012)</w:t>
      </w:r>
      <w:r w:rsidRPr="008D0D89">
        <w:rPr>
          <w:rFonts w:cs="Times New Roman"/>
        </w:rPr>
        <w:fldChar w:fldCharType="end"/>
      </w:r>
      <w:r w:rsidRPr="008D0D89">
        <w:rPr>
          <w:rFonts w:cs="Times New Roman"/>
        </w:rPr>
        <w:t xml:space="preserve">, however another with similar methodology did not </w:t>
      </w:r>
      <w:r w:rsidR="007A441D" w:rsidRPr="008D0D89">
        <w:rPr>
          <w:rFonts w:cs="Times New Roman"/>
        </w:rPr>
        <w:t>demonstrate</w:t>
      </w:r>
      <w:r w:rsidRPr="008D0D89">
        <w:rPr>
          <w:rFonts w:cs="Times New Roman"/>
        </w:rPr>
        <w:t xml:space="preserve"> </w:t>
      </w:r>
      <w:r w:rsidR="00B31191" w:rsidRPr="008D0D89">
        <w:rPr>
          <w:rFonts w:cs="Times New Roman"/>
        </w:rPr>
        <w:t>this relationship</w:t>
      </w:r>
      <w:r w:rsidRPr="008D0D89">
        <w:rPr>
          <w:rFonts w:cs="Times New Roman"/>
        </w:rPr>
        <w:t xml:space="preserve"> </w:t>
      </w:r>
      <w:r w:rsidRPr="008D0D89">
        <w:rPr>
          <w:rFonts w:cs="Times New Roman"/>
        </w:rPr>
        <w:fldChar w:fldCharType="begin"/>
      </w:r>
      <w:r w:rsidR="00930652" w:rsidRPr="008D0D89">
        <w:rPr>
          <w:rFonts w:cs="Times New Roman"/>
        </w:rPr>
        <w:instrText xml:space="preserve"> ADDIN EN.CITE &lt;EndNote&gt;&lt;Cite&gt;&lt;Author&gt;Marques&lt;/Author&gt;&lt;Year&gt;2013&lt;/Year&gt;&lt;RecNum&gt;30&lt;/RecNum&gt;&lt;DisplayText&gt;(Marques&lt;style face="italic"&gt; et al.&lt;/style&gt;, 2013)&lt;/DisplayText&gt;&lt;record&gt;&lt;rec-number&gt;30&lt;/rec-number&gt;&lt;foreign-keys&gt;&lt;key app="EN" db-id="wrdvp0a2we5szdedaeu5fzvms0st2x9da0zz" timestamp="0"&gt;30&lt;/key&gt;&lt;/foreign-keys&gt;&lt;ref-type name="Journal Article"&gt;17&lt;/ref-type&gt;&lt;contributors&gt;&lt;authors&gt;&lt;author&gt;Marques, A.&lt;/author&gt;&lt;author&gt;Chassin, O.&lt;/author&gt;&lt;author&gt;Morand, D.&lt;/author&gt;&lt;author&gt;Pereira, B.&lt;/author&gt;&lt;author&gt;Debilly, B.&lt;/author&gt;&lt;author&gt;Derost, P.&lt;/author&gt;&lt;author&gt;Ulla, M.&lt;/author&gt;&lt;author&gt;Lemaire, J. J.&lt;/author&gt;&lt;author&gt;Durif, F.&lt;/author&gt;&lt;/authors&gt;&lt;/contributors&gt;&lt;auth-address&gt;Neurology Department, CHU Clermont-Ferrand; University Clermont 1, CH Vichy, Vichy, France. ar_marques@chu-clemontferrand.fr&lt;/auth-address&gt;&lt;titles&gt;&lt;title&gt;Central pain modulation after subthalamic nucleus stimulation: A crossover randomized trial&lt;/title&gt;&lt;secondary-title&gt;Neurology&lt;/secondary-title&gt;&lt;/titles&gt;&lt;periodical&gt;&lt;full-title&gt;Neurology&lt;/full-title&gt;&lt;/periodical&gt;&lt;pages&gt;633-40&lt;/pages&gt;&lt;volume&gt;81&lt;/volume&gt;&lt;number&gt;7&lt;/number&gt;&lt;keywords&gt;&lt;keyword&gt;Antiparkinson Agents/therapeutic use&lt;/keyword&gt;&lt;keyword&gt;Cross-Over Studies&lt;/keyword&gt;&lt;keyword&gt;*Deep Brain Stimulation&lt;/keyword&gt;&lt;keyword&gt;Double-Blind Method&lt;/keyword&gt;&lt;keyword&gt;Female&lt;/keyword&gt;&lt;keyword&gt;Humans&lt;/keyword&gt;&lt;keyword&gt;Levodopa/therapeutic use&lt;/keyword&gt;&lt;keyword&gt;Male&lt;/keyword&gt;&lt;keyword&gt;Middle Aged&lt;/keyword&gt;&lt;keyword&gt;Pain Threshold/drug effects/*physiology&lt;/keyword&gt;&lt;keyword&gt;Parkinson Disease/physiopathology/*therapy&lt;/keyword&gt;&lt;keyword&gt;Subthalamic Nucleus/physiology&lt;/keyword&gt;&lt;/keywords&gt;&lt;dates&gt;&lt;year&gt;2013&lt;/year&gt;&lt;pub-dates&gt;&lt;date&gt;Aug 13&lt;/date&gt;&lt;/pub-dates&gt;&lt;/dates&gt;&lt;accession-num&gt;23864314&lt;/accession-num&gt;&lt;urls&gt;&lt;related-urls&gt;&lt;url&gt;http://www.ncbi.nlm.nih.gov/entrez/query.fcgi?cmd=Retrieve&amp;amp;db=PubMed&amp;amp;dopt=Citation&amp;amp;list_uids=23864314 &lt;/url&gt;&lt;/related-urls&gt;&lt;/urls&gt;&lt;/record&gt;&lt;/Cite&gt;&lt;/EndNote&gt;</w:instrText>
      </w:r>
      <w:r w:rsidRPr="008D0D89">
        <w:rPr>
          <w:rFonts w:cs="Times New Roman"/>
        </w:rPr>
        <w:fldChar w:fldCharType="separate"/>
      </w:r>
      <w:r w:rsidR="00930652" w:rsidRPr="008D0D89">
        <w:rPr>
          <w:rFonts w:cs="Times New Roman"/>
          <w:noProof/>
        </w:rPr>
        <w:t>(Marques</w:t>
      </w:r>
      <w:r w:rsidR="00930652" w:rsidRPr="008D0D89">
        <w:rPr>
          <w:rFonts w:cs="Times New Roman"/>
          <w:i/>
          <w:noProof/>
        </w:rPr>
        <w:t xml:space="preserve"> et al.</w:t>
      </w:r>
      <w:r w:rsidR="00930652" w:rsidRPr="008D0D89">
        <w:rPr>
          <w:rFonts w:cs="Times New Roman"/>
          <w:noProof/>
        </w:rPr>
        <w:t>, 2013)</w:t>
      </w:r>
      <w:r w:rsidRPr="008D0D89">
        <w:rPr>
          <w:rFonts w:cs="Times New Roman"/>
        </w:rPr>
        <w:fldChar w:fldCharType="end"/>
      </w:r>
      <w:r w:rsidRPr="008D0D89">
        <w:rPr>
          <w:rFonts w:cs="Times New Roman"/>
        </w:rPr>
        <w:t>.</w:t>
      </w:r>
      <w:r w:rsidR="00114A2F" w:rsidRPr="008D0D89">
        <w:rPr>
          <w:rFonts w:cs="Times New Roman"/>
        </w:rPr>
        <w:t xml:space="preserve"> </w:t>
      </w:r>
    </w:p>
    <w:p w14:paraId="6633E7F1" w14:textId="3AFFD386" w:rsidR="001219AA" w:rsidRPr="008D0D89" w:rsidRDefault="003A6E74" w:rsidP="004E6223">
      <w:pPr>
        <w:rPr>
          <w:rFonts w:cs="Times New Roman"/>
        </w:rPr>
      </w:pPr>
      <w:r w:rsidRPr="008D0D89">
        <w:rPr>
          <w:rFonts w:cs="Times New Roman"/>
        </w:rPr>
        <w:t xml:space="preserve">Table 2 highlights </w:t>
      </w:r>
      <w:r w:rsidR="004E6223" w:rsidRPr="008D0D89">
        <w:rPr>
          <w:rFonts w:cs="Times New Roman"/>
        </w:rPr>
        <w:t xml:space="preserve">how variability in disease features (range of disease duration; inclusion of pain-free subjects), experimental conditions (medication and stimulation status; body site tested) </w:t>
      </w:r>
      <w:r w:rsidR="00842822" w:rsidRPr="008D0D89">
        <w:rPr>
          <w:rFonts w:cs="Times New Roman"/>
        </w:rPr>
        <w:t xml:space="preserve">and </w:t>
      </w:r>
      <w:r w:rsidR="004E6223" w:rsidRPr="008D0D89">
        <w:rPr>
          <w:rFonts w:cs="Times New Roman"/>
        </w:rPr>
        <w:t>pain modality tested (all or a specific one) might account for such discrepancies.  I</w:t>
      </w:r>
      <w:r w:rsidRPr="008D0D89">
        <w:rPr>
          <w:rFonts w:cs="Times New Roman"/>
        </w:rPr>
        <w:t xml:space="preserve">nsights from </w:t>
      </w:r>
      <w:r w:rsidRPr="008D0D89">
        <w:rPr>
          <w:rFonts w:cs="Times New Roman"/>
        </w:rPr>
        <w:lastRenderedPageBreak/>
        <w:t xml:space="preserve">pain threshold studies suggest that STN might differently modulate pain thresholds when patients were stratified according to the presence of pain and its subtype. Accordingly, </w:t>
      </w:r>
      <w:r w:rsidR="001767E4" w:rsidRPr="008D0D89">
        <w:rPr>
          <w:rFonts w:cs="Times New Roman"/>
        </w:rPr>
        <w:t xml:space="preserve">increase </w:t>
      </w:r>
      <w:r w:rsidRPr="008D0D89">
        <w:rPr>
          <w:rFonts w:cs="Times New Roman"/>
        </w:rPr>
        <w:t>of h</w:t>
      </w:r>
      <w:r w:rsidR="001767E4" w:rsidRPr="008D0D89">
        <w:rPr>
          <w:rFonts w:cs="Times New Roman"/>
        </w:rPr>
        <w:t>eat pain threshold</w:t>
      </w:r>
      <w:r w:rsidRPr="008D0D89">
        <w:rPr>
          <w:rFonts w:cs="Times New Roman"/>
        </w:rPr>
        <w:t xml:space="preserve"> by STN DBS was demonstrated</w:t>
      </w:r>
      <w:r w:rsidR="001767E4" w:rsidRPr="008D0D89">
        <w:rPr>
          <w:rFonts w:cs="Times New Roman"/>
        </w:rPr>
        <w:t xml:space="preserve"> only in </w:t>
      </w:r>
      <w:r w:rsidRPr="008D0D89">
        <w:rPr>
          <w:rFonts w:cs="Times New Roman"/>
        </w:rPr>
        <w:t>PD with</w:t>
      </w:r>
      <w:r w:rsidR="001767E4" w:rsidRPr="008D0D89">
        <w:rPr>
          <w:rFonts w:cs="Times New Roman"/>
        </w:rPr>
        <w:t xml:space="preserve"> central pain, but not in</w:t>
      </w:r>
      <w:r w:rsidR="004E6223" w:rsidRPr="008D0D89">
        <w:rPr>
          <w:rFonts w:cs="Times New Roman"/>
        </w:rPr>
        <w:t xml:space="preserve"> </w:t>
      </w:r>
      <w:r w:rsidR="001767E4" w:rsidRPr="008D0D89">
        <w:rPr>
          <w:rFonts w:cs="Times New Roman"/>
        </w:rPr>
        <w:t>pain</w:t>
      </w:r>
      <w:r w:rsidR="00C95103" w:rsidRPr="008D0D89">
        <w:rPr>
          <w:rFonts w:cs="Times New Roman"/>
        </w:rPr>
        <w:t>-</w:t>
      </w:r>
      <w:r w:rsidR="001767E4" w:rsidRPr="008D0D89">
        <w:rPr>
          <w:rFonts w:cs="Times New Roman"/>
        </w:rPr>
        <w:t>free</w:t>
      </w:r>
      <w:r w:rsidRPr="008D0D89">
        <w:rPr>
          <w:rFonts w:cs="Times New Roman"/>
        </w:rPr>
        <w:t xml:space="preserve"> patients</w:t>
      </w:r>
      <w:r w:rsidR="004B63D1" w:rsidRPr="008D0D89">
        <w:rPr>
          <w:rFonts w:cs="Times New Roman"/>
        </w:rPr>
        <w:t xml:space="preserve"> </w:t>
      </w:r>
      <w:r w:rsidR="00D3029D" w:rsidRPr="008D0D89">
        <w:rPr>
          <w:rFonts w:cs="Times New Roman"/>
        </w:rPr>
        <w:fldChar w:fldCharType="begin"/>
      </w:r>
      <w:r w:rsidR="00930652" w:rsidRPr="008D0D89">
        <w:rPr>
          <w:rFonts w:cs="Times New Roman"/>
        </w:rPr>
        <w:instrText xml:space="preserve"> ADDIN EN.CITE &lt;EndNote&gt;&lt;Cite&gt;&lt;Author&gt;Dellapina&lt;/Author&gt;&lt;Year&gt;2012&lt;/Year&gt;&lt;RecNum&gt;44&lt;/RecNum&gt;&lt;DisplayText&gt;(Dellapina&lt;style face="italic"&gt; et al.&lt;/style&gt;, 2012)&lt;/DisplayText&gt;&lt;record&gt;&lt;rec-number&gt;44&lt;/rec-number&gt;&lt;foreign-keys&gt;&lt;key app="EN" db-id="wrdvp0a2we5szdedaeu5fzvms0st2x9da0zz" timestamp="0"&gt;44&lt;/key&gt;&lt;/foreign-keys&gt;&lt;ref-type name="Journal Article"&gt;17&lt;/ref-type&gt;&lt;contributors&gt;&lt;authors&gt;&lt;author&gt;Dellapina, E.&lt;/author&gt;&lt;author&gt;Ory-Magne, F.&lt;/author&gt;&lt;author&gt;Regragui, W.&lt;/author&gt;&lt;author&gt;Thalamas, C.&lt;/author&gt;&lt;author&gt;Lazorthes, Y.&lt;/author&gt;&lt;author&gt;Rascol, O.&lt;/author&gt;&lt;author&gt;Payoux, P.&lt;/author&gt;&lt;author&gt;Brefel-Courbon, C.&lt;/author&gt;&lt;/authors&gt;&lt;/contributors&gt;&lt;auth-address&gt;INSERM, Imagerie cerebrale et handicaps neurologiques, Toulouse, France. estelle.dellapina@inserm.fr&lt;/auth-address&gt;&lt;titles&gt;&lt;title&gt;Effect of subthalamic deep brain stimulation on pain in Parkinson&amp;apos;s disease&lt;/title&gt;&lt;secondary-title&gt;Pain&lt;/secondary-title&gt;&lt;/titles&gt;&lt;periodical&gt;&lt;full-title&gt;Pain&lt;/full-title&gt;&lt;/periodical&gt;&lt;pages&gt;2267-73&lt;/pages&gt;&lt;volume&gt;153&lt;/volume&gt;&lt;number&gt;11&lt;/number&gt;&lt;keywords&gt;&lt;keyword&gt;Aged&lt;/keyword&gt;&lt;keyword&gt;Cohort Studies&lt;/keyword&gt;&lt;keyword&gt;Cross-Over Studies&lt;/keyword&gt;&lt;keyword&gt;Deep Brain Stimulation/*methods&lt;/keyword&gt;&lt;keyword&gt;Double-Blind Method&lt;/keyword&gt;&lt;keyword&gt;Female&lt;/keyword&gt;&lt;keyword&gt;Humans&lt;/keyword&gt;&lt;keyword&gt;Male&lt;/keyword&gt;&lt;keyword&gt;Middle Aged&lt;/keyword&gt;&lt;keyword&gt;Neuralgia/diagnostic imaging/etiology/*therapy&lt;/keyword&gt;&lt;keyword&gt;Pain Measurement/methods&lt;/keyword&gt;&lt;keyword&gt;Parkinson Disease/complications/diagnostic imaging/*therapy&lt;/keyword&gt;&lt;keyword&gt;Radionuclide Imaging&lt;/keyword&gt;&lt;keyword&gt;Subthalamic Nucleus/diagnostic imaging/*physiology&lt;/keyword&gt;&lt;/keywords&gt;&lt;dates&gt;&lt;year&gt;2012&lt;/year&gt;&lt;pub-dates&gt;&lt;date&gt;Nov&lt;/date&gt;&lt;/pub-dates&gt;&lt;/dates&gt;&lt;accession-num&gt;22964434&lt;/accession-num&gt;&lt;urls&gt;&lt;related-urls&gt;&lt;url&gt;http://www.ncbi.nlm.nih.gov/entrez/query.fcgi?cmd=Retrieve&amp;amp;db=PubMed&amp;amp;dopt=Citation&amp;amp;list_uids=22964434 &lt;/url&gt;&lt;/related-urls&gt;&lt;/urls&gt;&lt;/record&gt;&lt;/Cite&gt;&lt;/EndNote&gt;</w:instrText>
      </w:r>
      <w:r w:rsidR="00D3029D" w:rsidRPr="008D0D89">
        <w:rPr>
          <w:rFonts w:cs="Times New Roman"/>
        </w:rPr>
        <w:fldChar w:fldCharType="separate"/>
      </w:r>
      <w:r w:rsidR="00930652" w:rsidRPr="008D0D89">
        <w:rPr>
          <w:rFonts w:cs="Times New Roman"/>
          <w:noProof/>
        </w:rPr>
        <w:t>(Dellapina</w:t>
      </w:r>
      <w:r w:rsidR="00930652" w:rsidRPr="008D0D89">
        <w:rPr>
          <w:rFonts w:cs="Times New Roman"/>
          <w:i/>
          <w:noProof/>
        </w:rPr>
        <w:t xml:space="preserve"> et al.</w:t>
      </w:r>
      <w:r w:rsidR="00930652" w:rsidRPr="008D0D89">
        <w:rPr>
          <w:rFonts w:cs="Times New Roman"/>
          <w:noProof/>
        </w:rPr>
        <w:t>, 2012)</w:t>
      </w:r>
      <w:r w:rsidR="00D3029D" w:rsidRPr="008D0D89">
        <w:rPr>
          <w:rFonts w:cs="Times New Roman"/>
        </w:rPr>
        <w:fldChar w:fldCharType="end"/>
      </w:r>
      <w:r w:rsidR="001767E4" w:rsidRPr="008D0D89">
        <w:rPr>
          <w:rFonts w:cs="Times New Roman"/>
        </w:rPr>
        <w:t>.</w:t>
      </w:r>
      <w:r w:rsidR="009553A3" w:rsidRPr="008D0D89">
        <w:rPr>
          <w:rFonts w:cs="Times New Roman"/>
        </w:rPr>
        <w:t xml:space="preserve"> </w:t>
      </w:r>
      <w:r w:rsidR="004E6223" w:rsidRPr="008D0D89">
        <w:rPr>
          <w:rFonts w:cs="Times New Roman"/>
        </w:rPr>
        <w:t xml:space="preserve">Furthermore, an important confounder is whether or not data were retrieved from the most affected PD body side, </w:t>
      </w:r>
      <w:r w:rsidR="00842822" w:rsidRPr="008D0D89">
        <w:rPr>
          <w:rFonts w:cs="Times New Roman"/>
        </w:rPr>
        <w:t xml:space="preserve">and </w:t>
      </w:r>
      <w:r w:rsidR="004E6223" w:rsidRPr="008D0D89">
        <w:rPr>
          <w:rFonts w:cs="Times New Roman"/>
        </w:rPr>
        <w:t xml:space="preserve">from a painful or a pain-free site.  </w:t>
      </w:r>
      <w:r w:rsidR="00942909" w:rsidRPr="008D0D89">
        <w:rPr>
          <w:rFonts w:cs="Times New Roman"/>
        </w:rPr>
        <w:t xml:space="preserve">Finally, </w:t>
      </w:r>
      <w:r w:rsidR="004E6223" w:rsidRPr="008D0D89">
        <w:rPr>
          <w:rFonts w:cs="Times New Roman"/>
        </w:rPr>
        <w:t>all studies have challenged pain thresholds under an acute stimulation condition (OFF</w:t>
      </w:r>
      <w:r w:rsidR="002F59E4" w:rsidRPr="008D0D89">
        <w:rPr>
          <w:rFonts w:cs="Times New Roman"/>
        </w:rPr>
        <w:t>-</w:t>
      </w:r>
      <w:r w:rsidR="004E6223" w:rsidRPr="008D0D89">
        <w:rPr>
          <w:rFonts w:cs="Times New Roman"/>
        </w:rPr>
        <w:t>stimulation vs ON</w:t>
      </w:r>
      <w:r w:rsidR="002F59E4" w:rsidRPr="008D0D89">
        <w:rPr>
          <w:rFonts w:cs="Times New Roman"/>
        </w:rPr>
        <w:t>-</w:t>
      </w:r>
      <w:r w:rsidR="004E6223" w:rsidRPr="008D0D89">
        <w:rPr>
          <w:rFonts w:cs="Times New Roman"/>
        </w:rPr>
        <w:t xml:space="preserve">stimulation) but none of them have compared </w:t>
      </w:r>
      <w:r w:rsidR="00842822" w:rsidRPr="008D0D89">
        <w:rPr>
          <w:rFonts w:cs="Times New Roman"/>
        </w:rPr>
        <w:t xml:space="preserve">these </w:t>
      </w:r>
      <w:r w:rsidR="004E6223" w:rsidRPr="008D0D89">
        <w:rPr>
          <w:rFonts w:cs="Times New Roman"/>
        </w:rPr>
        <w:t xml:space="preserve">with pre-operative values, especially in subjects who experienced pain before DBS. </w:t>
      </w:r>
      <w:r w:rsidR="002F59E4" w:rsidRPr="008D0D89">
        <w:rPr>
          <w:rFonts w:cs="Times New Roman"/>
        </w:rPr>
        <w:t xml:space="preserve">Such </w:t>
      </w:r>
      <w:r w:rsidR="00842822" w:rsidRPr="008D0D89">
        <w:rPr>
          <w:rFonts w:cs="Times New Roman"/>
        </w:rPr>
        <w:t xml:space="preserve">a </w:t>
      </w:r>
      <w:r w:rsidR="002F59E4" w:rsidRPr="008D0D89">
        <w:rPr>
          <w:rFonts w:cs="Times New Roman"/>
        </w:rPr>
        <w:t xml:space="preserve">study design should be pursued in order to demonstrate whether </w:t>
      </w:r>
      <w:r w:rsidR="004E6223" w:rsidRPr="008D0D89">
        <w:rPr>
          <w:rFonts w:cs="Times New Roman"/>
        </w:rPr>
        <w:t>the anti-nociceptive action</w:t>
      </w:r>
      <w:r w:rsidR="002F59E4" w:rsidRPr="008D0D89">
        <w:rPr>
          <w:rFonts w:cs="Times New Roman"/>
        </w:rPr>
        <w:t xml:space="preserve"> of</w:t>
      </w:r>
      <w:r w:rsidR="004E6223" w:rsidRPr="008D0D89">
        <w:rPr>
          <w:rFonts w:cs="Times New Roman"/>
        </w:rPr>
        <w:t xml:space="preserve"> STN DBS is a chronic effect of neuromodulation on central pain processing</w:t>
      </w:r>
      <w:r w:rsidR="002F59E4" w:rsidRPr="008D0D89">
        <w:rPr>
          <w:rFonts w:cs="Times New Roman"/>
        </w:rPr>
        <w:t>.</w:t>
      </w:r>
      <w:r w:rsidR="001219AA" w:rsidRPr="008D0D89">
        <w:rPr>
          <w:rFonts w:cs="Times New Roman"/>
        </w:rPr>
        <w:t xml:space="preserve"> </w:t>
      </w:r>
    </w:p>
    <w:p w14:paraId="5CB808B6" w14:textId="75C50524" w:rsidR="00807584" w:rsidRPr="008D0D89" w:rsidRDefault="001219AA" w:rsidP="004B6111">
      <w:pPr>
        <w:rPr>
          <w:rFonts w:cs="Times New Roman"/>
        </w:rPr>
      </w:pPr>
      <w:r w:rsidRPr="008D0D89">
        <w:rPr>
          <w:rFonts w:cs="Times New Roman"/>
        </w:rPr>
        <w:t>In summary, while STN DBS may exert some of its pain-relieving effects via improvement in motor function, it can modulate</w:t>
      </w:r>
      <w:r w:rsidR="007A50B0" w:rsidRPr="008D0D89">
        <w:rPr>
          <w:rFonts w:cs="Times New Roman"/>
        </w:rPr>
        <w:t xml:space="preserve"> quantitative</w:t>
      </w:r>
      <w:r w:rsidRPr="008D0D89">
        <w:rPr>
          <w:rFonts w:cs="Times New Roman"/>
        </w:rPr>
        <w:t xml:space="preserve"> pain thresholds, cerebral activity and pain-evoked responses of cortical areas responsible for pain processing, which may account for an effect on pain unrelated to motor symptoms or fluctuations.</w:t>
      </w:r>
    </w:p>
    <w:p w14:paraId="2E207CBB" w14:textId="73C8944A" w:rsidR="006B0B1F" w:rsidRPr="008D0D89" w:rsidRDefault="006B0B1F" w:rsidP="006B0B1F">
      <w:pPr>
        <w:pStyle w:val="Heading1"/>
      </w:pPr>
      <w:r w:rsidRPr="008D0D89">
        <w:t>HOW MAY ABNORMAL PAIN PROCESSING IN PD BE MODULATED BY STN?</w:t>
      </w:r>
    </w:p>
    <w:p w14:paraId="6FAA8A14" w14:textId="2263329C" w:rsidR="004C1C38" w:rsidRPr="008D0D89" w:rsidRDefault="00C031CA" w:rsidP="009F250C">
      <w:pPr>
        <w:rPr>
          <w:rFonts w:cs="Times New Roman"/>
        </w:rPr>
      </w:pPr>
      <w:r w:rsidRPr="008D0D89">
        <w:rPr>
          <w:rFonts w:cs="Times New Roman"/>
        </w:rPr>
        <w:t xml:space="preserve">If abnormal processing of pain is a major mechanism mediating </w:t>
      </w:r>
      <w:r w:rsidR="002F59E4" w:rsidRPr="008D0D89">
        <w:rPr>
          <w:rFonts w:cs="Times New Roman"/>
        </w:rPr>
        <w:t>nociception</w:t>
      </w:r>
      <w:r w:rsidRPr="008D0D89">
        <w:rPr>
          <w:rFonts w:cs="Times New Roman"/>
        </w:rPr>
        <w:t xml:space="preserve"> in PD,</w:t>
      </w:r>
      <w:r w:rsidR="004C1C38" w:rsidRPr="008D0D89">
        <w:rPr>
          <w:rFonts w:cs="Times New Roman"/>
        </w:rPr>
        <w:t xml:space="preserve"> </w:t>
      </w:r>
      <w:r w:rsidRPr="008D0D89">
        <w:rPr>
          <w:rFonts w:cs="Times New Roman"/>
        </w:rPr>
        <w:t>o</w:t>
      </w:r>
      <w:r w:rsidR="004C1C38" w:rsidRPr="008D0D89">
        <w:rPr>
          <w:rFonts w:cs="Times New Roman"/>
        </w:rPr>
        <w:t xml:space="preserve">ne hypothesis is that </w:t>
      </w:r>
      <w:r w:rsidR="009B6AA7" w:rsidRPr="008D0D89">
        <w:rPr>
          <w:rFonts w:cs="Times New Roman"/>
        </w:rPr>
        <w:t>STN</w:t>
      </w:r>
      <w:r w:rsidR="004C1C38" w:rsidRPr="008D0D89">
        <w:rPr>
          <w:rFonts w:cs="Times New Roman"/>
        </w:rPr>
        <w:t xml:space="preserve"> </w:t>
      </w:r>
      <w:r w:rsidR="00B558C1" w:rsidRPr="008D0D89">
        <w:rPr>
          <w:rFonts w:cs="Times New Roman"/>
        </w:rPr>
        <w:t>may</w:t>
      </w:r>
      <w:r w:rsidR="009B6AA7" w:rsidRPr="008D0D89">
        <w:rPr>
          <w:rFonts w:cs="Times New Roman"/>
        </w:rPr>
        <w:t xml:space="preserve"> represent an effective access point for modulation of basal ganglia circuits influencing pain processing and perception</w:t>
      </w:r>
      <w:r w:rsidR="004C1C38" w:rsidRPr="008D0D89">
        <w:rPr>
          <w:rFonts w:cs="Times New Roman"/>
        </w:rPr>
        <w:t xml:space="preserve">. </w:t>
      </w:r>
    </w:p>
    <w:p w14:paraId="5F9DD055" w14:textId="6BE8D6A6" w:rsidR="00AB231B" w:rsidRPr="008D0D89" w:rsidRDefault="00A80161" w:rsidP="00E2297B">
      <w:pPr>
        <w:rPr>
          <w:rFonts w:cs="Times New Roman"/>
        </w:rPr>
      </w:pPr>
      <w:r w:rsidRPr="008D0D89">
        <w:rPr>
          <w:rFonts w:cs="Times New Roman"/>
        </w:rPr>
        <w:t xml:space="preserve">The STN is commonly segmented anatomically and functionally into sensorimotor, associative and limbic </w:t>
      </w:r>
      <w:r w:rsidR="00061F23" w:rsidRPr="008D0D89">
        <w:rPr>
          <w:rFonts w:cs="Times New Roman"/>
        </w:rPr>
        <w:t>sub</w:t>
      </w:r>
      <w:r w:rsidRPr="008D0D89">
        <w:rPr>
          <w:rFonts w:cs="Times New Roman"/>
        </w:rPr>
        <w:t>regions based on its connectivity within parallel basal ganglia–thalamocortical circuits</w:t>
      </w:r>
      <w:r w:rsidR="006F456D" w:rsidRPr="008D0D89">
        <w:rPr>
          <w:rFonts w:cs="Times New Roman"/>
        </w:rPr>
        <w:t xml:space="preserve"> </w:t>
      </w:r>
      <w:r w:rsidR="006F456D" w:rsidRPr="008D0D89">
        <w:rPr>
          <w:rFonts w:cs="Times New Roman"/>
        </w:rPr>
        <w:fldChar w:fldCharType="begin"/>
      </w:r>
      <w:r w:rsidR="00930652" w:rsidRPr="008D0D89">
        <w:rPr>
          <w:rFonts w:cs="Times New Roman"/>
        </w:rPr>
        <w:instrText xml:space="preserve"> ADDIN EN.CITE &lt;EndNote&gt;&lt;Cite&gt;&lt;Author&gt;Aziz&lt;/Author&gt;&lt;Year&gt;2015&lt;/Year&gt;&lt;RecNum&gt;182&lt;/RecNum&gt;&lt;DisplayText&gt;(Aziz and Pereira, 2015)&lt;/DisplayText&gt;&lt;record&gt;&lt;rec-number&gt;182&lt;/rec-number&gt;&lt;foreign-keys&gt;&lt;key app="EN" db-id="wrdvp0a2we5szdedaeu5fzvms0st2x9da0zz" timestamp="1589451867"&gt;182&lt;/key&gt;&lt;/foreign-keys&gt;&lt;ref-type name="Book Section"&gt;5&lt;/ref-type&gt;&lt;contributors&gt;&lt;authors&gt;&lt;author&gt;Aziz, T.&lt;/author&gt;&lt;author&gt;Pereira, E. A. C.&lt;/author&gt;&lt;/authors&gt;&lt;secondary-authors&gt;&lt;author&gt;Standring, S.&lt;/author&gt;&lt;/secondary-authors&gt;&lt;/contributors&gt;&lt;titles&gt;&lt;title&gt;Basal ganglia&lt;/title&gt;&lt;secondary-title&gt;Gray&amp;apos;s anatomy: the anatomical basis of clinical practice&lt;/secondary-title&gt;&lt;/titles&gt;&lt;edition&gt;41st&lt;/edition&gt;&lt;dates&gt;&lt;year&gt;2015&lt;/year&gt;&lt;/dates&gt;&lt;publisher&gt;Elsevier&lt;/publisher&gt;&lt;urls&gt;&lt;/urls&gt;&lt;custom1&gt;Neuroanatomy&lt;/custom1&gt;&lt;/record&gt;&lt;/Cite&gt;&lt;/EndNote&gt;</w:instrText>
      </w:r>
      <w:r w:rsidR="006F456D" w:rsidRPr="008D0D89">
        <w:rPr>
          <w:rFonts w:cs="Times New Roman"/>
        </w:rPr>
        <w:fldChar w:fldCharType="separate"/>
      </w:r>
      <w:r w:rsidR="00930652" w:rsidRPr="008D0D89">
        <w:rPr>
          <w:rFonts w:cs="Times New Roman"/>
          <w:noProof/>
        </w:rPr>
        <w:t>(Aziz and Pereira, 2015)</w:t>
      </w:r>
      <w:r w:rsidR="006F456D" w:rsidRPr="008D0D89">
        <w:rPr>
          <w:rFonts w:cs="Times New Roman"/>
        </w:rPr>
        <w:fldChar w:fldCharType="end"/>
      </w:r>
      <w:r w:rsidRPr="008D0D89">
        <w:rPr>
          <w:rFonts w:cs="Times New Roman"/>
        </w:rPr>
        <w:t xml:space="preserve">. </w:t>
      </w:r>
      <w:r w:rsidR="00C031CA" w:rsidRPr="008D0D89">
        <w:rPr>
          <w:rFonts w:cs="Times New Roman"/>
        </w:rPr>
        <w:t xml:space="preserve">The </w:t>
      </w:r>
      <w:r w:rsidR="000B5633" w:rsidRPr="008D0D89">
        <w:rPr>
          <w:rFonts w:cs="Times New Roman"/>
        </w:rPr>
        <w:t>postero</w:t>
      </w:r>
      <w:r w:rsidR="00C031CA" w:rsidRPr="008D0D89">
        <w:rPr>
          <w:rFonts w:cs="Times New Roman"/>
        </w:rPr>
        <w:t xml:space="preserve">lateral sensorimotor part is typically targeted by DBS to improve motor symptoms </w:t>
      </w:r>
      <w:r w:rsidR="00374078" w:rsidRPr="008D0D89">
        <w:rPr>
          <w:rFonts w:cs="Times New Roman"/>
        </w:rPr>
        <w:fldChar w:fldCharType="begin">
          <w:fldData xml:space="preserve">PEVuZE5vdGU+PENpdGU+PEF1dGhvcj5HYXJjaWEtR2FyY2lhPC9BdXRob3I+PFllYXI+MjAxNjwv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</w:fldData>
        </w:fldChar>
      </w:r>
      <w:r w:rsidR="00930652" w:rsidRPr="008D0D89">
        <w:rPr>
          <w:rFonts w:cs="Times New Roman"/>
        </w:rPr>
        <w:instrText xml:space="preserve"> ADDIN EN.CITE </w:instrText>
      </w:r>
      <w:r w:rsidR="00930652" w:rsidRPr="008D0D89">
        <w:rPr>
          <w:rFonts w:cs="Times New Roman"/>
        </w:rPr>
        <w:fldChar w:fldCharType="begin">
          <w:fldData xml:space="preserve">PEVuZE5vdGU+PENpdGU+PEF1dGhvcj5HYXJjaWEtR2FyY2lhPC9BdXRob3I+PFllYXI+MjAxNjwv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</w:fldData>
        </w:fldChar>
      </w:r>
      <w:r w:rsidR="00930652" w:rsidRPr="008D0D89">
        <w:rPr>
          <w:rFonts w:cs="Times New Roman"/>
        </w:rPr>
        <w:instrText xml:space="preserve"> ADDIN EN.CITE.DATA </w:instrText>
      </w:r>
      <w:r w:rsidR="00930652" w:rsidRPr="008D0D89">
        <w:rPr>
          <w:rFonts w:cs="Times New Roman"/>
        </w:rPr>
      </w:r>
      <w:r w:rsidR="00930652" w:rsidRPr="008D0D89">
        <w:rPr>
          <w:rFonts w:cs="Times New Roman"/>
        </w:rPr>
        <w:fldChar w:fldCharType="end"/>
      </w:r>
      <w:r w:rsidR="00374078" w:rsidRPr="008D0D89">
        <w:rPr>
          <w:rFonts w:cs="Times New Roman"/>
        </w:rPr>
      </w:r>
      <w:r w:rsidR="00374078" w:rsidRPr="008D0D89">
        <w:rPr>
          <w:rFonts w:cs="Times New Roman"/>
        </w:rPr>
        <w:fldChar w:fldCharType="separate"/>
      </w:r>
      <w:r w:rsidR="00930652" w:rsidRPr="008D0D89">
        <w:rPr>
          <w:rFonts w:cs="Times New Roman"/>
          <w:noProof/>
        </w:rPr>
        <w:t>(Garcia-Garcia</w:t>
      </w:r>
      <w:r w:rsidR="00930652" w:rsidRPr="008D0D89">
        <w:rPr>
          <w:rFonts w:cs="Times New Roman"/>
          <w:i/>
          <w:noProof/>
        </w:rPr>
        <w:t xml:space="preserve"> et al.</w:t>
      </w:r>
      <w:r w:rsidR="00930652" w:rsidRPr="008D0D89">
        <w:rPr>
          <w:rFonts w:cs="Times New Roman"/>
          <w:noProof/>
        </w:rPr>
        <w:t>, 2016)</w:t>
      </w:r>
      <w:r w:rsidR="00374078" w:rsidRPr="008D0D89">
        <w:rPr>
          <w:rFonts w:cs="Times New Roman"/>
        </w:rPr>
        <w:fldChar w:fldCharType="end"/>
      </w:r>
      <w:r w:rsidR="005B7F84" w:rsidRPr="008D0D89">
        <w:rPr>
          <w:rFonts w:cs="Times New Roman"/>
        </w:rPr>
        <w:t xml:space="preserve">, whereas the more </w:t>
      </w:r>
      <w:r w:rsidR="00F7603D" w:rsidRPr="008D0D89">
        <w:rPr>
          <w:rFonts w:cs="Times New Roman"/>
        </w:rPr>
        <w:t>anterior and medial</w:t>
      </w:r>
      <w:r w:rsidR="00056E88" w:rsidRPr="008D0D89">
        <w:rPr>
          <w:rFonts w:cs="Times New Roman"/>
        </w:rPr>
        <w:t xml:space="preserve"> parts </w:t>
      </w:r>
      <w:r w:rsidR="00C2778E" w:rsidRPr="008D0D89">
        <w:rPr>
          <w:rFonts w:cs="Times New Roman"/>
        </w:rPr>
        <w:lastRenderedPageBreak/>
        <w:t>are connected to cortical regions subserving associative and limbic functions, respectively</w:t>
      </w:r>
      <w:r w:rsidR="00B223A4" w:rsidRPr="008D0D89">
        <w:rPr>
          <w:rFonts w:cs="Times New Roman"/>
        </w:rPr>
        <w:t xml:space="preserve"> </w:t>
      </w:r>
      <w:r w:rsidR="00B223A4" w:rsidRPr="008D0D89">
        <w:rPr>
          <w:rFonts w:cs="Times New Roman"/>
        </w:rPr>
        <w:fldChar w:fldCharType="begin"/>
      </w:r>
      <w:r w:rsidR="00930652" w:rsidRPr="008D0D89">
        <w:rPr>
          <w:rFonts w:cs="Times New Roman"/>
        </w:rPr>
        <w:instrText xml:space="preserve"> ADDIN EN.CITE &lt;EndNote&gt;&lt;Cite&gt;&lt;Author&gt;Parent&lt;/Author&gt;&lt;Year&gt;1995&lt;/Year&gt;&lt;RecNum&gt;153&lt;/RecNum&gt;&lt;DisplayText&gt;(Parent and Hazrati, 1995)&lt;/DisplayText&gt;&lt;record&gt;&lt;rec-number&gt;153&lt;/rec-number&gt;&lt;foreign-keys&gt;&lt;key app="EN" db-id="wrdvp0a2we5szdedaeu5fzvms0st2x9da0zz" timestamp="1563195226"&gt;153&lt;/key&gt;&lt;/foreign-keys&gt;&lt;ref-type name="Journal Article"&gt;17&lt;/ref-type&gt;&lt;contributors&gt;&lt;authors&gt;&lt;author&gt;Parent, A.&lt;/author&gt;&lt;author&gt;Hazrati, L. N.&lt;/author&gt;&lt;/authors&gt;&lt;/contributors&gt;&lt;auth-address&gt;Centre de recherche en neurobiologie, Hopital de l&amp;apos;Enfant-Jesus, Quebec, QC, Canada.&lt;/auth-address&gt;&lt;titles&gt;&lt;title&gt;Functional anatomy of the basal ganglia. II. The place of subthalamic nucleus and external pallidum in basal ganglia circuitry&lt;/title&gt;&lt;secondary-title&gt;Brain Res Brain Res Rev&lt;/secondary-title&gt;&lt;/titles&gt;&lt;periodical&gt;&lt;full-title&gt;Brain Res Brain Res Rev&lt;/full-title&gt;&lt;/periodical&gt;&lt;pages&gt;128-54&lt;/pages&gt;&lt;volume&gt;20&lt;/volume&gt;&lt;number&gt;1&lt;/number&gt;&lt;edition&gt;1995/01/01&lt;/edition&gt;&lt;keywords&gt;&lt;keyword&gt;Afferent Pathways/physiology&lt;/keyword&gt;&lt;keyword&gt;Animals&lt;/keyword&gt;&lt;keyword&gt;Basal Ganglia/*physiology&lt;/keyword&gt;&lt;keyword&gt;Brain Mapping&lt;/keyword&gt;&lt;keyword&gt;Brain Stem/physiology&lt;/keyword&gt;&lt;keyword&gt;Cerebral Cortex/physiology&lt;/keyword&gt;&lt;keyword&gt;Efferent Pathways/physiology&lt;/keyword&gt;&lt;keyword&gt;Globus Pallidus/physiology&lt;/keyword&gt;&lt;keyword&gt;Haplorhini&lt;/keyword&gt;&lt;keyword&gt;Neural Pathways/*physiology&lt;/keyword&gt;&lt;keyword&gt;Thalamus/*physiology&lt;/keyword&gt;&lt;/keywords&gt;&lt;dates&gt;&lt;year&gt;1995&lt;/year&gt;&lt;pub-dates&gt;&lt;date&gt;Jan&lt;/date&gt;&lt;/pub-dates&gt;&lt;/dates&gt;&lt;accession-num&gt;7711765&lt;/accession-num&gt;&lt;urls&gt;&lt;related-urls&gt;&lt;url&gt;https://www.ncbi.nlm.nih.gov/pubmed/7711765&lt;/url&gt;&lt;/related-urls&gt;&lt;/urls&gt;&lt;/record&gt;&lt;/Cite&gt;&lt;/EndNote&gt;</w:instrText>
      </w:r>
      <w:r w:rsidR="00B223A4" w:rsidRPr="008D0D89">
        <w:rPr>
          <w:rFonts w:cs="Times New Roman"/>
        </w:rPr>
        <w:fldChar w:fldCharType="separate"/>
      </w:r>
      <w:r w:rsidR="00930652" w:rsidRPr="008D0D89">
        <w:rPr>
          <w:rFonts w:cs="Times New Roman"/>
          <w:noProof/>
        </w:rPr>
        <w:t>(Parent and Hazrati, 1995)</w:t>
      </w:r>
      <w:r w:rsidR="00B223A4" w:rsidRPr="008D0D89">
        <w:rPr>
          <w:rFonts w:cs="Times New Roman"/>
        </w:rPr>
        <w:fldChar w:fldCharType="end"/>
      </w:r>
      <w:r w:rsidR="00B223A4" w:rsidRPr="008D0D89">
        <w:rPr>
          <w:rFonts w:cs="Times New Roman"/>
        </w:rPr>
        <w:t>.</w:t>
      </w:r>
      <w:r w:rsidRPr="008D0D89">
        <w:rPr>
          <w:rFonts w:cs="Times New Roman"/>
        </w:rPr>
        <w:t xml:space="preserve"> </w:t>
      </w:r>
      <w:r w:rsidR="005A3AFA" w:rsidRPr="008D0D89">
        <w:rPr>
          <w:rFonts w:cs="Times New Roman"/>
        </w:rPr>
        <w:t>M</w:t>
      </w:r>
      <w:r w:rsidRPr="008D0D89">
        <w:rPr>
          <w:rFonts w:cs="Times New Roman"/>
        </w:rPr>
        <w:t xml:space="preserve">ultiple cortical areas </w:t>
      </w:r>
      <w:r w:rsidR="00A75DA4" w:rsidRPr="008D0D89">
        <w:rPr>
          <w:rFonts w:cs="Times New Roman"/>
        </w:rPr>
        <w:t xml:space="preserve">including somatosensory and limbic regions </w:t>
      </w:r>
      <w:r w:rsidRPr="008D0D89">
        <w:rPr>
          <w:rFonts w:cs="Times New Roman"/>
        </w:rPr>
        <w:t>are involved in pain</w:t>
      </w:r>
      <w:r w:rsidR="00193260" w:rsidRPr="008D0D89">
        <w:rPr>
          <w:rFonts w:cs="Times New Roman"/>
        </w:rPr>
        <w:t xml:space="preserve"> processing</w:t>
      </w:r>
      <w:r w:rsidRPr="008D0D89">
        <w:rPr>
          <w:rFonts w:cs="Times New Roman"/>
        </w:rPr>
        <w:t xml:space="preserve"> </w:t>
      </w:r>
      <w:r w:rsidR="005A3AFA" w:rsidRPr="008D0D89">
        <w:rPr>
          <w:rFonts w:cs="Times New Roman"/>
        </w:rPr>
        <w:t>and</w:t>
      </w:r>
      <w:r w:rsidR="00061F23" w:rsidRPr="008D0D89">
        <w:rPr>
          <w:rFonts w:cs="Times New Roman"/>
        </w:rPr>
        <w:t xml:space="preserve"> </w:t>
      </w:r>
      <w:r w:rsidR="005A3AFA" w:rsidRPr="008D0D89">
        <w:rPr>
          <w:rFonts w:cs="Times New Roman"/>
        </w:rPr>
        <w:t>t</w:t>
      </w:r>
      <w:r w:rsidR="00061F23" w:rsidRPr="008D0D89">
        <w:rPr>
          <w:rFonts w:cs="Times New Roman"/>
        </w:rPr>
        <w:t>he stimulation field of DBS is unlikely to be confined to a single</w:t>
      </w:r>
      <w:r w:rsidR="005A3AFA" w:rsidRPr="008D0D89">
        <w:rPr>
          <w:rFonts w:cs="Times New Roman"/>
        </w:rPr>
        <w:t xml:space="preserve"> STN</w:t>
      </w:r>
      <w:r w:rsidR="00061F23" w:rsidRPr="008D0D89">
        <w:rPr>
          <w:rFonts w:cs="Times New Roman"/>
        </w:rPr>
        <w:t xml:space="preserve"> subregion</w:t>
      </w:r>
      <w:r w:rsidR="00A75DA4" w:rsidRPr="008D0D89">
        <w:rPr>
          <w:rFonts w:cs="Times New Roman"/>
        </w:rPr>
        <w:t>,</w:t>
      </w:r>
      <w:r w:rsidR="00061F23" w:rsidRPr="008D0D89">
        <w:rPr>
          <w:rFonts w:cs="Times New Roman"/>
        </w:rPr>
        <w:t xml:space="preserve"> given the degree of topographical overlap </w:t>
      </w:r>
      <w:r w:rsidR="00061F23" w:rsidRPr="008D0D89">
        <w:rPr>
          <w:rFonts w:cs="Times New Roman"/>
        </w:rPr>
        <w:fldChar w:fldCharType="begin"/>
      </w:r>
      <w:r w:rsidR="00930652" w:rsidRPr="008D0D89">
        <w:rPr>
          <w:rFonts w:cs="Times New Roman"/>
        </w:rPr>
        <w:instrText xml:space="preserve"> ADDIN EN.CITE &lt;EndNote&gt;&lt;Cite&gt;&lt;Author&gt;Haynes&lt;/Author&gt;&lt;Year&gt;2013&lt;/Year&gt;&lt;RecNum&gt;154&lt;/RecNum&gt;&lt;DisplayText&gt;(Haynes and Haber, 2013)&lt;/DisplayText&gt;&lt;record&gt;&lt;rec-number&gt;154&lt;/rec-number&gt;&lt;foreign-keys&gt;&lt;key app="EN" db-id="wrdvp0a2we5szdedaeu5fzvms0st2x9da0zz" timestamp="1563197622"&gt;154&lt;/key&gt;&lt;/foreign-keys&gt;&lt;ref-type name="Journal Article"&gt;17&lt;/ref-type&gt;&lt;contributors&gt;&lt;authors&gt;&lt;author&gt;Haynes, W. I.&lt;/author&gt;&lt;author&gt;Haber, S. N.&lt;/author&gt;&lt;/authors&gt;&lt;/contributors&gt;&lt;auth-address&gt;Department of Pharmacology and Physiology, University of Rochester School of Medicine and Dentistry, Rochester, New York 14642, USA.&lt;/auth-address&gt;&lt;titles&gt;&lt;title&gt;The organization of prefrontal-subthalamic inputs in primates provides an anatomical substrate for both functional specificity and integration: implications for Basal Ganglia models and deep brain stimulation&lt;/title&gt;&lt;secondary-title&gt;J Neurosci&lt;/secondary-title&gt;&lt;/titles&gt;&lt;periodical&gt;&lt;full-title&gt;J Neurosci&lt;/full-title&gt;&lt;/periodical&gt;&lt;pages&gt;4804-14&lt;/pages&gt;&lt;volume&gt;33&lt;/volume&gt;&lt;number&gt;11&lt;/number&gt;&lt;edition&gt;2013/03/15&lt;/edition&gt;&lt;keywords&gt;&lt;keyword&gt;Animals&lt;/keyword&gt;&lt;keyword&gt;*Brain Mapping&lt;/keyword&gt;&lt;keyword&gt;Fluorescent Dyes/metabolism&lt;/keyword&gt;&lt;keyword&gt;Imaging, Three-Dimensional&lt;/keyword&gt;&lt;keyword&gt;Leucine/metabolism&lt;/keyword&gt;&lt;keyword&gt;Macaca fascicularis&lt;/keyword&gt;&lt;keyword&gt;Macaca nemestrina&lt;/keyword&gt;&lt;keyword&gt;Male&lt;/keyword&gt;&lt;keyword&gt;Neural Pathways/*physiology&lt;/keyword&gt;&lt;keyword&gt;Prefrontal Cortex/*anatomy &amp;amp; histology/*physiology&lt;/keyword&gt;&lt;keyword&gt;Proline/metabolism&lt;/keyword&gt;&lt;keyword&gt;Subthalamic Nucleus/*anatomy &amp;amp; histology/*physiology&lt;/keyword&gt;&lt;keyword&gt;Tritium/metabolism&lt;/keyword&gt;&lt;/keywords&gt;&lt;dates&gt;&lt;year&gt;2013&lt;/year&gt;&lt;pub-dates&gt;&lt;date&gt;Mar 13&lt;/date&gt;&lt;/pub-dates&gt;&lt;/dates&gt;&lt;isbn&gt;1529-2401 (Electronic)&amp;#xD;0270-6474 (Linking)&lt;/isbn&gt;&lt;accession-num&gt;23486951&lt;/accession-num&gt;&lt;urls&gt;&lt;related-urls&gt;&lt;url&gt;https://www.ncbi.nlm.nih.gov/pubmed/23486951&lt;/url&gt;&lt;/related-urls&gt;&lt;/urls&gt;&lt;custom2&gt;PMC3755746&lt;/custom2&gt;&lt;electronic-resource-num&gt;10.1523/JNEUROSCI.4674-12.2013&lt;/electronic-resource-num&gt;&lt;/record&gt;&lt;/Cite&gt;&lt;/EndNote&gt;</w:instrText>
      </w:r>
      <w:r w:rsidR="00061F23" w:rsidRPr="008D0D89">
        <w:rPr>
          <w:rFonts w:cs="Times New Roman"/>
        </w:rPr>
        <w:fldChar w:fldCharType="separate"/>
      </w:r>
      <w:r w:rsidR="00930652" w:rsidRPr="008D0D89">
        <w:rPr>
          <w:rFonts w:cs="Times New Roman"/>
          <w:noProof/>
        </w:rPr>
        <w:t>(Haynes and Haber, 2013)</w:t>
      </w:r>
      <w:r w:rsidR="00061F23" w:rsidRPr="008D0D89">
        <w:rPr>
          <w:rFonts w:cs="Times New Roman"/>
        </w:rPr>
        <w:fldChar w:fldCharType="end"/>
      </w:r>
      <w:r w:rsidR="005A3AFA" w:rsidRPr="008D0D89">
        <w:rPr>
          <w:rFonts w:cs="Times New Roman"/>
        </w:rPr>
        <w:t xml:space="preserve">. </w:t>
      </w:r>
      <w:r w:rsidR="002D51CE" w:rsidRPr="008D0D89">
        <w:rPr>
          <w:rFonts w:cs="Times New Roman"/>
        </w:rPr>
        <w:t xml:space="preserve">STN DBS can induce widespread changes in glucose metabolism in </w:t>
      </w:r>
      <w:r w:rsidR="006909A9" w:rsidRPr="008D0D89">
        <w:rPr>
          <w:rFonts w:cs="Times New Roman"/>
        </w:rPr>
        <w:t xml:space="preserve">sensorimotor, associative and limbic </w:t>
      </w:r>
      <w:r w:rsidR="002D51CE" w:rsidRPr="008D0D89">
        <w:rPr>
          <w:rFonts w:cs="Times New Roman"/>
        </w:rPr>
        <w:t>cerebral c</w:t>
      </w:r>
      <w:r w:rsidR="00CE4F92" w:rsidRPr="008D0D89">
        <w:rPr>
          <w:rFonts w:cs="Times New Roman"/>
        </w:rPr>
        <w:t>ortical regions</w:t>
      </w:r>
      <w:r w:rsidR="006909A9" w:rsidRPr="008D0D89">
        <w:rPr>
          <w:rFonts w:cs="Times New Roman"/>
        </w:rPr>
        <w:t>, including those</w:t>
      </w:r>
      <w:r w:rsidR="002D51CE" w:rsidRPr="008D0D89">
        <w:rPr>
          <w:rFonts w:cs="Times New Roman"/>
        </w:rPr>
        <w:t xml:space="preserve"> responsible for pain processing</w:t>
      </w:r>
      <w:r w:rsidR="00A4372E" w:rsidRPr="008D0D89">
        <w:rPr>
          <w:rFonts w:cs="Times New Roman"/>
        </w:rPr>
        <w:t xml:space="preserve"> </w:t>
      </w:r>
      <w:r w:rsidR="00A4372E" w:rsidRPr="008D0D89">
        <w:rPr>
          <w:rFonts w:cs="Times New Roman"/>
        </w:rPr>
        <w:fldChar w:fldCharType="begin">
          <w:fldData xml:space="preserve">PEVuZE5vdGU+PENpdGU+PEF1dGhvcj5IaWxrZXI8L0F1dGhvcj48WWVhcj4yMDA0PC9ZZWFyPjxS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=
</w:fldData>
        </w:fldChar>
      </w:r>
      <w:r w:rsidR="00930652" w:rsidRPr="008D0D89">
        <w:rPr>
          <w:rFonts w:cs="Times New Roman"/>
        </w:rPr>
        <w:instrText xml:space="preserve"> ADDIN EN.CITE </w:instrText>
      </w:r>
      <w:r w:rsidR="00930652" w:rsidRPr="008D0D89">
        <w:rPr>
          <w:rFonts w:cs="Times New Roman"/>
        </w:rPr>
        <w:fldChar w:fldCharType="begin">
          <w:fldData xml:space="preserve">PEVuZE5vdGU+PENpdGU+PEF1dGhvcj5IaWxrZXI8L0F1dGhvcj48WWVhcj4yMDA0PC9ZZWFyPjxS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=
</w:fldData>
        </w:fldChar>
      </w:r>
      <w:r w:rsidR="00930652" w:rsidRPr="008D0D89">
        <w:rPr>
          <w:rFonts w:cs="Times New Roman"/>
        </w:rPr>
        <w:instrText xml:space="preserve"> ADDIN EN.CITE.DATA </w:instrText>
      </w:r>
      <w:r w:rsidR="00930652" w:rsidRPr="008D0D89">
        <w:rPr>
          <w:rFonts w:cs="Times New Roman"/>
        </w:rPr>
      </w:r>
      <w:r w:rsidR="00930652" w:rsidRPr="008D0D89">
        <w:rPr>
          <w:rFonts w:cs="Times New Roman"/>
        </w:rPr>
        <w:fldChar w:fldCharType="end"/>
      </w:r>
      <w:r w:rsidR="00A4372E" w:rsidRPr="008D0D89">
        <w:rPr>
          <w:rFonts w:cs="Times New Roman"/>
        </w:rPr>
      </w:r>
      <w:r w:rsidR="00A4372E" w:rsidRPr="008D0D89">
        <w:rPr>
          <w:rFonts w:cs="Times New Roman"/>
        </w:rPr>
        <w:fldChar w:fldCharType="separate"/>
      </w:r>
      <w:r w:rsidR="00930652" w:rsidRPr="008D0D89">
        <w:rPr>
          <w:rFonts w:cs="Times New Roman"/>
          <w:noProof/>
        </w:rPr>
        <w:t>(Hilker</w:t>
      </w:r>
      <w:r w:rsidR="00930652" w:rsidRPr="008D0D89">
        <w:rPr>
          <w:rFonts w:cs="Times New Roman"/>
          <w:i/>
          <w:noProof/>
        </w:rPr>
        <w:t xml:space="preserve"> et al.</w:t>
      </w:r>
      <w:r w:rsidR="00930652" w:rsidRPr="008D0D89">
        <w:rPr>
          <w:rFonts w:cs="Times New Roman"/>
          <w:noProof/>
        </w:rPr>
        <w:t>, 2004)</w:t>
      </w:r>
      <w:r w:rsidR="00A4372E" w:rsidRPr="008D0D89">
        <w:rPr>
          <w:rFonts w:cs="Times New Roman"/>
        </w:rPr>
        <w:fldChar w:fldCharType="end"/>
      </w:r>
      <w:r w:rsidR="002D51CE" w:rsidRPr="008D0D89">
        <w:rPr>
          <w:rFonts w:cs="Times New Roman"/>
        </w:rPr>
        <w:t>.</w:t>
      </w:r>
      <w:r w:rsidR="007B4004" w:rsidRPr="008D0D89">
        <w:rPr>
          <w:rFonts w:cs="Times New Roman"/>
        </w:rPr>
        <w:t xml:space="preserve"> </w:t>
      </w:r>
      <w:r w:rsidR="00E60360" w:rsidRPr="008D0D89">
        <w:rPr>
          <w:rFonts w:cs="Times New Roman"/>
        </w:rPr>
        <w:t>Furthermore, s</w:t>
      </w:r>
      <w:r w:rsidR="006909A9" w:rsidRPr="008D0D89">
        <w:rPr>
          <w:rFonts w:cs="Times New Roman"/>
        </w:rPr>
        <w:t xml:space="preserve">timulation </w:t>
      </w:r>
      <w:r w:rsidR="00E2297B" w:rsidRPr="008D0D89">
        <w:rPr>
          <w:rFonts w:cs="Times New Roman"/>
        </w:rPr>
        <w:t xml:space="preserve">of STN </w:t>
      </w:r>
      <w:r w:rsidR="006909A9" w:rsidRPr="008D0D89">
        <w:rPr>
          <w:rFonts w:cs="Times New Roman"/>
        </w:rPr>
        <w:t xml:space="preserve">is associated with </w:t>
      </w:r>
      <w:r w:rsidR="003D1AB6" w:rsidRPr="008D0D89">
        <w:rPr>
          <w:rFonts w:cs="Times New Roman"/>
        </w:rPr>
        <w:t xml:space="preserve">a </w:t>
      </w:r>
      <w:r w:rsidR="006909A9" w:rsidRPr="008D0D89">
        <w:rPr>
          <w:rFonts w:cs="Times New Roman"/>
        </w:rPr>
        <w:t>reduc</w:t>
      </w:r>
      <w:r w:rsidR="003D1AB6" w:rsidRPr="008D0D89">
        <w:rPr>
          <w:rFonts w:cs="Times New Roman"/>
        </w:rPr>
        <w:t>tion in</w:t>
      </w:r>
      <w:r w:rsidR="006909A9" w:rsidRPr="008D0D89">
        <w:rPr>
          <w:rFonts w:cs="Times New Roman"/>
        </w:rPr>
        <w:t xml:space="preserve"> cerebral cortical haemodynamic responses to noxious heat in primary somatosensory cortex and insula in patients with central pain </w:t>
      </w:r>
      <w:r w:rsidR="006909A9" w:rsidRPr="008D0D89">
        <w:rPr>
          <w:rFonts w:cs="Times New Roman"/>
        </w:rPr>
        <w:fldChar w:fldCharType="begin"/>
      </w:r>
      <w:r w:rsidR="00930652" w:rsidRPr="008D0D89">
        <w:rPr>
          <w:rFonts w:cs="Times New Roman"/>
        </w:rPr>
        <w:instrText xml:space="preserve"> ADDIN EN.CITE &lt;EndNote&gt;&lt;Cite&gt;&lt;Author&gt;Dellapina&lt;/Author&gt;&lt;Year&gt;2012&lt;/Year&gt;&lt;RecNum&gt;44&lt;/RecNum&gt;&lt;DisplayText&gt;(Dellapina&lt;style face="italic"&gt; et al.&lt;/style&gt;, 2012)&lt;/DisplayText&gt;&lt;record&gt;&lt;rec-number&gt;44&lt;/rec-number&gt;&lt;foreign-keys&gt;&lt;key app="EN" db-id="wrdvp0a2we5szdedaeu5fzvms0st2x9da0zz" timestamp="0"&gt;44&lt;/key&gt;&lt;/foreign-keys&gt;&lt;ref-type name="Journal Article"&gt;17&lt;/ref-type&gt;&lt;contributors&gt;&lt;authors&gt;&lt;author&gt;Dellapina, E.&lt;/author&gt;&lt;author&gt;Ory-Magne, F.&lt;/author&gt;&lt;author&gt;Regragui, W.&lt;/author&gt;&lt;author&gt;Thalamas, C.&lt;/author&gt;&lt;author&gt;Lazorthes, Y.&lt;/author&gt;&lt;author&gt;Rascol, O.&lt;/author&gt;&lt;author&gt;Payoux, P.&lt;/author&gt;&lt;author&gt;Brefel-Courbon, C.&lt;/author&gt;&lt;/authors&gt;&lt;/contributors&gt;&lt;auth-address&gt;INSERM, Imagerie cerebrale et handicaps neurologiques, Toulouse, France. estelle.dellapina@inserm.fr&lt;/auth-address&gt;&lt;titles&gt;&lt;title&gt;Effect of subthalamic deep brain stimulation on pain in Parkinson&amp;apos;s disease&lt;/title&gt;&lt;secondary-title&gt;Pain&lt;/secondary-title&gt;&lt;/titles&gt;&lt;periodical&gt;&lt;full-title&gt;Pain&lt;/full-title&gt;&lt;/periodical&gt;&lt;pages&gt;2267-73&lt;/pages&gt;&lt;volume&gt;153&lt;/volume&gt;&lt;number&gt;11&lt;/number&gt;&lt;keywords&gt;&lt;keyword&gt;Aged&lt;/keyword&gt;&lt;keyword&gt;Cohort Studies&lt;/keyword&gt;&lt;keyword&gt;Cross-Over Studies&lt;/keyword&gt;&lt;keyword&gt;Deep Brain Stimulation/*methods&lt;/keyword&gt;&lt;keyword&gt;Double-Blind Method&lt;/keyword&gt;&lt;keyword&gt;Female&lt;/keyword&gt;&lt;keyword&gt;Humans&lt;/keyword&gt;&lt;keyword&gt;Male&lt;/keyword&gt;&lt;keyword&gt;Middle Aged&lt;/keyword&gt;&lt;keyword&gt;Neuralgia/diagnostic imaging/etiology/*therapy&lt;/keyword&gt;&lt;keyword&gt;Pain Measurement/methods&lt;/keyword&gt;&lt;keyword&gt;Parkinson Disease/complications/diagnostic imaging/*therapy&lt;/keyword&gt;&lt;keyword&gt;Radionuclide Imaging&lt;/keyword&gt;&lt;keyword&gt;Subthalamic Nucleus/diagnostic imaging/*physiology&lt;/keyword&gt;&lt;/keywords&gt;&lt;dates&gt;&lt;year&gt;2012&lt;/year&gt;&lt;pub-dates&gt;&lt;date&gt;Nov&lt;/date&gt;&lt;/pub-dates&gt;&lt;/dates&gt;&lt;accession-num&gt;22964434&lt;/accession-num&gt;&lt;urls&gt;&lt;related-urls&gt;&lt;url&gt;http://www.ncbi.nlm.nih.gov/entrez/query.fcgi?cmd=Retrieve&amp;amp;db=PubMed&amp;amp;dopt=Citation&amp;amp;list_uids=22964434 &lt;/url&gt;&lt;/related-urls&gt;&lt;/urls&gt;&lt;/record&gt;&lt;/Cite&gt;&lt;/EndNote&gt;</w:instrText>
      </w:r>
      <w:r w:rsidR="006909A9" w:rsidRPr="008D0D89">
        <w:rPr>
          <w:rFonts w:cs="Times New Roman"/>
        </w:rPr>
        <w:fldChar w:fldCharType="separate"/>
      </w:r>
      <w:r w:rsidR="00930652" w:rsidRPr="008D0D89">
        <w:rPr>
          <w:rFonts w:cs="Times New Roman"/>
          <w:noProof/>
        </w:rPr>
        <w:t>(Dellapina</w:t>
      </w:r>
      <w:r w:rsidR="00930652" w:rsidRPr="008D0D89">
        <w:rPr>
          <w:rFonts w:cs="Times New Roman"/>
          <w:i/>
          <w:noProof/>
        </w:rPr>
        <w:t xml:space="preserve"> et al.</w:t>
      </w:r>
      <w:r w:rsidR="00930652" w:rsidRPr="008D0D89">
        <w:rPr>
          <w:rFonts w:cs="Times New Roman"/>
          <w:noProof/>
        </w:rPr>
        <w:t>, 2012)</w:t>
      </w:r>
      <w:r w:rsidR="006909A9" w:rsidRPr="008D0D89">
        <w:rPr>
          <w:rFonts w:cs="Times New Roman"/>
        </w:rPr>
        <w:fldChar w:fldCharType="end"/>
      </w:r>
      <w:r w:rsidR="006909A9" w:rsidRPr="008D0D89">
        <w:rPr>
          <w:rFonts w:cs="Times New Roman"/>
        </w:rPr>
        <w:t>.</w:t>
      </w:r>
      <w:r w:rsidR="00F338A7" w:rsidRPr="008D0D89">
        <w:rPr>
          <w:rFonts w:cs="Times New Roman"/>
        </w:rPr>
        <w:t xml:space="preserve"> </w:t>
      </w:r>
      <w:r w:rsidR="00E2297B" w:rsidRPr="008D0D89">
        <w:rPr>
          <w:rFonts w:cs="Times New Roman"/>
        </w:rPr>
        <w:t xml:space="preserve">The neuromodulation by STN of networks mediating pain processing was also demonstrated in </w:t>
      </w:r>
      <w:r w:rsidR="00F338A7" w:rsidRPr="008D0D89">
        <w:rPr>
          <w:rFonts w:cs="Times New Roman"/>
        </w:rPr>
        <w:t>6-OHDA lesioned parkinsonian rat</w:t>
      </w:r>
      <w:r w:rsidR="0095540A" w:rsidRPr="008D0D89">
        <w:rPr>
          <w:rFonts w:cs="Times New Roman"/>
        </w:rPr>
        <w:t>s</w:t>
      </w:r>
      <w:r w:rsidR="00F338A7" w:rsidRPr="008D0D89">
        <w:rPr>
          <w:rFonts w:cs="Times New Roman"/>
        </w:rPr>
        <w:t xml:space="preserve"> </w:t>
      </w:r>
      <w:r w:rsidR="00E2297B" w:rsidRPr="008D0D89">
        <w:rPr>
          <w:rFonts w:cs="Times New Roman"/>
        </w:rPr>
        <w:t>in which</w:t>
      </w:r>
      <w:r w:rsidR="00F338A7" w:rsidRPr="008D0D89">
        <w:rPr>
          <w:rFonts w:cs="Times New Roman"/>
        </w:rPr>
        <w:t xml:space="preserve"> </w:t>
      </w:r>
      <w:r w:rsidR="00E2297B" w:rsidRPr="008D0D89">
        <w:rPr>
          <w:rFonts w:cs="Times New Roman"/>
        </w:rPr>
        <w:t>stimulation</w:t>
      </w:r>
      <w:r w:rsidR="00F338A7" w:rsidRPr="008D0D89">
        <w:rPr>
          <w:rFonts w:cs="Times New Roman"/>
        </w:rPr>
        <w:t xml:space="preserve"> induce</w:t>
      </w:r>
      <w:r w:rsidR="00E2297B" w:rsidRPr="008D0D89">
        <w:rPr>
          <w:rFonts w:cs="Times New Roman"/>
        </w:rPr>
        <w:t>d</w:t>
      </w:r>
      <w:r w:rsidR="00F338A7" w:rsidRPr="008D0D89">
        <w:rPr>
          <w:rFonts w:cs="Times New Roman"/>
        </w:rPr>
        <w:t xml:space="preserve"> changes in neuronal firing in single units </w:t>
      </w:r>
      <w:r w:rsidR="0095540A" w:rsidRPr="008D0D89">
        <w:rPr>
          <w:rFonts w:cs="Times New Roman"/>
        </w:rPr>
        <w:t xml:space="preserve">were </w:t>
      </w:r>
      <w:r w:rsidR="00F338A7" w:rsidRPr="008D0D89">
        <w:rPr>
          <w:rFonts w:cs="Times New Roman"/>
        </w:rPr>
        <w:t>recorded in anterior cingulate cortex, periaqueductal grey and sensory thalamus</w:t>
      </w:r>
      <w:r w:rsidR="00A4209F" w:rsidRPr="008D0D89">
        <w:rPr>
          <w:rFonts w:cs="Times New Roman"/>
        </w:rPr>
        <w:t xml:space="preserve"> </w:t>
      </w:r>
      <w:r w:rsidR="00A4209F" w:rsidRPr="008D0D89">
        <w:rPr>
          <w:rFonts w:cs="Times New Roman"/>
        </w:rPr>
        <w:fldChar w:fldCharType="begin">
          <w:fldData xml:space="preserve">PEVuZE5vdGU+PENpdGU+PEF1dGhvcj5HZWU8L0F1dGhvcj48WWVhcj4yMDE2PC9ZZWFyPjxSZWNO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</w:fldData>
        </w:fldChar>
      </w:r>
      <w:r w:rsidR="00930652" w:rsidRPr="008D0D89">
        <w:rPr>
          <w:rFonts w:cs="Times New Roman"/>
        </w:rPr>
        <w:instrText xml:space="preserve"> ADDIN EN.CITE </w:instrText>
      </w:r>
      <w:r w:rsidR="00930652" w:rsidRPr="008D0D89">
        <w:rPr>
          <w:rFonts w:cs="Times New Roman"/>
        </w:rPr>
        <w:fldChar w:fldCharType="begin">
          <w:fldData xml:space="preserve">PEVuZE5vdGU+PENpdGU+PEF1dGhvcj5HZWU8L0F1dGhvcj48WWVhcj4yMDE2PC9ZZWFyPjxSZWNO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</w:fldData>
        </w:fldChar>
      </w:r>
      <w:r w:rsidR="00930652" w:rsidRPr="008D0D89">
        <w:rPr>
          <w:rFonts w:cs="Times New Roman"/>
        </w:rPr>
        <w:instrText xml:space="preserve"> ADDIN EN.CITE.DATA </w:instrText>
      </w:r>
      <w:r w:rsidR="00930652" w:rsidRPr="008D0D89">
        <w:rPr>
          <w:rFonts w:cs="Times New Roman"/>
        </w:rPr>
      </w:r>
      <w:r w:rsidR="00930652" w:rsidRPr="008D0D89">
        <w:rPr>
          <w:rFonts w:cs="Times New Roman"/>
        </w:rPr>
        <w:fldChar w:fldCharType="end"/>
      </w:r>
      <w:r w:rsidR="00A4209F" w:rsidRPr="008D0D89">
        <w:rPr>
          <w:rFonts w:cs="Times New Roman"/>
        </w:rPr>
      </w:r>
      <w:r w:rsidR="00A4209F" w:rsidRPr="008D0D89">
        <w:rPr>
          <w:rFonts w:cs="Times New Roman"/>
        </w:rPr>
        <w:fldChar w:fldCharType="separate"/>
      </w:r>
      <w:r w:rsidR="00930652" w:rsidRPr="008D0D89">
        <w:rPr>
          <w:rFonts w:cs="Times New Roman"/>
          <w:noProof/>
        </w:rPr>
        <w:t>(Gee</w:t>
      </w:r>
      <w:r w:rsidR="00930652" w:rsidRPr="008D0D89">
        <w:rPr>
          <w:rFonts w:cs="Times New Roman"/>
          <w:i/>
          <w:noProof/>
        </w:rPr>
        <w:t xml:space="preserve"> et al.</w:t>
      </w:r>
      <w:r w:rsidR="00930652" w:rsidRPr="008D0D89">
        <w:rPr>
          <w:rFonts w:cs="Times New Roman"/>
          <w:noProof/>
        </w:rPr>
        <w:t>, 2016)</w:t>
      </w:r>
      <w:r w:rsidR="00A4209F" w:rsidRPr="008D0D89">
        <w:rPr>
          <w:rFonts w:cs="Times New Roman"/>
        </w:rPr>
        <w:fldChar w:fldCharType="end"/>
      </w:r>
      <w:r w:rsidR="00F338A7" w:rsidRPr="008D0D89">
        <w:rPr>
          <w:rFonts w:cs="Times New Roman"/>
        </w:rPr>
        <w:t>.</w:t>
      </w:r>
      <w:r w:rsidR="006909A9" w:rsidRPr="008D0D89">
        <w:rPr>
          <w:rFonts w:cs="Times New Roman"/>
        </w:rPr>
        <w:t xml:space="preserve"> </w:t>
      </w:r>
    </w:p>
    <w:p w14:paraId="299440C5" w14:textId="37751436" w:rsidR="000878FF" w:rsidRPr="008D0D89" w:rsidRDefault="000665EF" w:rsidP="00C45793">
      <w:pPr>
        <w:rPr>
          <w:rFonts w:cs="Times New Roman"/>
        </w:rPr>
      </w:pPr>
      <w:r w:rsidRPr="008D0D89">
        <w:rPr>
          <w:rFonts w:cs="Times New Roman"/>
        </w:rPr>
        <w:t>As the</w:t>
      </w:r>
      <w:r w:rsidR="001318D3" w:rsidRPr="008D0D89">
        <w:rPr>
          <w:rFonts w:cs="Times New Roman"/>
        </w:rPr>
        <w:t xml:space="preserve"> effects of STN DBS can be seen in multiple pain-related cortical areas</w:t>
      </w:r>
      <w:r w:rsidRPr="008D0D89">
        <w:rPr>
          <w:rFonts w:cs="Times New Roman"/>
        </w:rPr>
        <w:t>, it is conceivable</w:t>
      </w:r>
      <w:r w:rsidR="001318D3" w:rsidRPr="008D0D89">
        <w:rPr>
          <w:rFonts w:cs="Times New Roman"/>
        </w:rPr>
        <w:t xml:space="preserve"> that</w:t>
      </w:r>
      <w:r w:rsidR="00B558C1" w:rsidRPr="008D0D89">
        <w:rPr>
          <w:rFonts w:cs="Times New Roman"/>
        </w:rPr>
        <w:t xml:space="preserve"> </w:t>
      </w:r>
      <w:r w:rsidR="008A5794" w:rsidRPr="008D0D89">
        <w:rPr>
          <w:rFonts w:cs="Times New Roman"/>
        </w:rPr>
        <w:t>specific territories of STN are involved in pain processing</w:t>
      </w:r>
      <w:r w:rsidR="006909A9" w:rsidRPr="008D0D89">
        <w:rPr>
          <w:rFonts w:cs="Times New Roman"/>
        </w:rPr>
        <w:t>.</w:t>
      </w:r>
      <w:r w:rsidR="001318D3" w:rsidRPr="008D0D89">
        <w:rPr>
          <w:rFonts w:cs="Times New Roman"/>
        </w:rPr>
        <w:t xml:space="preserve"> </w:t>
      </w:r>
      <w:r w:rsidR="00AB231B" w:rsidRPr="008D0D89">
        <w:rPr>
          <w:rFonts w:cs="Times New Roman"/>
        </w:rPr>
        <w:t xml:space="preserve">Indeed, </w:t>
      </w:r>
      <w:r w:rsidR="00C07F99" w:rsidRPr="008D0D89">
        <w:rPr>
          <w:rFonts w:cs="Times New Roman"/>
        </w:rPr>
        <w:t xml:space="preserve">phasic responses to noxious stimuli can be seen in </w:t>
      </w:r>
      <w:r w:rsidR="003922DF" w:rsidRPr="008D0D89">
        <w:rPr>
          <w:rFonts w:cs="Times New Roman"/>
        </w:rPr>
        <w:t>neuronal populations in</w:t>
      </w:r>
      <w:r w:rsidR="00C07F99" w:rsidRPr="008D0D89">
        <w:rPr>
          <w:rFonts w:cs="Times New Roman"/>
        </w:rPr>
        <w:t xml:space="preserve"> STN during</w:t>
      </w:r>
      <w:r w:rsidR="003922DF" w:rsidRPr="008D0D89">
        <w:rPr>
          <w:rFonts w:cs="Times New Roman"/>
        </w:rPr>
        <w:t xml:space="preserve"> </w:t>
      </w:r>
      <w:r w:rsidR="00C07F99" w:rsidRPr="008D0D89">
        <w:rPr>
          <w:rFonts w:cs="Times New Roman"/>
        </w:rPr>
        <w:t xml:space="preserve">intra-operative microelectrode recordings in PD patients </w:t>
      </w:r>
      <w:r w:rsidR="00C07F99" w:rsidRPr="008D0D89">
        <w:rPr>
          <w:rFonts w:cs="Times New Roman"/>
        </w:rPr>
        <w:fldChar w:fldCharType="begin">
          <w:fldData xml:space="preserve">PEVuZE5vdGU+PENpdGU+PEF1dGhvcj5CZWxhc2VuPC9BdXRob3I+PFllYXI+MjAxNzwvWWVhcj48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</w:fldData>
        </w:fldChar>
      </w:r>
      <w:r w:rsidR="00930652" w:rsidRPr="008D0D89">
        <w:rPr>
          <w:rFonts w:cs="Times New Roman"/>
        </w:rPr>
        <w:instrText xml:space="preserve"> ADDIN EN.CITE </w:instrText>
      </w:r>
      <w:r w:rsidR="00930652" w:rsidRPr="008D0D89">
        <w:rPr>
          <w:rFonts w:cs="Times New Roman"/>
        </w:rPr>
        <w:fldChar w:fldCharType="begin">
          <w:fldData xml:space="preserve">PEVuZE5vdGU+PENpdGU+PEF1dGhvcj5CZWxhc2VuPC9BdXRob3I+PFllYXI+MjAxNzwvWWVhcj48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</w:fldData>
        </w:fldChar>
      </w:r>
      <w:r w:rsidR="00930652" w:rsidRPr="008D0D89">
        <w:rPr>
          <w:rFonts w:cs="Times New Roman"/>
        </w:rPr>
        <w:instrText xml:space="preserve"> ADDIN EN.CITE.DATA </w:instrText>
      </w:r>
      <w:r w:rsidR="00930652" w:rsidRPr="008D0D89">
        <w:rPr>
          <w:rFonts w:cs="Times New Roman"/>
        </w:rPr>
      </w:r>
      <w:r w:rsidR="00930652" w:rsidRPr="008D0D89">
        <w:rPr>
          <w:rFonts w:cs="Times New Roman"/>
        </w:rPr>
        <w:fldChar w:fldCharType="end"/>
      </w:r>
      <w:r w:rsidR="00C07F99" w:rsidRPr="008D0D89">
        <w:rPr>
          <w:rFonts w:cs="Times New Roman"/>
        </w:rPr>
      </w:r>
      <w:r w:rsidR="00C07F99" w:rsidRPr="008D0D89">
        <w:rPr>
          <w:rFonts w:cs="Times New Roman"/>
        </w:rPr>
        <w:fldChar w:fldCharType="separate"/>
      </w:r>
      <w:r w:rsidR="00930652" w:rsidRPr="008D0D89">
        <w:rPr>
          <w:rFonts w:cs="Times New Roman"/>
          <w:noProof/>
        </w:rPr>
        <w:t>(Belasen</w:t>
      </w:r>
      <w:r w:rsidR="00930652" w:rsidRPr="008D0D89">
        <w:rPr>
          <w:rFonts w:cs="Times New Roman"/>
          <w:i/>
          <w:noProof/>
        </w:rPr>
        <w:t xml:space="preserve"> et al.</w:t>
      </w:r>
      <w:r w:rsidR="00930652" w:rsidRPr="008D0D89">
        <w:rPr>
          <w:rFonts w:cs="Times New Roman"/>
          <w:noProof/>
        </w:rPr>
        <w:t>, 2017)</w:t>
      </w:r>
      <w:r w:rsidR="00C07F99" w:rsidRPr="008D0D89">
        <w:rPr>
          <w:rFonts w:cs="Times New Roman"/>
        </w:rPr>
        <w:fldChar w:fldCharType="end"/>
      </w:r>
      <w:r w:rsidR="00C07F99" w:rsidRPr="008D0D89">
        <w:rPr>
          <w:rFonts w:cs="Times New Roman"/>
        </w:rPr>
        <w:t>.</w:t>
      </w:r>
      <w:r w:rsidR="003922DF" w:rsidRPr="008D0D89">
        <w:rPr>
          <w:rFonts w:cs="Times New Roman"/>
        </w:rPr>
        <w:t xml:space="preserve"> </w:t>
      </w:r>
      <w:r w:rsidR="00C07F99" w:rsidRPr="008D0D89">
        <w:rPr>
          <w:rFonts w:cs="Times New Roman"/>
        </w:rPr>
        <w:t>Such responses are also seen in physiological conditions in the rat and are enhanced in 6-OHDA lesioned parkinsonian rats</w:t>
      </w:r>
      <w:r w:rsidR="005F0B5D" w:rsidRPr="008D0D89">
        <w:rPr>
          <w:rFonts w:cs="Times New Roman"/>
        </w:rPr>
        <w:t>, suggesting PD-related changes in the way nociceptive information</w:t>
      </w:r>
      <w:r w:rsidR="000A0677" w:rsidRPr="008D0D89">
        <w:rPr>
          <w:rFonts w:cs="Times New Roman"/>
        </w:rPr>
        <w:t xml:space="preserve"> is handled by</w:t>
      </w:r>
      <w:r w:rsidR="005F0B5D" w:rsidRPr="008D0D89">
        <w:rPr>
          <w:rFonts w:cs="Times New Roman"/>
        </w:rPr>
        <w:t xml:space="preserve"> the STN</w:t>
      </w:r>
      <w:r w:rsidR="00C07F99" w:rsidRPr="008D0D89">
        <w:rPr>
          <w:rFonts w:cs="Times New Roman"/>
        </w:rPr>
        <w:t xml:space="preserve"> </w:t>
      </w:r>
      <w:r w:rsidR="00C07F99" w:rsidRPr="008D0D89">
        <w:rPr>
          <w:rFonts w:cs="Times New Roman"/>
        </w:rPr>
        <w:fldChar w:fldCharType="begin"/>
      </w:r>
      <w:r w:rsidR="00930652" w:rsidRPr="008D0D89">
        <w:rPr>
          <w:rFonts w:cs="Times New Roman"/>
        </w:rPr>
        <w:instrText xml:space="preserve"> ADDIN EN.CITE &lt;EndNote&gt;&lt;Cite&gt;&lt;Author&gt;Pautrat&lt;/Author&gt;&lt;Year&gt;2018&lt;/Year&gt;&lt;RecNum&gt;77&lt;/RecNum&gt;&lt;DisplayText&gt;(Pautrat&lt;style face="italic"&gt; et al.&lt;/style&gt;, 2018)&lt;/DisplayText&gt;&lt;record&gt;&lt;rec-number&gt;77&lt;/rec-number&gt;&lt;foreign-keys&gt;&lt;key app="EN" db-id="wrdvp0a2we5szdedaeu5fzvms0st2x9da0zz" timestamp="1539006872"&gt;77&lt;/key&gt;&lt;/foreign-keys&gt;&lt;ref-type name="Journal Article"&gt;17&lt;/ref-type&gt;&lt;contributors&gt;&lt;authors&gt;&lt;author&gt;Pautrat, A.&lt;/author&gt;&lt;author&gt;Rolland, M.&lt;/author&gt;&lt;author&gt;Barthelemy, M.&lt;/author&gt;&lt;author&gt;Baunez, C.&lt;/author&gt;&lt;author&gt;Sinniger, V.&lt;/author&gt;&lt;author&gt;Piallat, B.&lt;/author&gt;&lt;author&gt;Savasta, M.&lt;/author&gt;&lt;author&gt;Overton, P. G.&lt;/author&gt;&lt;author&gt;David, O.&lt;/author&gt;&lt;author&gt;Coizet, V.&lt;/author&gt;&lt;/authors&gt;&lt;/contributors&gt;&lt;auth-address&gt;Inserm, Grenoble, France.&amp;#xD;Grenoble Institute of Neurosciences, Universite Grenoble Alpes, Grenoble, France.&amp;#xD;Institut de Neurosciences de la Timone, Aix-Marseille Universite, Marseille, France.&amp;#xD;Service d&amp;apos;Hepato-Gastroenterologie, CHU Grenoble Alpes, Grenoble, France.&amp;#xD;Department of Psychology, University of Sheffield, Sheffield, United Kingdom.&lt;/auth-address&gt;&lt;titles&gt;&lt;title&gt;Revealing a novel nociceptive network that links the subthalamic nucleus to pain processing&lt;/title&gt;&lt;secondary-title&gt;Elife&lt;/secondary-title&gt;&lt;/titles&gt;&lt;periodical&gt;&lt;full-title&gt;Elife&lt;/full-title&gt;&lt;/periodical&gt;&lt;volume&gt;7&lt;/volume&gt;&lt;edition&gt;2018/08/29&lt;/edition&gt;&lt;keywords&gt;&lt;keyword&gt;neuroscience&lt;/keyword&gt;&lt;keyword&gt;pain, nociceptive network&lt;/keyword&gt;&lt;keyword&gt;parabrachial nucleus&lt;/keyword&gt;&lt;keyword&gt;rat&lt;/keyword&gt;&lt;keyword&gt;subcortical hyperdirect pathway&lt;/keyword&gt;&lt;keyword&gt;subthalamic nucleus&lt;/keyword&gt;&lt;keyword&gt;superior colliculus&lt;/keyword&gt;&lt;/keywords&gt;&lt;dates&gt;&lt;year&gt;2018&lt;/year&gt;&lt;pub-dates&gt;&lt;date&gt;Aug 28&lt;/date&gt;&lt;/pub-dates&gt;&lt;/dates&gt;&lt;isbn&gt;2050-084X (Electronic)&amp;#xD;2050-084X (Linking)&lt;/isbn&gt;&lt;accession-num&gt;30149836&lt;/accession-num&gt;&lt;urls&gt;&lt;related-urls&gt;&lt;url&gt;https://www.ncbi.nlm.nih.gov/pubmed/30149836&lt;/url&gt;&lt;/related-urls&gt;&lt;/urls&gt;&lt;custom2&gt;PMC6136891&lt;/custom2&gt;&lt;electronic-resource-num&gt;10.7554/eLife.36607&lt;/electronic-resource-num&gt;&lt;/record&gt;&lt;/Cite&gt;&lt;/EndNote&gt;</w:instrText>
      </w:r>
      <w:r w:rsidR="00C07F99" w:rsidRPr="008D0D89">
        <w:rPr>
          <w:rFonts w:cs="Times New Roman"/>
        </w:rPr>
        <w:fldChar w:fldCharType="separate"/>
      </w:r>
      <w:r w:rsidR="00930652" w:rsidRPr="008D0D89">
        <w:rPr>
          <w:rFonts w:cs="Times New Roman"/>
          <w:noProof/>
        </w:rPr>
        <w:t>(Pautrat</w:t>
      </w:r>
      <w:r w:rsidR="00930652" w:rsidRPr="008D0D89">
        <w:rPr>
          <w:rFonts w:cs="Times New Roman"/>
          <w:i/>
          <w:noProof/>
        </w:rPr>
        <w:t xml:space="preserve"> et al.</w:t>
      </w:r>
      <w:r w:rsidR="00930652" w:rsidRPr="008D0D89">
        <w:rPr>
          <w:rFonts w:cs="Times New Roman"/>
          <w:noProof/>
        </w:rPr>
        <w:t>, 2018)</w:t>
      </w:r>
      <w:r w:rsidR="00C07F99" w:rsidRPr="008D0D89">
        <w:rPr>
          <w:rFonts w:cs="Times New Roman"/>
        </w:rPr>
        <w:fldChar w:fldCharType="end"/>
      </w:r>
      <w:r w:rsidR="00C07F99" w:rsidRPr="008D0D89">
        <w:rPr>
          <w:rFonts w:cs="Times New Roman"/>
        </w:rPr>
        <w:t>.</w:t>
      </w:r>
      <w:r w:rsidR="003922DF" w:rsidRPr="008D0D89">
        <w:rPr>
          <w:rFonts w:cs="Times New Roman"/>
        </w:rPr>
        <w:t xml:space="preserve"> </w:t>
      </w:r>
      <w:r w:rsidR="005A6A09" w:rsidRPr="008D0D89">
        <w:rPr>
          <w:rFonts w:cs="Times New Roman"/>
        </w:rPr>
        <w:t xml:space="preserve">In both the </w:t>
      </w:r>
      <w:r w:rsidR="008F4AE9" w:rsidRPr="008D0D89">
        <w:rPr>
          <w:rFonts w:cs="Times New Roman"/>
        </w:rPr>
        <w:t xml:space="preserve">rodent </w:t>
      </w:r>
      <w:r w:rsidR="005A6A09" w:rsidRPr="008D0D89">
        <w:rPr>
          <w:rFonts w:cs="Times New Roman"/>
        </w:rPr>
        <w:t xml:space="preserve">model </w:t>
      </w:r>
      <w:r w:rsidR="005A6A09" w:rsidRPr="008D0D89">
        <w:rPr>
          <w:rFonts w:cs="Times New Roman"/>
        </w:rPr>
        <w:fldChar w:fldCharType="begin">
          <w:fldData xml:space="preserve">PEVuZE5vdGU+PENpdGU+PEF1dGhvcj5HZWU8L0F1dGhvcj48WWVhcj4yMDE1PC9ZZWFyPjxSZWNO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==
</w:fldData>
        </w:fldChar>
      </w:r>
      <w:r w:rsidR="00930652" w:rsidRPr="008D0D89">
        <w:rPr>
          <w:rFonts w:cs="Times New Roman"/>
        </w:rPr>
        <w:instrText xml:space="preserve"> ADDIN EN.CITE </w:instrText>
      </w:r>
      <w:r w:rsidR="00930652" w:rsidRPr="008D0D89">
        <w:rPr>
          <w:rFonts w:cs="Times New Roman"/>
        </w:rPr>
        <w:fldChar w:fldCharType="begin">
          <w:fldData xml:space="preserve">PEVuZE5vdGU+PENpdGU+PEF1dGhvcj5HZWU8L0F1dGhvcj48WWVhcj4yMDE1PC9ZZWFyPjxSZWNO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==
</w:fldData>
        </w:fldChar>
      </w:r>
      <w:r w:rsidR="00930652" w:rsidRPr="008D0D89">
        <w:rPr>
          <w:rFonts w:cs="Times New Roman"/>
        </w:rPr>
        <w:instrText xml:space="preserve"> ADDIN EN.CITE.DATA </w:instrText>
      </w:r>
      <w:r w:rsidR="00930652" w:rsidRPr="008D0D89">
        <w:rPr>
          <w:rFonts w:cs="Times New Roman"/>
        </w:rPr>
      </w:r>
      <w:r w:rsidR="00930652" w:rsidRPr="008D0D89">
        <w:rPr>
          <w:rFonts w:cs="Times New Roman"/>
        </w:rPr>
        <w:fldChar w:fldCharType="end"/>
      </w:r>
      <w:r w:rsidR="005A6A09" w:rsidRPr="008D0D89">
        <w:rPr>
          <w:rFonts w:cs="Times New Roman"/>
        </w:rPr>
      </w:r>
      <w:r w:rsidR="005A6A09" w:rsidRPr="008D0D89">
        <w:rPr>
          <w:rFonts w:cs="Times New Roman"/>
        </w:rPr>
        <w:fldChar w:fldCharType="separate"/>
      </w:r>
      <w:r w:rsidR="00930652" w:rsidRPr="008D0D89">
        <w:rPr>
          <w:rFonts w:cs="Times New Roman"/>
          <w:noProof/>
        </w:rPr>
        <w:t>(Gee</w:t>
      </w:r>
      <w:r w:rsidR="00930652" w:rsidRPr="008D0D89">
        <w:rPr>
          <w:rFonts w:cs="Times New Roman"/>
          <w:i/>
          <w:noProof/>
        </w:rPr>
        <w:t xml:space="preserve"> et al.</w:t>
      </w:r>
      <w:r w:rsidR="00930652" w:rsidRPr="008D0D89">
        <w:rPr>
          <w:rFonts w:cs="Times New Roman"/>
          <w:noProof/>
        </w:rPr>
        <w:t>, 2015)</w:t>
      </w:r>
      <w:r w:rsidR="005A6A09" w:rsidRPr="008D0D89">
        <w:rPr>
          <w:rFonts w:cs="Times New Roman"/>
        </w:rPr>
        <w:fldChar w:fldCharType="end"/>
      </w:r>
      <w:r w:rsidR="005A6A09" w:rsidRPr="008D0D89">
        <w:rPr>
          <w:rFonts w:cs="Times New Roman"/>
        </w:rPr>
        <w:t xml:space="preserve"> and humans with PD </w:t>
      </w:r>
      <w:r w:rsidR="005A6A09" w:rsidRPr="008D0D89">
        <w:rPr>
          <w:rFonts w:cs="Times New Roman"/>
        </w:rPr>
        <w:fldChar w:fldCharType="begin"/>
      </w:r>
      <w:r w:rsidR="00930652" w:rsidRPr="008D0D89">
        <w:rPr>
          <w:rFonts w:cs="Times New Roman"/>
        </w:rPr>
        <w:instrText xml:space="preserve"> ADDIN EN.CITE &lt;EndNote&gt;&lt;Cite&gt;&lt;Author&gt;Belasen&lt;/Author&gt;&lt;Year&gt;2016&lt;/Year&gt;&lt;RecNum&gt;53&lt;/RecNum&gt;&lt;DisplayText&gt;(Belasen&lt;style face="italic"&gt; et al.&lt;/style&gt;, 2016)&lt;/DisplayText&gt;&lt;record&gt;&lt;rec-number&gt;53&lt;/rec-number&gt;&lt;foreign-keys&gt;&lt;key app="EN" db-id="wrdvp0a2we5szdedaeu5fzvms0st2x9da0zz" timestamp="0"&gt;53&lt;/key&gt;&lt;/foreign-keys&gt;&lt;ref-type name="Journal Article"&gt;17&lt;/ref-type&gt;&lt;contributors&gt;&lt;authors&gt;&lt;author&gt;Belasen, A.&lt;/author&gt;&lt;author&gt;Rizvi, K.&lt;/author&gt;&lt;author&gt;Gee, L. E.&lt;/author&gt;&lt;author&gt;Yeung, P.&lt;/author&gt;&lt;author&gt;Prusik, J.&lt;/author&gt;&lt;author&gt;Ramirez-Zamora, A.&lt;/author&gt;&lt;author&gt;Hanspal, E.&lt;/author&gt;&lt;author&gt;Paiva, P.&lt;/author&gt;&lt;author&gt;Durphy, J.&lt;/author&gt;&lt;author&gt;Argoff, C. E.&lt;/author&gt;&lt;author&gt;Pilitsis, J. G.&lt;/author&gt;&lt;/authors&gt;&lt;/contributors&gt;&lt;auth-address&gt;Departments of 1 Neurosurgery and.&amp;#xD;Departments of 1 Neurosurgery and.&amp;#xD;Departments of 1 Neurosurgery and.&amp;#xD;Center for Neuroscience and Neuropharmacology, Albany Medical College, Albany, New York.&amp;#xD;Departments of 1 Neurosurgery and.&amp;#xD;Departments of 1 Neurosurgery and.&amp;#xD;Neurology, Albany Medical Center; and.&amp;#xD;Neurology, Albany Medical Center; and.&amp;#xD;Neurology, Albany Medical Center; and.&amp;#xD;Neurology, Albany Medical Center; and.&amp;#xD;Neurology, Albany Medical Center; and.&amp;#xD;Departments of 1 Neurosurgery and.&amp;#xD;Center for Neuroscience and Neuropharmacology, Albany Medical College, Albany, New York.&lt;/auth-address&gt;&lt;titles&gt;&lt;title&gt;Effect of low-frequency deep brain stimulation on sensory thresholds in Parkinson&amp;apos;s disease&lt;/title&gt;&lt;secondary-title&gt;J Neurosurg&lt;/secondary-title&gt;&lt;/titles&gt;&lt;periodical&gt;&lt;full-title&gt;J Neurosurg&lt;/full-title&gt;&lt;/periodical&gt;&lt;pages&gt;397-403&lt;/pages&gt;&lt;volume&gt;126&lt;/volume&gt;&lt;number&gt;2&lt;/number&gt;&lt;dates&gt;&lt;year&gt;2016&lt;/year&gt;&lt;pub-dates&gt;&lt;date&gt;Feb&lt;/date&gt;&lt;/pub-dates&gt;&lt;/dates&gt;&lt;accession-num&gt;27104841&lt;/accession-num&gt;&lt;urls&gt;&lt;related-urls&gt;&lt;url&gt;http://www.ncbi.nlm.nih.gov/entrez/query.fcgi?cmd=Retrieve&amp;amp;db=PubMed&amp;amp;dopt=Citation&amp;amp;list_uids=27104841 &lt;/url&gt;&lt;/related-urls&gt;&lt;/urls&gt;&lt;/record&gt;&lt;/Cite&gt;&lt;/EndNote&gt;</w:instrText>
      </w:r>
      <w:r w:rsidR="005A6A09" w:rsidRPr="008D0D89">
        <w:rPr>
          <w:rFonts w:cs="Times New Roman"/>
        </w:rPr>
        <w:fldChar w:fldCharType="separate"/>
      </w:r>
      <w:r w:rsidR="00930652" w:rsidRPr="008D0D89">
        <w:rPr>
          <w:rFonts w:cs="Times New Roman"/>
          <w:noProof/>
        </w:rPr>
        <w:t>(Belasen</w:t>
      </w:r>
      <w:r w:rsidR="00930652" w:rsidRPr="008D0D89">
        <w:rPr>
          <w:rFonts w:cs="Times New Roman"/>
          <w:i/>
          <w:noProof/>
        </w:rPr>
        <w:t xml:space="preserve"> et al.</w:t>
      </w:r>
      <w:r w:rsidR="00930652" w:rsidRPr="008D0D89">
        <w:rPr>
          <w:rFonts w:cs="Times New Roman"/>
          <w:noProof/>
        </w:rPr>
        <w:t>, 2016)</w:t>
      </w:r>
      <w:r w:rsidR="005A6A09" w:rsidRPr="008D0D89">
        <w:rPr>
          <w:rFonts w:cs="Times New Roman"/>
        </w:rPr>
        <w:fldChar w:fldCharType="end"/>
      </w:r>
      <w:r w:rsidR="005A6A09" w:rsidRPr="008D0D89">
        <w:rPr>
          <w:rFonts w:cs="Times New Roman"/>
        </w:rPr>
        <w:t xml:space="preserve">, low frequency (50/60 Hz) </w:t>
      </w:r>
      <w:r w:rsidR="00503888" w:rsidRPr="008D0D89">
        <w:rPr>
          <w:rFonts w:cs="Times New Roman"/>
        </w:rPr>
        <w:t xml:space="preserve">DBS </w:t>
      </w:r>
      <w:r w:rsidR="005A6A09" w:rsidRPr="008D0D89">
        <w:rPr>
          <w:rFonts w:cs="Times New Roman"/>
        </w:rPr>
        <w:t xml:space="preserve">has proved to increase pain thresholds </w:t>
      </w:r>
      <w:r w:rsidR="00266AA3" w:rsidRPr="008D0D89">
        <w:rPr>
          <w:rFonts w:cs="Times New Roman"/>
        </w:rPr>
        <w:t>compared to high frequency stimulation</w:t>
      </w:r>
      <w:r w:rsidR="00630DD6" w:rsidRPr="008D0D89">
        <w:rPr>
          <w:rFonts w:cs="Times New Roman"/>
        </w:rPr>
        <w:t xml:space="preserve">. </w:t>
      </w:r>
      <w:r w:rsidR="00A75DA4" w:rsidRPr="008D0D89">
        <w:rPr>
          <w:rFonts w:cs="Times New Roman"/>
        </w:rPr>
        <w:t xml:space="preserve">A similar </w:t>
      </w:r>
      <w:r w:rsidR="00630DD6" w:rsidRPr="008D0D89">
        <w:rPr>
          <w:rFonts w:cs="Times New Roman"/>
        </w:rPr>
        <w:t>dissociation between low and high frequency stimulation for controlling</w:t>
      </w:r>
      <w:r w:rsidR="0022630D" w:rsidRPr="008D0D89">
        <w:rPr>
          <w:rFonts w:cs="Times New Roman"/>
        </w:rPr>
        <w:t>,</w:t>
      </w:r>
      <w:r w:rsidR="00630DD6" w:rsidRPr="008D0D89">
        <w:rPr>
          <w:rFonts w:cs="Times New Roman"/>
        </w:rPr>
        <w:t xml:space="preserve"> respectively</w:t>
      </w:r>
      <w:r w:rsidR="0022630D" w:rsidRPr="008D0D89">
        <w:rPr>
          <w:rFonts w:cs="Times New Roman"/>
        </w:rPr>
        <w:t>,</w:t>
      </w:r>
      <w:r w:rsidR="00630DD6" w:rsidRPr="008D0D89">
        <w:rPr>
          <w:rFonts w:cs="Times New Roman"/>
        </w:rPr>
        <w:t xml:space="preserve"> axial and segmental</w:t>
      </w:r>
      <w:r w:rsidR="00A75DA4" w:rsidRPr="008D0D89">
        <w:rPr>
          <w:rFonts w:cs="Times New Roman"/>
        </w:rPr>
        <w:t xml:space="preserve"> signs</w:t>
      </w:r>
      <w:r w:rsidR="00630DD6" w:rsidRPr="008D0D89">
        <w:rPr>
          <w:rFonts w:cs="Times New Roman"/>
        </w:rPr>
        <w:t xml:space="preserve"> </w:t>
      </w:r>
      <w:r w:rsidR="00630DD6" w:rsidRPr="008D0D89">
        <w:rPr>
          <w:rFonts w:cs="Times New Roman"/>
        </w:rPr>
        <w:fldChar w:fldCharType="begin">
          <w:fldData xml:space="preserve">PEVuZE5vdGU+PENpdGU+PEF1dGhvcj5LaG9vPC9BdXRob3I+PFllYXI+MjAxNDwvWWVhcj48UmVj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</w:fldData>
        </w:fldChar>
      </w:r>
      <w:r w:rsidR="00930652" w:rsidRPr="008D0D89">
        <w:rPr>
          <w:rFonts w:cs="Times New Roman"/>
        </w:rPr>
        <w:instrText xml:space="preserve"> ADDIN EN.CITE </w:instrText>
      </w:r>
      <w:r w:rsidR="00930652" w:rsidRPr="008D0D89">
        <w:rPr>
          <w:rFonts w:cs="Times New Roman"/>
        </w:rPr>
        <w:fldChar w:fldCharType="begin">
          <w:fldData xml:space="preserve">PEVuZE5vdGU+PENpdGU+PEF1dGhvcj5LaG9vPC9BdXRob3I+PFllYXI+MjAxNDwvWWVhcj48UmVj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</w:fldData>
        </w:fldChar>
      </w:r>
      <w:r w:rsidR="00930652" w:rsidRPr="008D0D89">
        <w:rPr>
          <w:rFonts w:cs="Times New Roman"/>
        </w:rPr>
        <w:instrText xml:space="preserve"> ADDIN EN.CITE.DATA </w:instrText>
      </w:r>
      <w:r w:rsidR="00930652" w:rsidRPr="008D0D89">
        <w:rPr>
          <w:rFonts w:cs="Times New Roman"/>
        </w:rPr>
      </w:r>
      <w:r w:rsidR="00930652" w:rsidRPr="008D0D89">
        <w:rPr>
          <w:rFonts w:cs="Times New Roman"/>
        </w:rPr>
        <w:fldChar w:fldCharType="end"/>
      </w:r>
      <w:r w:rsidR="00630DD6" w:rsidRPr="008D0D89">
        <w:rPr>
          <w:rFonts w:cs="Times New Roman"/>
        </w:rPr>
      </w:r>
      <w:r w:rsidR="00630DD6" w:rsidRPr="008D0D89">
        <w:rPr>
          <w:rFonts w:cs="Times New Roman"/>
        </w:rPr>
        <w:fldChar w:fldCharType="separate"/>
      </w:r>
      <w:r w:rsidR="00930652" w:rsidRPr="008D0D89">
        <w:rPr>
          <w:rFonts w:cs="Times New Roman"/>
          <w:noProof/>
        </w:rPr>
        <w:t>(Khoo</w:t>
      </w:r>
      <w:r w:rsidR="00930652" w:rsidRPr="008D0D89">
        <w:rPr>
          <w:rFonts w:cs="Times New Roman"/>
          <w:i/>
          <w:noProof/>
        </w:rPr>
        <w:t xml:space="preserve"> et al.</w:t>
      </w:r>
      <w:r w:rsidR="00930652" w:rsidRPr="008D0D89">
        <w:rPr>
          <w:rFonts w:cs="Times New Roman"/>
          <w:noProof/>
        </w:rPr>
        <w:t>, 2014)</w:t>
      </w:r>
      <w:r w:rsidR="00630DD6" w:rsidRPr="008D0D89">
        <w:rPr>
          <w:rFonts w:cs="Times New Roman"/>
        </w:rPr>
        <w:fldChar w:fldCharType="end"/>
      </w:r>
      <w:r w:rsidR="00630DD6" w:rsidRPr="008D0D89">
        <w:rPr>
          <w:rFonts w:cs="Times New Roman"/>
        </w:rPr>
        <w:t xml:space="preserve"> </w:t>
      </w:r>
      <w:r w:rsidR="008A5794" w:rsidRPr="008D0D89">
        <w:rPr>
          <w:rFonts w:cs="Times New Roman"/>
        </w:rPr>
        <w:t xml:space="preserve">is well-known for motor symptoms </w:t>
      </w:r>
      <w:r w:rsidR="00630DD6" w:rsidRPr="008D0D89">
        <w:rPr>
          <w:rFonts w:cs="Times New Roman"/>
        </w:rPr>
        <w:t xml:space="preserve">and suggests the activation of different neuronal populations within the STN.  </w:t>
      </w:r>
    </w:p>
    <w:p w14:paraId="6DE7BB96" w14:textId="25AA5F97" w:rsidR="00805836" w:rsidRPr="008D0D89" w:rsidRDefault="00661671" w:rsidP="00C45793">
      <w:r w:rsidRPr="008D0D89">
        <w:rPr>
          <w:rFonts w:cs="Times New Roman"/>
        </w:rPr>
        <w:lastRenderedPageBreak/>
        <w:t xml:space="preserve">Yet, </w:t>
      </w:r>
      <w:r w:rsidRPr="008D0D89">
        <w:t xml:space="preserve">how and whether </w:t>
      </w:r>
      <w:r w:rsidR="00630DD6" w:rsidRPr="008D0D89">
        <w:t xml:space="preserve">different </w:t>
      </w:r>
      <w:r w:rsidR="008902DD" w:rsidRPr="008D0D89">
        <w:t>STN</w:t>
      </w:r>
      <w:r w:rsidR="00630DD6" w:rsidRPr="008D0D89">
        <w:t xml:space="preserve"> </w:t>
      </w:r>
      <w:r w:rsidRPr="008D0D89">
        <w:t xml:space="preserve">territories </w:t>
      </w:r>
      <w:r w:rsidR="008902DD" w:rsidRPr="008D0D89">
        <w:t xml:space="preserve">may </w:t>
      </w:r>
      <w:r w:rsidR="00630DD6" w:rsidRPr="008D0D89">
        <w:t xml:space="preserve">contribute to the therapeutic effect on pain remains a </w:t>
      </w:r>
      <w:r w:rsidR="008902DD" w:rsidRPr="008D0D89">
        <w:t>knowledge gap to be addressed</w:t>
      </w:r>
      <w:r w:rsidR="00630DD6" w:rsidRPr="008D0D89">
        <w:t>.</w:t>
      </w:r>
      <w:r w:rsidRPr="008D0D89">
        <w:t xml:space="preserve"> </w:t>
      </w:r>
      <w:r w:rsidR="000878FF" w:rsidRPr="008D0D89">
        <w:rPr>
          <w:rFonts w:cs="Times New Roman"/>
        </w:rPr>
        <w:t>E</w:t>
      </w:r>
      <w:r w:rsidR="00805836" w:rsidRPr="008D0D89">
        <w:rPr>
          <w:rFonts w:cs="Times New Roman"/>
        </w:rPr>
        <w:t xml:space="preserve">xcessive neuronal synchronisation in the beta frequency band within motoric regions of the basal ganglia </w:t>
      </w:r>
      <w:r w:rsidR="000878FF" w:rsidRPr="008D0D89">
        <w:rPr>
          <w:rFonts w:cs="Times New Roman"/>
        </w:rPr>
        <w:t xml:space="preserve">has been consistently associated </w:t>
      </w:r>
      <w:r w:rsidR="0095540A" w:rsidRPr="008D0D89">
        <w:rPr>
          <w:rFonts w:cs="Times New Roman"/>
        </w:rPr>
        <w:t xml:space="preserve">with </w:t>
      </w:r>
      <w:r w:rsidR="00805836" w:rsidRPr="008D0D89">
        <w:rPr>
          <w:rFonts w:cs="Times New Roman"/>
        </w:rPr>
        <w:t>bradykinesia and rigidity</w:t>
      </w:r>
      <w:r w:rsidR="000878FF" w:rsidRPr="008D0D89">
        <w:rPr>
          <w:rFonts w:cs="Times New Roman"/>
        </w:rPr>
        <w:t xml:space="preserve"> </w:t>
      </w:r>
      <w:r w:rsidR="000878FF" w:rsidRPr="008D0D89">
        <w:rPr>
          <w:rFonts w:cs="Times New Roman"/>
        </w:rPr>
        <w:fldChar w:fldCharType="begin">
          <w:fldData xml:space="preserve">PEVuZE5vdGU+PENpdGU+PEF1dGhvcj5LdWhuPC9BdXRob3I+PFllYXI+MjAwNDwvWWVhcj48UmVj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</w:fldData>
        </w:fldChar>
      </w:r>
      <w:r w:rsidR="00930652" w:rsidRPr="008D0D89">
        <w:rPr>
          <w:rFonts w:cs="Times New Roman"/>
        </w:rPr>
        <w:instrText xml:space="preserve"> ADDIN EN.CITE </w:instrText>
      </w:r>
      <w:r w:rsidR="00930652" w:rsidRPr="008D0D89">
        <w:rPr>
          <w:rFonts w:cs="Times New Roman"/>
        </w:rPr>
        <w:fldChar w:fldCharType="begin">
          <w:fldData xml:space="preserve">PEVuZE5vdGU+PENpdGU+PEF1dGhvcj5LdWhuPC9BdXRob3I+PFllYXI+MjAwNDwvWWVhcj48UmVj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</w:fldData>
        </w:fldChar>
      </w:r>
      <w:r w:rsidR="00930652" w:rsidRPr="008D0D89">
        <w:rPr>
          <w:rFonts w:cs="Times New Roman"/>
        </w:rPr>
        <w:instrText xml:space="preserve"> ADDIN EN.CITE.DATA </w:instrText>
      </w:r>
      <w:r w:rsidR="00930652" w:rsidRPr="008D0D89">
        <w:rPr>
          <w:rFonts w:cs="Times New Roman"/>
        </w:rPr>
      </w:r>
      <w:r w:rsidR="00930652" w:rsidRPr="008D0D89">
        <w:rPr>
          <w:rFonts w:cs="Times New Roman"/>
        </w:rPr>
        <w:fldChar w:fldCharType="end"/>
      </w:r>
      <w:r w:rsidR="000878FF" w:rsidRPr="008D0D89">
        <w:rPr>
          <w:rFonts w:cs="Times New Roman"/>
        </w:rPr>
      </w:r>
      <w:r w:rsidR="000878FF" w:rsidRPr="008D0D89">
        <w:rPr>
          <w:rFonts w:cs="Times New Roman"/>
        </w:rPr>
        <w:fldChar w:fldCharType="separate"/>
      </w:r>
      <w:r w:rsidR="00930652" w:rsidRPr="008D0D89">
        <w:rPr>
          <w:rFonts w:cs="Times New Roman"/>
          <w:noProof/>
        </w:rPr>
        <w:t>(Kuhn</w:t>
      </w:r>
      <w:r w:rsidR="00930652" w:rsidRPr="008D0D89">
        <w:rPr>
          <w:rFonts w:cs="Times New Roman"/>
          <w:i/>
          <w:noProof/>
        </w:rPr>
        <w:t xml:space="preserve"> et al.</w:t>
      </w:r>
      <w:r w:rsidR="00930652" w:rsidRPr="008D0D89">
        <w:rPr>
          <w:rFonts w:cs="Times New Roman"/>
          <w:noProof/>
        </w:rPr>
        <w:t>, 2004)</w:t>
      </w:r>
      <w:r w:rsidR="000878FF" w:rsidRPr="008D0D89">
        <w:rPr>
          <w:rFonts w:cs="Times New Roman"/>
        </w:rPr>
        <w:fldChar w:fldCharType="end"/>
      </w:r>
      <w:r w:rsidR="00805836" w:rsidRPr="008D0D89">
        <w:rPr>
          <w:rFonts w:cs="Times New Roman"/>
        </w:rPr>
        <w:t xml:space="preserve">, and desynchronisation </w:t>
      </w:r>
      <w:r w:rsidR="00A75DA4" w:rsidRPr="008D0D89">
        <w:rPr>
          <w:rFonts w:cs="Times New Roman"/>
        </w:rPr>
        <w:t xml:space="preserve">has </w:t>
      </w:r>
      <w:r w:rsidR="00503888" w:rsidRPr="008D0D89">
        <w:rPr>
          <w:rFonts w:cs="Times New Roman"/>
        </w:rPr>
        <w:t xml:space="preserve">been </w:t>
      </w:r>
      <w:r w:rsidR="00A75DA4" w:rsidRPr="008D0D89">
        <w:rPr>
          <w:rFonts w:cs="Times New Roman"/>
        </w:rPr>
        <w:t xml:space="preserve">pointed out </w:t>
      </w:r>
      <w:r w:rsidR="00805836" w:rsidRPr="008D0D89">
        <w:rPr>
          <w:rFonts w:cs="Times New Roman"/>
        </w:rPr>
        <w:t xml:space="preserve">as a mechanism of DBS </w:t>
      </w:r>
      <w:r w:rsidR="00805836" w:rsidRPr="008D0D89">
        <w:rPr>
          <w:rFonts w:cs="Times New Roman"/>
        </w:rPr>
        <w:fldChar w:fldCharType="begin">
          <w:fldData xml:space="preserve">PEVuZE5vdGU+PENpdGU+PEF1dGhvcj5Mb3phbm88L0F1dGhvcj48WWVhcj4yMDE5PC9ZZWFyPjxS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</w:fldData>
        </w:fldChar>
      </w:r>
      <w:r w:rsidR="00930652" w:rsidRPr="008D0D89">
        <w:rPr>
          <w:rFonts w:cs="Times New Roman"/>
        </w:rPr>
        <w:instrText xml:space="preserve"> ADDIN EN.CITE </w:instrText>
      </w:r>
      <w:r w:rsidR="00930652" w:rsidRPr="008D0D89">
        <w:rPr>
          <w:rFonts w:cs="Times New Roman"/>
        </w:rPr>
        <w:fldChar w:fldCharType="begin">
          <w:fldData xml:space="preserve">PEVuZE5vdGU+PENpdGU+PEF1dGhvcj5Mb3phbm88L0F1dGhvcj48WWVhcj4yMDE5PC9ZZWFyPjxS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</w:fldData>
        </w:fldChar>
      </w:r>
      <w:r w:rsidR="00930652" w:rsidRPr="008D0D89">
        <w:rPr>
          <w:rFonts w:cs="Times New Roman"/>
        </w:rPr>
        <w:instrText xml:space="preserve"> ADDIN EN.CITE.DATA </w:instrText>
      </w:r>
      <w:r w:rsidR="00930652" w:rsidRPr="008D0D89">
        <w:rPr>
          <w:rFonts w:cs="Times New Roman"/>
        </w:rPr>
      </w:r>
      <w:r w:rsidR="00930652" w:rsidRPr="008D0D89">
        <w:rPr>
          <w:rFonts w:cs="Times New Roman"/>
        </w:rPr>
        <w:fldChar w:fldCharType="end"/>
      </w:r>
      <w:r w:rsidR="00805836" w:rsidRPr="008D0D89">
        <w:rPr>
          <w:rFonts w:cs="Times New Roman"/>
        </w:rPr>
      </w:r>
      <w:r w:rsidR="00805836" w:rsidRPr="008D0D89">
        <w:rPr>
          <w:rFonts w:cs="Times New Roman"/>
        </w:rPr>
        <w:fldChar w:fldCharType="separate"/>
      </w:r>
      <w:r w:rsidR="00930652" w:rsidRPr="008D0D89">
        <w:rPr>
          <w:rFonts w:cs="Times New Roman"/>
          <w:noProof/>
        </w:rPr>
        <w:t>(Lozano</w:t>
      </w:r>
      <w:r w:rsidR="00930652" w:rsidRPr="008D0D89">
        <w:rPr>
          <w:rFonts w:cs="Times New Roman"/>
          <w:i/>
          <w:noProof/>
        </w:rPr>
        <w:t xml:space="preserve"> et al.</w:t>
      </w:r>
      <w:r w:rsidR="00930652" w:rsidRPr="008D0D89">
        <w:rPr>
          <w:rFonts w:cs="Times New Roman"/>
          <w:noProof/>
        </w:rPr>
        <w:t>, 2019)</w:t>
      </w:r>
      <w:r w:rsidR="00805836" w:rsidRPr="008D0D89">
        <w:rPr>
          <w:rFonts w:cs="Times New Roman"/>
        </w:rPr>
        <w:fldChar w:fldCharType="end"/>
      </w:r>
      <w:r w:rsidR="00805836" w:rsidRPr="008D0D89">
        <w:rPr>
          <w:rFonts w:cs="Times New Roman"/>
        </w:rPr>
        <w:t xml:space="preserve">. Studies of local field potentials recorded from implanted DBS electrodes demonstrate changes in low beta-band synchrony evoked by noxious stimuli in the globus pallidus and STN </w:t>
      </w:r>
      <w:r w:rsidR="00805836" w:rsidRPr="008D0D89">
        <w:rPr>
          <w:rFonts w:cs="Times New Roman"/>
        </w:rPr>
        <w:fldChar w:fldCharType="begin">
          <w:fldData xml:space="preserve">PEVuZE5vdGU+PENpdGU+PEF1dGhvcj5CZWxhc2VuPC9BdXRob3I+PFllYXI+MjAxNzwvWWVhcj48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</w:fldData>
        </w:fldChar>
      </w:r>
      <w:r w:rsidR="00930652" w:rsidRPr="008D0D89">
        <w:rPr>
          <w:rFonts w:cs="Times New Roman"/>
        </w:rPr>
        <w:instrText xml:space="preserve"> ADDIN EN.CITE </w:instrText>
      </w:r>
      <w:r w:rsidR="00930652" w:rsidRPr="008D0D89">
        <w:rPr>
          <w:rFonts w:cs="Times New Roman"/>
        </w:rPr>
        <w:fldChar w:fldCharType="begin">
          <w:fldData xml:space="preserve">PEVuZE5vdGU+PENpdGU+PEF1dGhvcj5CZWxhc2VuPC9BdXRob3I+PFllYXI+MjAxNzwvWWVhcj48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</w:fldData>
        </w:fldChar>
      </w:r>
      <w:r w:rsidR="00930652" w:rsidRPr="008D0D89">
        <w:rPr>
          <w:rFonts w:cs="Times New Roman"/>
        </w:rPr>
        <w:instrText xml:space="preserve"> ADDIN EN.CITE.DATA </w:instrText>
      </w:r>
      <w:r w:rsidR="00930652" w:rsidRPr="008D0D89">
        <w:rPr>
          <w:rFonts w:cs="Times New Roman"/>
        </w:rPr>
      </w:r>
      <w:r w:rsidR="00930652" w:rsidRPr="008D0D89">
        <w:rPr>
          <w:rFonts w:cs="Times New Roman"/>
        </w:rPr>
        <w:fldChar w:fldCharType="end"/>
      </w:r>
      <w:r w:rsidR="00805836" w:rsidRPr="008D0D89">
        <w:rPr>
          <w:rFonts w:cs="Times New Roman"/>
        </w:rPr>
      </w:r>
      <w:r w:rsidR="00805836" w:rsidRPr="008D0D89">
        <w:rPr>
          <w:rFonts w:cs="Times New Roman"/>
        </w:rPr>
        <w:fldChar w:fldCharType="separate"/>
      </w:r>
      <w:r w:rsidR="00930652" w:rsidRPr="008D0D89">
        <w:rPr>
          <w:rFonts w:cs="Times New Roman"/>
          <w:noProof/>
        </w:rPr>
        <w:t>(Belasen</w:t>
      </w:r>
      <w:r w:rsidR="00930652" w:rsidRPr="008D0D89">
        <w:rPr>
          <w:rFonts w:cs="Times New Roman"/>
          <w:i/>
          <w:noProof/>
        </w:rPr>
        <w:t xml:space="preserve"> et al.</w:t>
      </w:r>
      <w:r w:rsidR="00930652" w:rsidRPr="008D0D89">
        <w:rPr>
          <w:rFonts w:cs="Times New Roman"/>
          <w:noProof/>
        </w:rPr>
        <w:t>, 2017; Parker</w:t>
      </w:r>
      <w:r w:rsidR="00930652" w:rsidRPr="008D0D89">
        <w:rPr>
          <w:rFonts w:cs="Times New Roman"/>
          <w:i/>
          <w:noProof/>
        </w:rPr>
        <w:t xml:space="preserve"> et al.</w:t>
      </w:r>
      <w:r w:rsidR="00930652" w:rsidRPr="008D0D89">
        <w:rPr>
          <w:rFonts w:cs="Times New Roman"/>
          <w:noProof/>
        </w:rPr>
        <w:t>, 2020)</w:t>
      </w:r>
      <w:r w:rsidR="00805836" w:rsidRPr="008D0D89">
        <w:rPr>
          <w:rFonts w:cs="Times New Roman"/>
        </w:rPr>
        <w:fldChar w:fldCharType="end"/>
      </w:r>
      <w:r w:rsidR="000878FF" w:rsidRPr="008D0D89">
        <w:rPr>
          <w:rFonts w:cs="Times New Roman"/>
        </w:rPr>
        <w:t>, suggesting that STN neurons responding to nociceptive stimuli might be also excessively synchronised.</w:t>
      </w:r>
    </w:p>
    <w:p w14:paraId="19445208" w14:textId="1EA2A0C1" w:rsidR="00E27D14" w:rsidRPr="008D0D89" w:rsidRDefault="007D1F55" w:rsidP="00C45793">
      <w:pPr>
        <w:rPr>
          <w:rFonts w:cs="Times New Roman"/>
        </w:rPr>
      </w:pPr>
      <w:r w:rsidRPr="008D0D89">
        <w:rPr>
          <w:rFonts w:cs="Times New Roman"/>
        </w:rPr>
        <w:t>The sources of nociceptive inputs to the STN include pathways to the basal ganglia from the spinal cord</w:t>
      </w:r>
      <w:r w:rsidR="00AE1481" w:rsidRPr="008D0D89">
        <w:rPr>
          <w:rFonts w:cs="Times New Roman"/>
        </w:rPr>
        <w:t xml:space="preserve"> </w:t>
      </w:r>
      <w:r w:rsidRPr="008D0D89">
        <w:rPr>
          <w:rFonts w:cs="Times New Roman"/>
        </w:rPr>
        <w:t>as well as transcortical pathways via pain</w:t>
      </w:r>
      <w:r w:rsidR="00D92A1F" w:rsidRPr="008D0D89">
        <w:rPr>
          <w:rFonts w:cs="Times New Roman"/>
        </w:rPr>
        <w:t xml:space="preserve">-related </w:t>
      </w:r>
      <w:r w:rsidRPr="008D0D89">
        <w:rPr>
          <w:rFonts w:cs="Times New Roman"/>
        </w:rPr>
        <w:t xml:space="preserve">regions of cerebral cortex </w:t>
      </w:r>
      <w:r w:rsidRPr="008D0D89">
        <w:rPr>
          <w:rFonts w:cs="Times New Roman"/>
        </w:rPr>
        <w:fldChar w:fldCharType="begin"/>
      </w:r>
      <w:r w:rsidR="00930652" w:rsidRPr="008D0D89">
        <w:rPr>
          <w:rFonts w:cs="Times New Roman"/>
        </w:rPr>
        <w:instrText xml:space="preserve"> ADDIN EN.CITE &lt;EndNote&gt;&lt;Cite&gt;&lt;Author&gt;Borsook&lt;/Author&gt;&lt;Year&gt;2010&lt;/Year&gt;&lt;RecNum&gt;68&lt;/RecNum&gt;&lt;DisplayText&gt;(Borsook&lt;style face="italic"&gt; et al.&lt;/style&gt;, 2010)&lt;/DisplayText&gt;&lt;record&gt;&lt;rec-number&gt;68&lt;/rec-number&gt;&lt;foreign-keys&gt;&lt;key app="EN" db-id="wrdvp0a2we5szdedaeu5fzvms0st2x9da0zz" timestamp="0"&gt;68&lt;/key&gt;&lt;/foreign-keys&gt;&lt;ref-type name="Journal Article"&gt;17&lt;/ref-type&gt;&lt;contributors&gt;&lt;authors&gt;&lt;author&gt;Borsook, D.&lt;/author&gt;&lt;author&gt;Upadhyay, J.&lt;/author&gt;&lt;author&gt;Chudler, E. H.&lt;/author&gt;&lt;author&gt;Becerra, L.&lt;/author&gt;&lt;/authors&gt;&lt;/contributors&gt;&lt;auth-address&gt;PAIN Group, Harvard Medical School, 115 Mill Street, Belmont, MA 02478, USA. dborsook@partners.org&lt;/auth-address&gt;&lt;titles&gt;&lt;title&gt;A key role of the basal ganglia in pain and analgesia--insights gained through human functional imaging&lt;/title&gt;&lt;secondary-title&gt;Mol Pain&lt;/secondary-title&gt;&lt;/titles&gt;&lt;periodical&gt;&lt;full-title&gt;Mol Pain&lt;/full-title&gt;&lt;/periodical&gt;&lt;pages&gt;27&lt;/pages&gt;&lt;volume&gt;6&lt;/volume&gt;&lt;keywords&gt;&lt;keyword&gt;*Analgesia&lt;/keyword&gt;&lt;keyword&gt;Basal Ganglia/metabolism/*physiology&lt;/keyword&gt;&lt;keyword&gt;Humans&lt;/keyword&gt;&lt;keyword&gt;Models, Biological&lt;/keyword&gt;&lt;keyword&gt;Pain/*metabolism&lt;/keyword&gt;&lt;/keywords&gt;&lt;dates&gt;&lt;year&gt;2010&lt;/year&gt;&lt;pub-dates&gt;&lt;date&gt;May 13&lt;/date&gt;&lt;/pub-dates&gt;&lt;/dates&gt;&lt;accession-num&gt;20465845&lt;/accession-num&gt;&lt;urls&gt;&lt;related-urls&gt;&lt;url&gt;http://www.ncbi.nlm.nih.gov/entrez/query.fcgi?cmd=Retrieve&amp;amp;db=PubMed&amp;amp;dopt=Citation&amp;amp;list_uids=20465845 &lt;/url&gt;&lt;/related-urls&gt;&lt;/urls&gt;&lt;/record&gt;&lt;/Cite&gt;&lt;/EndNote&gt;</w:instrText>
      </w:r>
      <w:r w:rsidRPr="008D0D89">
        <w:rPr>
          <w:rFonts w:cs="Times New Roman"/>
        </w:rPr>
        <w:fldChar w:fldCharType="separate"/>
      </w:r>
      <w:r w:rsidR="00930652" w:rsidRPr="008D0D89">
        <w:rPr>
          <w:rFonts w:cs="Times New Roman"/>
          <w:noProof/>
        </w:rPr>
        <w:t>(Borsook</w:t>
      </w:r>
      <w:r w:rsidR="00930652" w:rsidRPr="008D0D89">
        <w:rPr>
          <w:rFonts w:cs="Times New Roman"/>
          <w:i/>
          <w:noProof/>
        </w:rPr>
        <w:t xml:space="preserve"> et al.</w:t>
      </w:r>
      <w:r w:rsidR="00930652" w:rsidRPr="008D0D89">
        <w:rPr>
          <w:rFonts w:cs="Times New Roman"/>
          <w:noProof/>
        </w:rPr>
        <w:t>, 2010)</w:t>
      </w:r>
      <w:r w:rsidRPr="008D0D89">
        <w:rPr>
          <w:rFonts w:cs="Times New Roman"/>
        </w:rPr>
        <w:fldChar w:fldCharType="end"/>
      </w:r>
      <w:r w:rsidRPr="008D0D89">
        <w:rPr>
          <w:rFonts w:cs="Times New Roman"/>
        </w:rPr>
        <w:t>.</w:t>
      </w:r>
      <w:r w:rsidR="002557ED" w:rsidRPr="008D0D89">
        <w:rPr>
          <w:rFonts w:cs="Times New Roman"/>
        </w:rPr>
        <w:t xml:space="preserve"> </w:t>
      </w:r>
      <w:r w:rsidR="00E27D14" w:rsidRPr="008D0D89">
        <w:rPr>
          <w:rFonts w:cs="Times New Roman"/>
        </w:rPr>
        <w:t xml:space="preserve">These pathways and others involved in central processing of pain in PD are summarised in </w:t>
      </w:r>
      <w:r w:rsidR="00A75DA4" w:rsidRPr="008D0D89">
        <w:rPr>
          <w:rFonts w:cs="Times New Roman"/>
        </w:rPr>
        <w:t xml:space="preserve">the </w:t>
      </w:r>
      <w:r w:rsidR="00E27D14" w:rsidRPr="008D0D89">
        <w:rPr>
          <w:rFonts w:cs="Times New Roman"/>
        </w:rPr>
        <w:t>Figure.</w:t>
      </w:r>
      <w:r w:rsidR="000878FF" w:rsidRPr="008D0D89">
        <w:rPr>
          <w:rFonts w:cs="Times New Roman"/>
        </w:rPr>
        <w:t xml:space="preserve"> </w:t>
      </w:r>
      <w:r w:rsidR="002557ED" w:rsidRPr="008D0D89">
        <w:rPr>
          <w:rFonts w:cs="Times New Roman"/>
        </w:rPr>
        <w:t xml:space="preserve">The STN is </w:t>
      </w:r>
      <w:r w:rsidR="00DA3DF5" w:rsidRPr="008D0D89">
        <w:rPr>
          <w:rFonts w:cs="Times New Roman"/>
        </w:rPr>
        <w:t xml:space="preserve">also </w:t>
      </w:r>
      <w:r w:rsidR="00D92A1F" w:rsidRPr="008D0D89">
        <w:rPr>
          <w:rFonts w:cs="Times New Roman"/>
        </w:rPr>
        <w:t>connect</w:t>
      </w:r>
      <w:r w:rsidR="00DA3DF5" w:rsidRPr="008D0D89">
        <w:rPr>
          <w:rFonts w:cs="Times New Roman"/>
        </w:rPr>
        <w:t>ed</w:t>
      </w:r>
      <w:r w:rsidR="00D92A1F" w:rsidRPr="008D0D89">
        <w:rPr>
          <w:rFonts w:cs="Times New Roman"/>
        </w:rPr>
        <w:t xml:space="preserve"> </w:t>
      </w:r>
      <w:r w:rsidR="00331CB8" w:rsidRPr="008D0D89">
        <w:rPr>
          <w:rFonts w:cs="Times New Roman"/>
        </w:rPr>
        <w:t xml:space="preserve">to </w:t>
      </w:r>
      <w:r w:rsidR="002557ED" w:rsidRPr="008D0D89">
        <w:rPr>
          <w:rFonts w:cs="Times New Roman"/>
        </w:rPr>
        <w:t xml:space="preserve">brainstem nuclei </w:t>
      </w:r>
      <w:r w:rsidR="00D92A1F" w:rsidRPr="008D0D89">
        <w:rPr>
          <w:rFonts w:cs="Times New Roman"/>
        </w:rPr>
        <w:t>involved in pain processing</w:t>
      </w:r>
      <w:r w:rsidR="00AE1481" w:rsidRPr="008D0D89">
        <w:rPr>
          <w:rFonts w:cs="Times New Roman"/>
        </w:rPr>
        <w:t xml:space="preserve">, </w:t>
      </w:r>
      <w:r w:rsidR="00E27D14" w:rsidRPr="008D0D89">
        <w:rPr>
          <w:rFonts w:cs="Times New Roman"/>
        </w:rPr>
        <w:t xml:space="preserve">such as </w:t>
      </w:r>
      <w:r w:rsidR="00AE1481" w:rsidRPr="008D0D89">
        <w:rPr>
          <w:rFonts w:cs="Times New Roman"/>
        </w:rPr>
        <w:t xml:space="preserve">the </w:t>
      </w:r>
      <w:r w:rsidR="00D92A1F" w:rsidRPr="008D0D89">
        <w:rPr>
          <w:rFonts w:cs="Times New Roman"/>
        </w:rPr>
        <w:t xml:space="preserve">pedunculopontine nucleus (PPN) </w:t>
      </w:r>
      <w:r w:rsidR="00D92A1F" w:rsidRPr="008D0D89">
        <w:rPr>
          <w:rFonts w:cs="Times New Roman"/>
        </w:rPr>
        <w:fldChar w:fldCharType="begin"/>
      </w:r>
      <w:r w:rsidR="00930652" w:rsidRPr="008D0D89">
        <w:rPr>
          <w:rFonts w:cs="Times New Roman"/>
        </w:rPr>
        <w:instrText xml:space="preserve"> ADDIN EN.CITE &lt;EndNote&gt;&lt;Cite&gt;&lt;Author&gt;Hamani&lt;/Author&gt;&lt;Year&gt;2004&lt;/Year&gt;&lt;RecNum&gt;174&lt;/RecNum&gt;&lt;DisplayText&gt;(Hamani&lt;style face="italic"&gt; et al.&lt;/style&gt;, 2004)&lt;/DisplayText&gt;&lt;record&gt;&lt;rec-number&gt;174&lt;/rec-number&gt;&lt;foreign-keys&gt;&lt;key app="EN" db-id="wrdvp0a2we5szdedaeu5fzvms0st2x9da0zz" timestamp="1587574129"&gt;174&lt;/key&gt;&lt;/foreign-keys&gt;&lt;ref-type name="Journal Article"&gt;17&lt;/ref-type&gt;&lt;contributors&gt;&lt;authors&gt;&lt;author&gt;Hamani, C.&lt;/author&gt;&lt;author&gt;Saint-Cyr, J. A.&lt;/author&gt;&lt;author&gt;Fraser, J.&lt;/author&gt;&lt;author&gt;Kaplitt, M.&lt;/author&gt;&lt;author&gt;Lozano, A. M.&lt;/author&gt;&lt;/authors&gt;&lt;/contributors&gt;&lt;auth-address&gt;Division of Neurosurgery, Toronto Western Hospital, Toronto Western Research Institute, Ontario, Canada. c.hamani@sympatico.ca&lt;/auth-address&gt;&lt;titles&gt;&lt;title&gt;The subthalamic nucleus in the context of movement disorders&lt;/title&gt;&lt;secondary-title&gt;Brain&lt;/secondary-title&gt;&lt;/titles&gt;&lt;periodical&gt;&lt;full-title&gt;Brain&lt;/full-title&gt;&lt;/periodical&gt;&lt;pages&gt;4-20&lt;/pages&gt;&lt;volume&gt;127&lt;/volume&gt;&lt;number&gt;Pt 1&lt;/number&gt;&lt;edition&gt;2003/11/11&lt;/edition&gt;&lt;keywords&gt;&lt;keyword&gt;Animals&lt;/keyword&gt;&lt;keyword&gt;Humans&lt;/keyword&gt;&lt;keyword&gt;Neurons, Efferent/cytology&lt;/keyword&gt;&lt;keyword&gt;Neurotransmitter Agents/physiology&lt;/keyword&gt;&lt;keyword&gt;Parkinson Disease/*physiopathology/therapy&lt;/keyword&gt;&lt;keyword&gt;Subthalamic Nucleus/anatomy &amp;amp; histology/drug effects/*physiopathology&lt;/keyword&gt;&lt;/keywords&gt;&lt;dates&gt;&lt;year&gt;2004&lt;/year&gt;&lt;pub-dates&gt;&lt;date&gt;Jan&lt;/date&gt;&lt;/pub-dates&gt;&lt;/dates&gt;&lt;isbn&gt;0006-8950 (Print)&amp;#xD;0006-8950 (Linking)&lt;/isbn&gt;&lt;accession-num&gt;14607789&lt;/accession-num&gt;&lt;urls&gt;&lt;related-urls&gt;&lt;url&gt;https://www.ncbi.nlm.nih.gov/pubmed/14607789&lt;/url&gt;&lt;/related-urls&gt;&lt;/urls&gt;&lt;electronic-resource-num&gt;10.1093/brain/awh029&lt;/electronic-resource-num&gt;&lt;/record&gt;&lt;/Cite&gt;&lt;/EndNote&gt;</w:instrText>
      </w:r>
      <w:r w:rsidR="00D92A1F" w:rsidRPr="008D0D89">
        <w:rPr>
          <w:rFonts w:cs="Times New Roman"/>
        </w:rPr>
        <w:fldChar w:fldCharType="separate"/>
      </w:r>
      <w:r w:rsidR="00930652" w:rsidRPr="008D0D89">
        <w:rPr>
          <w:rFonts w:cs="Times New Roman"/>
          <w:noProof/>
        </w:rPr>
        <w:t>(Hamani</w:t>
      </w:r>
      <w:r w:rsidR="00930652" w:rsidRPr="008D0D89">
        <w:rPr>
          <w:rFonts w:cs="Times New Roman"/>
          <w:i/>
          <w:noProof/>
        </w:rPr>
        <w:t xml:space="preserve"> et al.</w:t>
      </w:r>
      <w:r w:rsidR="00930652" w:rsidRPr="008D0D89">
        <w:rPr>
          <w:rFonts w:cs="Times New Roman"/>
          <w:noProof/>
        </w:rPr>
        <w:t>, 2004)</w:t>
      </w:r>
      <w:r w:rsidR="00D92A1F" w:rsidRPr="008D0D89">
        <w:rPr>
          <w:rFonts w:cs="Times New Roman"/>
        </w:rPr>
        <w:fldChar w:fldCharType="end"/>
      </w:r>
      <w:r w:rsidR="00E27D14" w:rsidRPr="008D0D89">
        <w:rPr>
          <w:rFonts w:cs="Times New Roman"/>
        </w:rPr>
        <w:t xml:space="preserve"> and the pontine parabrachial nucleus </w:t>
      </w:r>
      <w:r w:rsidR="00E27D14" w:rsidRPr="008D0D89">
        <w:rPr>
          <w:rFonts w:cs="Times New Roman"/>
        </w:rPr>
        <w:fldChar w:fldCharType="begin"/>
      </w:r>
      <w:r w:rsidR="00930652" w:rsidRPr="008D0D89">
        <w:rPr>
          <w:rFonts w:cs="Times New Roman"/>
        </w:rPr>
        <w:instrText xml:space="preserve"> ADDIN EN.CITE &lt;EndNote&gt;&lt;Cite&gt;&lt;Author&gt;Pautrat&lt;/Author&gt;&lt;Year&gt;2018&lt;/Year&gt;&lt;RecNum&gt;77&lt;/RecNum&gt;&lt;DisplayText&gt;(Pautrat&lt;style face="italic"&gt; et al.&lt;/style&gt;, 2018)&lt;/DisplayText&gt;&lt;record&gt;&lt;rec-number&gt;77&lt;/rec-number&gt;&lt;foreign-keys&gt;&lt;key app="EN" db-id="wrdvp0a2we5szdedaeu5fzvms0st2x9da0zz" timestamp="1539006872"&gt;77&lt;/key&gt;&lt;/foreign-keys&gt;&lt;ref-type name="Journal Article"&gt;17&lt;/ref-type&gt;&lt;contributors&gt;&lt;authors&gt;&lt;author&gt;Pautrat, A.&lt;/author&gt;&lt;author&gt;Rolland, M.&lt;/author&gt;&lt;author&gt;Barthelemy, M.&lt;/author&gt;&lt;author&gt;Baunez, C.&lt;/author&gt;&lt;author&gt;Sinniger, V.&lt;/author&gt;&lt;author&gt;Piallat, B.&lt;/author&gt;&lt;author&gt;Savasta, M.&lt;/author&gt;&lt;author&gt;Overton, P. G.&lt;/author&gt;&lt;author&gt;David, O.&lt;/author&gt;&lt;author&gt;Coizet, V.&lt;/author&gt;&lt;/authors&gt;&lt;/contributors&gt;&lt;auth-address&gt;Inserm, Grenoble, France.&amp;#xD;Grenoble Institute of Neurosciences, Universite Grenoble Alpes, Grenoble, France.&amp;#xD;Institut de Neurosciences de la Timone, Aix-Marseille Universite, Marseille, France.&amp;#xD;Service d&amp;apos;Hepato-Gastroenterologie, CHU Grenoble Alpes, Grenoble, France.&amp;#xD;Department of Psychology, University of Sheffield, Sheffield, United Kingdom.&lt;/auth-address&gt;&lt;titles&gt;&lt;title&gt;Revealing a novel nociceptive network that links the subthalamic nucleus to pain processing&lt;/title&gt;&lt;secondary-title&gt;Elife&lt;/secondary-title&gt;&lt;/titles&gt;&lt;periodical&gt;&lt;full-title&gt;Elife&lt;/full-title&gt;&lt;/periodical&gt;&lt;volume&gt;7&lt;/volume&gt;&lt;edition&gt;2018/08/29&lt;/edition&gt;&lt;keywords&gt;&lt;keyword&gt;neuroscience&lt;/keyword&gt;&lt;keyword&gt;pain, nociceptive network&lt;/keyword&gt;&lt;keyword&gt;parabrachial nucleus&lt;/keyword&gt;&lt;keyword&gt;rat&lt;/keyword&gt;&lt;keyword&gt;subcortical hyperdirect pathway&lt;/keyword&gt;&lt;keyword&gt;subthalamic nucleus&lt;/keyword&gt;&lt;keyword&gt;superior colliculus&lt;/keyword&gt;&lt;/keywords&gt;&lt;dates&gt;&lt;year&gt;2018&lt;/year&gt;&lt;pub-dates&gt;&lt;date&gt;Aug 28&lt;/date&gt;&lt;/pub-dates&gt;&lt;/dates&gt;&lt;isbn&gt;2050-084X (Electronic)&amp;#xD;2050-084X (Linking)&lt;/isbn&gt;&lt;accession-num&gt;30149836&lt;/accession-num&gt;&lt;urls&gt;&lt;related-urls&gt;&lt;url&gt;https://www.ncbi.nlm.nih.gov/pubmed/30149836&lt;/url&gt;&lt;/related-urls&gt;&lt;/urls&gt;&lt;custom2&gt;PMC6136891&lt;/custom2&gt;&lt;electronic-resource-num&gt;10.7554/eLife.36607&lt;/electronic-resource-num&gt;&lt;/record&gt;&lt;/Cite&gt;&lt;/EndNote&gt;</w:instrText>
      </w:r>
      <w:r w:rsidR="00E27D14" w:rsidRPr="008D0D89">
        <w:rPr>
          <w:rFonts w:cs="Times New Roman"/>
        </w:rPr>
        <w:fldChar w:fldCharType="separate"/>
      </w:r>
      <w:r w:rsidR="00930652" w:rsidRPr="008D0D89">
        <w:rPr>
          <w:rFonts w:cs="Times New Roman"/>
          <w:noProof/>
        </w:rPr>
        <w:t>(Pautrat</w:t>
      </w:r>
      <w:r w:rsidR="00930652" w:rsidRPr="008D0D89">
        <w:rPr>
          <w:rFonts w:cs="Times New Roman"/>
          <w:i/>
          <w:noProof/>
        </w:rPr>
        <w:t xml:space="preserve"> et al.</w:t>
      </w:r>
      <w:r w:rsidR="00930652" w:rsidRPr="008D0D89">
        <w:rPr>
          <w:rFonts w:cs="Times New Roman"/>
          <w:noProof/>
        </w:rPr>
        <w:t>, 2018)</w:t>
      </w:r>
      <w:r w:rsidR="00E27D14" w:rsidRPr="008D0D89">
        <w:rPr>
          <w:rFonts w:cs="Times New Roman"/>
        </w:rPr>
        <w:fldChar w:fldCharType="end"/>
      </w:r>
      <w:r w:rsidR="00E27D14" w:rsidRPr="008D0D89">
        <w:rPr>
          <w:rFonts w:cs="Times New Roman"/>
        </w:rPr>
        <w:t xml:space="preserve">. PPN is implicated in a wider brainstem network mediating antinociception </w:t>
      </w:r>
      <w:r w:rsidR="00E27D14" w:rsidRPr="008D0D89">
        <w:rPr>
          <w:rFonts w:cs="Times New Roman"/>
        </w:rPr>
        <w:fldChar w:fldCharType="begin">
          <w:fldData xml:space="preserve">PEVuZE5vdGU+PENpdGU+PEF1dGhvcj5HZW5hcm88L0F1dGhvcj48WWVhcj4yMDE5PC9ZZWFyPjxS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</w:fldData>
        </w:fldChar>
      </w:r>
      <w:r w:rsidR="00930652" w:rsidRPr="008D0D89">
        <w:rPr>
          <w:rFonts w:cs="Times New Roman"/>
        </w:rPr>
        <w:instrText xml:space="preserve"> ADDIN EN.CITE </w:instrText>
      </w:r>
      <w:r w:rsidR="00930652" w:rsidRPr="008D0D89">
        <w:rPr>
          <w:rFonts w:cs="Times New Roman"/>
        </w:rPr>
        <w:fldChar w:fldCharType="begin">
          <w:fldData xml:space="preserve">PEVuZE5vdGU+PENpdGU+PEF1dGhvcj5HZW5hcm88L0F1dGhvcj48WWVhcj4yMDE5PC9ZZWFyPjxS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</w:fldData>
        </w:fldChar>
      </w:r>
      <w:r w:rsidR="00930652" w:rsidRPr="008D0D89">
        <w:rPr>
          <w:rFonts w:cs="Times New Roman"/>
        </w:rPr>
        <w:instrText xml:space="preserve"> ADDIN EN.CITE.DATA </w:instrText>
      </w:r>
      <w:r w:rsidR="00930652" w:rsidRPr="008D0D89">
        <w:rPr>
          <w:rFonts w:cs="Times New Roman"/>
        </w:rPr>
      </w:r>
      <w:r w:rsidR="00930652" w:rsidRPr="008D0D89">
        <w:rPr>
          <w:rFonts w:cs="Times New Roman"/>
        </w:rPr>
        <w:fldChar w:fldCharType="end"/>
      </w:r>
      <w:r w:rsidR="00E27D14" w:rsidRPr="008D0D89">
        <w:rPr>
          <w:rFonts w:cs="Times New Roman"/>
        </w:rPr>
      </w:r>
      <w:r w:rsidR="00E27D14" w:rsidRPr="008D0D89">
        <w:rPr>
          <w:rFonts w:cs="Times New Roman"/>
        </w:rPr>
        <w:fldChar w:fldCharType="separate"/>
      </w:r>
      <w:r w:rsidR="00930652" w:rsidRPr="008D0D89">
        <w:rPr>
          <w:rFonts w:cs="Times New Roman"/>
          <w:noProof/>
        </w:rPr>
        <w:t>(Iwamoto, 1991; Genaro</w:t>
      </w:r>
      <w:r w:rsidR="00930652" w:rsidRPr="008D0D89">
        <w:rPr>
          <w:rFonts w:cs="Times New Roman"/>
          <w:i/>
          <w:noProof/>
        </w:rPr>
        <w:t xml:space="preserve"> et al.</w:t>
      </w:r>
      <w:r w:rsidR="00930652" w:rsidRPr="008D0D89">
        <w:rPr>
          <w:rFonts w:cs="Times New Roman"/>
          <w:noProof/>
        </w:rPr>
        <w:t>, 2019)</w:t>
      </w:r>
      <w:r w:rsidR="00E27D14" w:rsidRPr="008D0D89">
        <w:rPr>
          <w:rFonts w:cs="Times New Roman"/>
        </w:rPr>
        <w:fldChar w:fldCharType="end"/>
      </w:r>
      <w:r w:rsidR="00E27D14" w:rsidRPr="008D0D89">
        <w:rPr>
          <w:rFonts w:cs="Times New Roman"/>
        </w:rPr>
        <w:t xml:space="preserve">, potentially acting via cholinergic projections to descending monoaminergic nuclei in the rostral ventromedial medulla </w:t>
      </w:r>
      <w:r w:rsidR="00E27D14" w:rsidRPr="008D0D89">
        <w:rPr>
          <w:rFonts w:cs="Times New Roman"/>
        </w:rPr>
        <w:fldChar w:fldCharType="begin">
          <w:fldData xml:space="preserve">PEVuZE5vdGU+PENpdGU+PEF1dGhvcj5SeWU8L0F1dGhvcj48WWVhcj4xOTg4PC9ZZWFyPjxSZWNO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=
</w:fldData>
        </w:fldChar>
      </w:r>
      <w:r w:rsidR="00930652" w:rsidRPr="008D0D89">
        <w:rPr>
          <w:rFonts w:cs="Times New Roman"/>
        </w:rPr>
        <w:instrText xml:space="preserve"> ADDIN EN.CITE </w:instrText>
      </w:r>
      <w:r w:rsidR="00930652" w:rsidRPr="008D0D89">
        <w:rPr>
          <w:rFonts w:cs="Times New Roman"/>
        </w:rPr>
        <w:fldChar w:fldCharType="begin">
          <w:fldData xml:space="preserve">PEVuZE5vdGU+PENpdGU+PEF1dGhvcj5SeWU8L0F1dGhvcj48WWVhcj4xOTg4PC9ZZWFyPjxSZWNO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=
</w:fldData>
        </w:fldChar>
      </w:r>
      <w:r w:rsidR="00930652" w:rsidRPr="008D0D89">
        <w:rPr>
          <w:rFonts w:cs="Times New Roman"/>
        </w:rPr>
        <w:instrText xml:space="preserve"> ADDIN EN.CITE.DATA </w:instrText>
      </w:r>
      <w:r w:rsidR="00930652" w:rsidRPr="008D0D89">
        <w:rPr>
          <w:rFonts w:cs="Times New Roman"/>
        </w:rPr>
      </w:r>
      <w:r w:rsidR="00930652" w:rsidRPr="008D0D89">
        <w:rPr>
          <w:rFonts w:cs="Times New Roman"/>
        </w:rPr>
        <w:fldChar w:fldCharType="end"/>
      </w:r>
      <w:r w:rsidR="00E27D14" w:rsidRPr="008D0D89">
        <w:rPr>
          <w:rFonts w:cs="Times New Roman"/>
        </w:rPr>
      </w:r>
      <w:r w:rsidR="00E27D14" w:rsidRPr="008D0D89">
        <w:rPr>
          <w:rFonts w:cs="Times New Roman"/>
        </w:rPr>
        <w:fldChar w:fldCharType="separate"/>
      </w:r>
      <w:r w:rsidR="00930652" w:rsidRPr="008D0D89">
        <w:rPr>
          <w:rFonts w:cs="Times New Roman"/>
          <w:noProof/>
        </w:rPr>
        <w:t>(Rye</w:t>
      </w:r>
      <w:r w:rsidR="00930652" w:rsidRPr="008D0D89">
        <w:rPr>
          <w:rFonts w:cs="Times New Roman"/>
          <w:i/>
          <w:noProof/>
        </w:rPr>
        <w:t xml:space="preserve"> et al.</w:t>
      </w:r>
      <w:r w:rsidR="00930652" w:rsidRPr="008D0D89">
        <w:rPr>
          <w:rFonts w:cs="Times New Roman"/>
          <w:noProof/>
        </w:rPr>
        <w:t>, 1988; Woolf and Butcher, 1989)</w:t>
      </w:r>
      <w:r w:rsidR="00E27D14" w:rsidRPr="008D0D89">
        <w:rPr>
          <w:rFonts w:cs="Times New Roman"/>
        </w:rPr>
        <w:fldChar w:fldCharType="end"/>
      </w:r>
      <w:r w:rsidR="00E27D14" w:rsidRPr="008D0D89">
        <w:rPr>
          <w:rFonts w:cs="Times New Roman"/>
        </w:rPr>
        <w:t>. Its ch</w:t>
      </w:r>
      <w:r w:rsidR="00D92A1F" w:rsidRPr="008D0D89">
        <w:rPr>
          <w:rFonts w:cs="Times New Roman"/>
        </w:rPr>
        <w:t>olinergic neurons</w:t>
      </w:r>
      <w:r w:rsidR="00E27D14" w:rsidRPr="008D0D89">
        <w:rPr>
          <w:rFonts w:cs="Times New Roman"/>
        </w:rPr>
        <w:t xml:space="preserve"> </w:t>
      </w:r>
      <w:r w:rsidR="00D92A1F" w:rsidRPr="008D0D89">
        <w:rPr>
          <w:rFonts w:cs="Times New Roman"/>
        </w:rPr>
        <w:t xml:space="preserve">can show strong responses to nociceptive inputs </w:t>
      </w:r>
      <w:r w:rsidR="00D92A1F" w:rsidRPr="008D0D89">
        <w:rPr>
          <w:rFonts w:cs="Times New Roman"/>
        </w:rPr>
        <w:fldChar w:fldCharType="begin"/>
      </w:r>
      <w:r w:rsidR="00930652" w:rsidRPr="008D0D89">
        <w:rPr>
          <w:rFonts w:cs="Times New Roman"/>
        </w:rPr>
        <w:instrText xml:space="preserve"> ADDIN EN.CITE &lt;EndNote&gt;&lt;Cite&gt;&lt;Author&gt;Carlson&lt;/Author&gt;&lt;Year&gt;2004&lt;/Year&gt;&lt;RecNum&gt;176&lt;/RecNum&gt;&lt;DisplayText&gt;(Carlson&lt;style face="italic"&gt; et al.&lt;/style&gt;, 2004)&lt;/DisplayText&gt;&lt;record&gt;&lt;rec-number&gt;176&lt;/rec-number&gt;&lt;foreign-keys&gt;&lt;key app="EN" db-id="wrdvp0a2we5szdedaeu5fzvms0st2x9da0zz" timestamp="1587574513"&gt;176&lt;/key&gt;&lt;/foreign-keys&gt;&lt;ref-type name="Journal Article"&gt;17&lt;/ref-type&gt;&lt;contributors&gt;&lt;authors&gt;&lt;author&gt;Carlson, J. D.&lt;/author&gt;&lt;author&gt;Iacono, R. P.&lt;/author&gt;&lt;author&gt;Maeda, G.&lt;/author&gt;&lt;/authors&gt;&lt;/contributors&gt;&lt;auth-address&gt;Department of Physiology and Pharmacology, Loma Linda University, Loma Linda, CA, USA. carlsojo@ohsu.edu&lt;/auth-address&gt;&lt;titles&gt;&lt;title&gt;Nociceptive excited and inhibited neurons within the pedunculopontine tegmental nucleus and cuneiform nucleus&lt;/title&gt;&lt;secondary-title&gt;Brain Res&lt;/secondary-title&gt;&lt;/titles&gt;&lt;periodical&gt;&lt;full-title&gt;Brain Res&lt;/full-title&gt;&lt;/periodical&gt;&lt;pages&gt;182-7&lt;/pages&gt;&lt;volume&gt;1013&lt;/volume&gt;&lt;number&gt;2&lt;/number&gt;&lt;edition&gt;2004/06/15&lt;/edition&gt;&lt;keywords&gt;&lt;keyword&gt;Acetylcholine/physiology&lt;/keyword&gt;&lt;keyword&gt;Animals&lt;/keyword&gt;&lt;keyword&gt;Cholinergic Fibers/physiology&lt;/keyword&gt;&lt;keyword&gt;Male&lt;/keyword&gt;&lt;keyword&gt;Neurons/*physiology/ultrastructure&lt;/keyword&gt;&lt;keyword&gt;Nociceptors/*physiology&lt;/keyword&gt;&lt;keyword&gt;Pain/physiopathology&lt;/keyword&gt;&lt;keyword&gt;Pedunculopontine Tegmental Nucleus/*cytology/*physiology&lt;/keyword&gt;&lt;keyword&gt;Rats&lt;/keyword&gt;&lt;keyword&gt;Rats, Sprague-Dawley&lt;/keyword&gt;&lt;keyword&gt;Tail/innervation&lt;/keyword&gt;&lt;/keywords&gt;&lt;dates&gt;&lt;year&gt;2004&lt;/year&gt;&lt;pub-dates&gt;&lt;date&gt;Jul 9&lt;/date&gt;&lt;/pub-dates&gt;&lt;/dates&gt;&lt;isbn&gt;0006-8993 (Print)&amp;#xD;0006-8993 (Linking)&lt;/isbn&gt;&lt;accession-num&gt;15193527&lt;/accession-num&gt;&lt;urls&gt;&lt;related-urls&gt;&lt;url&gt;https://www.ncbi.nlm.nih.gov/pubmed/15193527&lt;/url&gt;&lt;/related-urls&gt;&lt;/urls&gt;&lt;electronic-resource-num&gt;10.1016/j.brainres.2004.03.069&lt;/electronic-resource-num&gt;&lt;/record&gt;&lt;/Cite&gt;&lt;/EndNote&gt;</w:instrText>
      </w:r>
      <w:r w:rsidR="00D92A1F" w:rsidRPr="008D0D89">
        <w:rPr>
          <w:rFonts w:cs="Times New Roman"/>
        </w:rPr>
        <w:fldChar w:fldCharType="separate"/>
      </w:r>
      <w:r w:rsidR="00930652" w:rsidRPr="008D0D89">
        <w:rPr>
          <w:rFonts w:cs="Times New Roman"/>
          <w:noProof/>
        </w:rPr>
        <w:t>(Carlson</w:t>
      </w:r>
      <w:r w:rsidR="00930652" w:rsidRPr="008D0D89">
        <w:rPr>
          <w:rFonts w:cs="Times New Roman"/>
          <w:i/>
          <w:noProof/>
        </w:rPr>
        <w:t xml:space="preserve"> et al.</w:t>
      </w:r>
      <w:r w:rsidR="00930652" w:rsidRPr="008D0D89">
        <w:rPr>
          <w:rFonts w:cs="Times New Roman"/>
          <w:noProof/>
        </w:rPr>
        <w:t>, 2004)</w:t>
      </w:r>
      <w:r w:rsidR="00D92A1F" w:rsidRPr="008D0D89">
        <w:rPr>
          <w:rFonts w:cs="Times New Roman"/>
        </w:rPr>
        <w:fldChar w:fldCharType="end"/>
      </w:r>
      <w:r w:rsidR="00E27D14" w:rsidRPr="008D0D89">
        <w:rPr>
          <w:rFonts w:cs="Times New Roman"/>
        </w:rPr>
        <w:t>.</w:t>
      </w:r>
      <w:r w:rsidR="000A0677" w:rsidRPr="008D0D89">
        <w:rPr>
          <w:rFonts w:cs="Times New Roman"/>
        </w:rPr>
        <w:t xml:space="preserve"> </w:t>
      </w:r>
    </w:p>
    <w:p w14:paraId="61DF18A4" w14:textId="589614E4" w:rsidR="007D1F55" w:rsidRPr="008D0D89" w:rsidRDefault="007D1F55" w:rsidP="00C45793">
      <w:pPr>
        <w:rPr>
          <w:rFonts w:cs="Times New Roman"/>
        </w:rPr>
      </w:pPr>
      <w:r w:rsidRPr="008D0D89">
        <w:rPr>
          <w:rFonts w:cs="Times New Roman"/>
        </w:rPr>
        <w:t>Recent work in the rat has</w:t>
      </w:r>
      <w:r w:rsidR="00B33579" w:rsidRPr="008D0D89">
        <w:rPr>
          <w:rFonts w:cs="Times New Roman"/>
        </w:rPr>
        <w:t xml:space="preserve"> also</w:t>
      </w:r>
      <w:r w:rsidRPr="008D0D89">
        <w:rPr>
          <w:rFonts w:cs="Times New Roman"/>
        </w:rPr>
        <w:t xml:space="preserve"> highlighted the parabrachial nucleus as a</w:t>
      </w:r>
      <w:r w:rsidR="00E02F64" w:rsidRPr="008D0D89">
        <w:rPr>
          <w:rFonts w:cs="Times New Roman"/>
        </w:rPr>
        <w:t>n important</w:t>
      </w:r>
      <w:r w:rsidRPr="008D0D89">
        <w:rPr>
          <w:rFonts w:cs="Times New Roman"/>
        </w:rPr>
        <w:t xml:space="preserve"> relay for nociceptive signals to the STN</w:t>
      </w:r>
      <w:r w:rsidR="005E5766" w:rsidRPr="008D0D89">
        <w:rPr>
          <w:rFonts w:cs="Times New Roman"/>
        </w:rPr>
        <w:t xml:space="preserve"> </w:t>
      </w:r>
      <w:r w:rsidR="005E5766" w:rsidRPr="008D0D89">
        <w:rPr>
          <w:rFonts w:cs="Times New Roman"/>
        </w:rPr>
        <w:fldChar w:fldCharType="begin"/>
      </w:r>
      <w:r w:rsidR="00930652" w:rsidRPr="008D0D89">
        <w:rPr>
          <w:rFonts w:cs="Times New Roman"/>
        </w:rPr>
        <w:instrText xml:space="preserve"> ADDIN EN.CITE &lt;EndNote&gt;&lt;Cite&gt;&lt;Author&gt;Pautrat&lt;/Author&gt;&lt;Year&gt;2018&lt;/Year&gt;&lt;RecNum&gt;77&lt;/RecNum&gt;&lt;DisplayText&gt;(Pautrat&lt;style face="italic"&gt; et al.&lt;/style&gt;, 2018)&lt;/DisplayText&gt;&lt;record&gt;&lt;rec-number&gt;77&lt;/rec-number&gt;&lt;foreign-keys&gt;&lt;key app="EN" db-id="wrdvp0a2we5szdedaeu5fzvms0st2x9da0zz" timestamp="1539006872"&gt;77&lt;/key&gt;&lt;/foreign-keys&gt;&lt;ref-type name="Journal Article"&gt;17&lt;/ref-type&gt;&lt;contributors&gt;&lt;authors&gt;&lt;author&gt;Pautrat, A.&lt;/author&gt;&lt;author&gt;Rolland, M.&lt;/author&gt;&lt;author&gt;Barthelemy, M.&lt;/author&gt;&lt;author&gt;Baunez, C.&lt;/author&gt;&lt;author&gt;Sinniger, V.&lt;/author&gt;&lt;author&gt;Piallat, B.&lt;/author&gt;&lt;author&gt;Savasta, M.&lt;/author&gt;&lt;author&gt;Overton, P. G.&lt;/author&gt;&lt;author&gt;David, O.&lt;/author&gt;&lt;author&gt;Coizet, V.&lt;/author&gt;&lt;/authors&gt;&lt;/contributors&gt;&lt;auth-address&gt;Inserm, Grenoble, France.&amp;#xD;Grenoble Institute of Neurosciences, Universite Grenoble Alpes, Grenoble, France.&amp;#xD;Institut de Neurosciences de la Timone, Aix-Marseille Universite, Marseille, France.&amp;#xD;Service d&amp;apos;Hepato-Gastroenterologie, CHU Grenoble Alpes, Grenoble, France.&amp;#xD;Department of Psychology, University of Sheffield, Sheffield, United Kingdom.&lt;/auth-address&gt;&lt;titles&gt;&lt;title&gt;Revealing a novel nociceptive network that links the subthalamic nucleus to pain processing&lt;/title&gt;&lt;secondary-title&gt;Elife&lt;/secondary-title&gt;&lt;/titles&gt;&lt;periodical&gt;&lt;full-title&gt;Elife&lt;/full-title&gt;&lt;/periodical&gt;&lt;volume&gt;7&lt;/volume&gt;&lt;edition&gt;2018/08/29&lt;/edition&gt;&lt;keywords&gt;&lt;keyword&gt;neuroscience&lt;/keyword&gt;&lt;keyword&gt;pain, nociceptive network&lt;/keyword&gt;&lt;keyword&gt;parabrachial nucleus&lt;/keyword&gt;&lt;keyword&gt;rat&lt;/keyword&gt;&lt;keyword&gt;subcortical hyperdirect pathway&lt;/keyword&gt;&lt;keyword&gt;subthalamic nucleus&lt;/keyword&gt;&lt;keyword&gt;superior colliculus&lt;/keyword&gt;&lt;/keywords&gt;&lt;dates&gt;&lt;year&gt;2018&lt;/year&gt;&lt;pub-dates&gt;&lt;date&gt;Aug 28&lt;/date&gt;&lt;/pub-dates&gt;&lt;/dates&gt;&lt;isbn&gt;2050-084X (Electronic)&amp;#xD;2050-084X (Linking)&lt;/isbn&gt;&lt;accession-num&gt;30149836&lt;/accession-num&gt;&lt;urls&gt;&lt;related-urls&gt;&lt;url&gt;https://www.ncbi.nlm.nih.gov/pubmed/30149836&lt;/url&gt;&lt;/related-urls&gt;&lt;/urls&gt;&lt;custom2&gt;PMC6136891&lt;/custom2&gt;&lt;electronic-resource-num&gt;10.7554/eLife.36607&lt;/electronic-resource-num&gt;&lt;/record&gt;&lt;/Cite&gt;&lt;/EndNote&gt;</w:instrText>
      </w:r>
      <w:r w:rsidR="005E5766" w:rsidRPr="008D0D89">
        <w:rPr>
          <w:rFonts w:cs="Times New Roman"/>
        </w:rPr>
        <w:fldChar w:fldCharType="separate"/>
      </w:r>
      <w:r w:rsidR="00930652" w:rsidRPr="008D0D89">
        <w:rPr>
          <w:rFonts w:cs="Times New Roman"/>
          <w:noProof/>
        </w:rPr>
        <w:t>(Pautrat</w:t>
      </w:r>
      <w:r w:rsidR="00930652" w:rsidRPr="008D0D89">
        <w:rPr>
          <w:rFonts w:cs="Times New Roman"/>
          <w:i/>
          <w:noProof/>
        </w:rPr>
        <w:t xml:space="preserve"> et al.</w:t>
      </w:r>
      <w:r w:rsidR="00930652" w:rsidRPr="008D0D89">
        <w:rPr>
          <w:rFonts w:cs="Times New Roman"/>
          <w:noProof/>
        </w:rPr>
        <w:t>, 2018)</w:t>
      </w:r>
      <w:r w:rsidR="005E5766" w:rsidRPr="008D0D89">
        <w:rPr>
          <w:rFonts w:cs="Times New Roman"/>
        </w:rPr>
        <w:fldChar w:fldCharType="end"/>
      </w:r>
      <w:r w:rsidRPr="008D0D89">
        <w:rPr>
          <w:rFonts w:cs="Times New Roman"/>
        </w:rPr>
        <w:t xml:space="preserve">. This rostral pontine nucleus is known to provide nociceptive inputs to the amygdala which </w:t>
      </w:r>
      <w:r w:rsidR="00E27D14" w:rsidRPr="008D0D89">
        <w:rPr>
          <w:rFonts w:cs="Times New Roman"/>
        </w:rPr>
        <w:t>is involved</w:t>
      </w:r>
      <w:r w:rsidRPr="008D0D89">
        <w:rPr>
          <w:rFonts w:cs="Times New Roman"/>
        </w:rPr>
        <w:t xml:space="preserve"> in the affective dimension of pain </w:t>
      </w:r>
      <w:r w:rsidRPr="008D0D89">
        <w:rPr>
          <w:rFonts w:cs="Times New Roman"/>
        </w:rPr>
        <w:fldChar w:fldCharType="begin"/>
      </w:r>
      <w:r w:rsidR="00930652" w:rsidRPr="008D0D89">
        <w:rPr>
          <w:rFonts w:cs="Times New Roman"/>
        </w:rPr>
        <w:instrText xml:space="preserve"> ADDIN EN.CITE &lt;EndNote&gt;&lt;Cite&gt;&lt;Author&gt;Thompson&lt;/Author&gt;&lt;Year&gt;2018&lt;/Year&gt;&lt;RecNum&gt;126&lt;/RecNum&gt;&lt;DisplayText&gt;(Thompson and Neugebauer, 2018)&lt;/DisplayText&gt;&lt;record&gt;&lt;rec-number&gt;126&lt;/rec-number&gt;&lt;foreign-keys&gt;&lt;key app="EN" db-id="wrdvp0a2we5szdedaeu5fzvms0st2x9da0zz" timestamp="1547645285"&gt;126&lt;/key&gt;&lt;/foreign-keys&gt;&lt;ref-type name="Journal Article"&gt;17&lt;/ref-type&gt;&lt;contributors&gt;&lt;authors&gt;&lt;author&gt;Thompson, J. M.&lt;/author&gt;&lt;author&gt;Neugebauer, V.&lt;/author&gt;&lt;/authors&gt;&lt;/contributors&gt;&lt;auth-address&gt;Department of Pharmacology and Neuroscience, Texas Tech University Health Sciences Center, School of Medicine, Lubbock, TX, United States.&amp;#xD;Department of Pharmacology and Neuroscience, Texas Tech University Health Sciences Center, School of Medicine, Lubbock, TX, United States; Center of Excellence for Translational Neuroscience and Therapeutics, Texas Tech University Health Sciences Center, Lubbock, TX, United States. Electronic address: volker.neugebauer@ttuhsc.edu.&lt;/auth-address&gt;&lt;titles&gt;&lt;title&gt;Cortico-limbic pain mechanisms&lt;/title&gt;&lt;secondary-title&gt;Neurosci Lett&lt;/secondary-title&gt;&lt;/titles&gt;&lt;periodical&gt;&lt;full-title&gt;Neurosci Lett&lt;/full-title&gt;&lt;/periodical&gt;&lt;edition&gt;2018/12/06&lt;/edition&gt;&lt;keywords&gt;&lt;keyword&gt;Affective&lt;/keyword&gt;&lt;keyword&gt;Amygdala&lt;/keyword&gt;&lt;keyword&gt;Cognitive&lt;/keyword&gt;&lt;keyword&gt;Hippocampus&lt;/keyword&gt;&lt;keyword&gt;Neuroplasticity&lt;/keyword&gt;&lt;keyword&gt;Nucleus accumbens&lt;/keyword&gt;&lt;keyword&gt;Pain modulation&lt;/keyword&gt;&lt;keyword&gt;Prefrontal cortex&lt;/keyword&gt;&lt;keyword&gt;Vulnerability&lt;/keyword&gt;&lt;/keywords&gt;&lt;dates&gt;&lt;year&gt;2018&lt;/year&gt;&lt;pub-dates&gt;&lt;date&gt;Nov 29&lt;/date&gt;&lt;/pub-dates&gt;&lt;/dates&gt;&lt;isbn&gt;1872-7972 (Electronic)&amp;#xD;0304-3940 (Linking)&lt;/isbn&gt;&lt;accession-num&gt;30503916&lt;/accession-num&gt;&lt;urls&gt;&lt;related-urls&gt;&lt;url&gt;https://www.ncbi.nlm.nih.gov/pubmed/30503916&lt;/url&gt;&lt;/related-urls&gt;&lt;/urls&gt;&lt;electronic-resource-num&gt;10.1016/j.neulet.2018.11.037&lt;/electronic-resource-num&gt;&lt;/record&gt;&lt;/Cite&gt;&lt;/EndNote&gt;</w:instrText>
      </w:r>
      <w:r w:rsidRPr="008D0D89">
        <w:rPr>
          <w:rFonts w:cs="Times New Roman"/>
        </w:rPr>
        <w:fldChar w:fldCharType="separate"/>
      </w:r>
      <w:r w:rsidR="00930652" w:rsidRPr="008D0D89">
        <w:rPr>
          <w:rFonts w:cs="Times New Roman"/>
          <w:noProof/>
        </w:rPr>
        <w:t>(Thompson and Neugebauer, 2018)</w:t>
      </w:r>
      <w:r w:rsidRPr="008D0D89">
        <w:rPr>
          <w:rFonts w:cs="Times New Roman"/>
        </w:rPr>
        <w:fldChar w:fldCharType="end"/>
      </w:r>
      <w:r w:rsidR="0036061D" w:rsidRPr="008D0D89">
        <w:rPr>
          <w:rFonts w:cs="Times New Roman"/>
        </w:rPr>
        <w:t xml:space="preserve"> and influences the descending modulation of pain by monoaminergic neurons of the rostral ventromedial medulla </w:t>
      </w:r>
      <w:r w:rsidR="0036061D" w:rsidRPr="008D0D89">
        <w:rPr>
          <w:rFonts w:cs="Times New Roman"/>
        </w:rPr>
        <w:fldChar w:fldCharType="begin">
          <w:fldData xml:space="preserve">PEVuZE5vdGU+PENpdGU+PEF1dGhvcj5Sb2VkZXI8L0F1dGhvcj48WWVhcj4yMDE2PC9ZZWFyPjxS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</w:fldData>
        </w:fldChar>
      </w:r>
      <w:r w:rsidR="00930652" w:rsidRPr="008D0D89">
        <w:rPr>
          <w:rFonts w:cs="Times New Roman"/>
        </w:rPr>
        <w:instrText xml:space="preserve"> ADDIN EN.CITE </w:instrText>
      </w:r>
      <w:r w:rsidR="00930652" w:rsidRPr="008D0D89">
        <w:rPr>
          <w:rFonts w:cs="Times New Roman"/>
        </w:rPr>
        <w:fldChar w:fldCharType="begin">
          <w:fldData xml:space="preserve">PEVuZE5vdGU+PENpdGU+PEF1dGhvcj5Sb2VkZXI8L0F1dGhvcj48WWVhcj4yMDE2PC9ZZWFyPjxS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</w:fldData>
        </w:fldChar>
      </w:r>
      <w:r w:rsidR="00930652" w:rsidRPr="008D0D89">
        <w:rPr>
          <w:rFonts w:cs="Times New Roman"/>
        </w:rPr>
        <w:instrText xml:space="preserve"> ADDIN EN.CITE.DATA </w:instrText>
      </w:r>
      <w:r w:rsidR="00930652" w:rsidRPr="008D0D89">
        <w:rPr>
          <w:rFonts w:cs="Times New Roman"/>
        </w:rPr>
      </w:r>
      <w:r w:rsidR="00930652" w:rsidRPr="008D0D89">
        <w:rPr>
          <w:rFonts w:cs="Times New Roman"/>
        </w:rPr>
        <w:fldChar w:fldCharType="end"/>
      </w:r>
      <w:r w:rsidR="0036061D" w:rsidRPr="008D0D89">
        <w:rPr>
          <w:rFonts w:cs="Times New Roman"/>
        </w:rPr>
      </w:r>
      <w:r w:rsidR="0036061D" w:rsidRPr="008D0D89">
        <w:rPr>
          <w:rFonts w:cs="Times New Roman"/>
        </w:rPr>
        <w:fldChar w:fldCharType="separate"/>
      </w:r>
      <w:r w:rsidR="00930652" w:rsidRPr="008D0D89">
        <w:rPr>
          <w:rFonts w:cs="Times New Roman"/>
          <w:noProof/>
        </w:rPr>
        <w:t>(Roeder</w:t>
      </w:r>
      <w:r w:rsidR="00930652" w:rsidRPr="008D0D89">
        <w:rPr>
          <w:rFonts w:cs="Times New Roman"/>
          <w:i/>
          <w:noProof/>
        </w:rPr>
        <w:t xml:space="preserve"> et al.</w:t>
      </w:r>
      <w:r w:rsidR="00930652" w:rsidRPr="008D0D89">
        <w:rPr>
          <w:rFonts w:cs="Times New Roman"/>
          <w:noProof/>
        </w:rPr>
        <w:t>, 2016)</w:t>
      </w:r>
      <w:r w:rsidR="0036061D" w:rsidRPr="008D0D89">
        <w:rPr>
          <w:rFonts w:cs="Times New Roman"/>
        </w:rPr>
        <w:fldChar w:fldCharType="end"/>
      </w:r>
      <w:r w:rsidRPr="008D0D89">
        <w:rPr>
          <w:rFonts w:cs="Times New Roman"/>
        </w:rPr>
        <w:t xml:space="preserve">. The </w:t>
      </w:r>
      <w:proofErr w:type="spellStart"/>
      <w:r w:rsidRPr="008D0D89">
        <w:rPr>
          <w:rFonts w:cs="Times New Roman"/>
        </w:rPr>
        <w:lastRenderedPageBreak/>
        <w:t>parabrachio</w:t>
      </w:r>
      <w:proofErr w:type="spellEnd"/>
      <w:r w:rsidRPr="008D0D89">
        <w:rPr>
          <w:rFonts w:cs="Times New Roman"/>
        </w:rPr>
        <w:t xml:space="preserve">-amygdaloid pathway runs in parallel with </w:t>
      </w:r>
      <w:proofErr w:type="spellStart"/>
      <w:r w:rsidRPr="008D0D89">
        <w:rPr>
          <w:rFonts w:cs="Times New Roman"/>
        </w:rPr>
        <w:t>parabrachio</w:t>
      </w:r>
      <w:proofErr w:type="spellEnd"/>
      <w:r w:rsidRPr="008D0D89">
        <w:rPr>
          <w:rFonts w:cs="Times New Roman"/>
        </w:rPr>
        <w:t xml:space="preserve">-subthalamic fibres, traverses the STN and could potentially be modulated by STN DBS </w:t>
      </w:r>
      <w:r w:rsidRPr="008D0D89">
        <w:rPr>
          <w:rFonts w:cs="Times New Roman"/>
        </w:rPr>
        <w:fldChar w:fldCharType="begin"/>
      </w:r>
      <w:r w:rsidR="00930652" w:rsidRPr="008D0D89">
        <w:rPr>
          <w:rFonts w:cs="Times New Roman"/>
        </w:rPr>
        <w:instrText xml:space="preserve"> ADDIN EN.CITE &lt;EndNote&gt;&lt;Cite&gt;&lt;Author&gt;Pautrat&lt;/Author&gt;&lt;Year&gt;2018&lt;/Year&gt;&lt;RecNum&gt;77&lt;/RecNum&gt;&lt;DisplayText&gt;(Pautrat&lt;style face="italic"&gt; et al.&lt;/style&gt;, 2018)&lt;/DisplayText&gt;&lt;record&gt;&lt;rec-number&gt;77&lt;/rec-number&gt;&lt;foreign-keys&gt;&lt;key app="EN" db-id="wrdvp0a2we5szdedaeu5fzvms0st2x9da0zz" timestamp="1539006872"&gt;77&lt;/key&gt;&lt;/foreign-keys&gt;&lt;ref-type name="Journal Article"&gt;17&lt;/ref-type&gt;&lt;contributors&gt;&lt;authors&gt;&lt;author&gt;Pautrat, A.&lt;/author&gt;&lt;author&gt;Rolland, M.&lt;/author&gt;&lt;author&gt;Barthelemy, M.&lt;/author&gt;&lt;author&gt;Baunez, C.&lt;/author&gt;&lt;author&gt;Sinniger, V.&lt;/author&gt;&lt;author&gt;Piallat, B.&lt;/author&gt;&lt;author&gt;Savasta, M.&lt;/author&gt;&lt;author&gt;Overton, P. G.&lt;/author&gt;&lt;author&gt;David, O.&lt;/author&gt;&lt;author&gt;Coizet, V.&lt;/author&gt;&lt;/authors&gt;&lt;/contributors&gt;&lt;auth-address&gt;Inserm, Grenoble, France.&amp;#xD;Grenoble Institute of Neurosciences, Universite Grenoble Alpes, Grenoble, France.&amp;#xD;Institut de Neurosciences de la Timone, Aix-Marseille Universite, Marseille, France.&amp;#xD;Service d&amp;apos;Hepato-Gastroenterologie, CHU Grenoble Alpes, Grenoble, France.&amp;#xD;Department of Psychology, University of Sheffield, Sheffield, United Kingdom.&lt;/auth-address&gt;&lt;titles&gt;&lt;title&gt;Revealing a novel nociceptive network that links the subthalamic nucleus to pain processing&lt;/title&gt;&lt;secondary-title&gt;Elife&lt;/secondary-title&gt;&lt;/titles&gt;&lt;periodical&gt;&lt;full-title&gt;Elife&lt;/full-title&gt;&lt;/periodical&gt;&lt;volume&gt;7&lt;/volume&gt;&lt;edition&gt;2018/08/29&lt;/edition&gt;&lt;keywords&gt;&lt;keyword&gt;neuroscience&lt;/keyword&gt;&lt;keyword&gt;pain, nociceptive network&lt;/keyword&gt;&lt;keyword&gt;parabrachial nucleus&lt;/keyword&gt;&lt;keyword&gt;rat&lt;/keyword&gt;&lt;keyword&gt;subcortical hyperdirect pathway&lt;/keyword&gt;&lt;keyword&gt;subthalamic nucleus&lt;/keyword&gt;&lt;keyword&gt;superior colliculus&lt;/keyword&gt;&lt;/keywords&gt;&lt;dates&gt;&lt;year&gt;2018&lt;/year&gt;&lt;pub-dates&gt;&lt;date&gt;Aug 28&lt;/date&gt;&lt;/pub-dates&gt;&lt;/dates&gt;&lt;isbn&gt;2050-084X (Electronic)&amp;#xD;2050-084X (Linking)&lt;/isbn&gt;&lt;accession-num&gt;30149836&lt;/accession-num&gt;&lt;urls&gt;&lt;related-urls&gt;&lt;url&gt;https://www.ncbi.nlm.nih.gov/pubmed/30149836&lt;/url&gt;&lt;/related-urls&gt;&lt;/urls&gt;&lt;custom2&gt;PMC6136891&lt;/custom2&gt;&lt;electronic-resource-num&gt;10.7554/eLife.36607&lt;/electronic-resource-num&gt;&lt;/record&gt;&lt;/Cite&gt;&lt;/EndNote&gt;</w:instrText>
      </w:r>
      <w:r w:rsidRPr="008D0D89">
        <w:rPr>
          <w:rFonts w:cs="Times New Roman"/>
        </w:rPr>
        <w:fldChar w:fldCharType="separate"/>
      </w:r>
      <w:r w:rsidR="00930652" w:rsidRPr="008D0D89">
        <w:rPr>
          <w:rFonts w:cs="Times New Roman"/>
          <w:noProof/>
        </w:rPr>
        <w:t>(Pautrat</w:t>
      </w:r>
      <w:r w:rsidR="00930652" w:rsidRPr="008D0D89">
        <w:rPr>
          <w:rFonts w:cs="Times New Roman"/>
          <w:i/>
          <w:noProof/>
        </w:rPr>
        <w:t xml:space="preserve"> et al.</w:t>
      </w:r>
      <w:r w:rsidR="00930652" w:rsidRPr="008D0D89">
        <w:rPr>
          <w:rFonts w:cs="Times New Roman"/>
          <w:noProof/>
        </w:rPr>
        <w:t>, 2018)</w:t>
      </w:r>
      <w:r w:rsidRPr="008D0D89">
        <w:rPr>
          <w:rFonts w:cs="Times New Roman"/>
        </w:rPr>
        <w:fldChar w:fldCharType="end"/>
      </w:r>
      <w:r w:rsidRPr="008D0D89">
        <w:rPr>
          <w:rFonts w:cs="Times New Roman"/>
        </w:rPr>
        <w:t xml:space="preserve">. </w:t>
      </w:r>
    </w:p>
    <w:p w14:paraId="24A5C420" w14:textId="392D50FC" w:rsidR="00BE18FE" w:rsidRPr="008D0D89" w:rsidRDefault="001219AA" w:rsidP="00C45793">
      <w:pPr>
        <w:rPr>
          <w:rFonts w:cs="Times New Roman"/>
        </w:rPr>
      </w:pPr>
      <w:r w:rsidRPr="008D0D89">
        <w:rPr>
          <w:rFonts w:cs="Times New Roman"/>
        </w:rPr>
        <w:t>In summary, n</w:t>
      </w:r>
      <w:r w:rsidR="009D432D" w:rsidRPr="008D0D89">
        <w:rPr>
          <w:rFonts w:cs="Times New Roman"/>
        </w:rPr>
        <w:t>eural substrates of pain processing are present in the STN</w:t>
      </w:r>
      <w:r w:rsidR="00214D7E" w:rsidRPr="008D0D89">
        <w:rPr>
          <w:rFonts w:cs="Times New Roman"/>
        </w:rPr>
        <w:t xml:space="preserve"> </w:t>
      </w:r>
      <w:r w:rsidR="00282D8B" w:rsidRPr="008D0D89">
        <w:rPr>
          <w:rFonts w:cs="Times New Roman"/>
        </w:rPr>
        <w:t>as well as</w:t>
      </w:r>
      <w:r w:rsidR="00214D7E" w:rsidRPr="008D0D89">
        <w:rPr>
          <w:rFonts w:cs="Times New Roman"/>
        </w:rPr>
        <w:t xml:space="preserve"> in importan</w:t>
      </w:r>
      <w:r w:rsidR="00282D8B" w:rsidRPr="008D0D89">
        <w:rPr>
          <w:rFonts w:cs="Times New Roman"/>
        </w:rPr>
        <w:t>t fibres of passage in its vicinity,</w:t>
      </w:r>
      <w:r w:rsidR="009D432D" w:rsidRPr="008D0D89">
        <w:rPr>
          <w:rFonts w:cs="Times New Roman"/>
        </w:rPr>
        <w:t xml:space="preserve"> and </w:t>
      </w:r>
      <w:r w:rsidR="00D055A0" w:rsidRPr="008D0D89">
        <w:rPr>
          <w:rFonts w:cs="Times New Roman"/>
        </w:rPr>
        <w:t xml:space="preserve">there is evidence that these </w:t>
      </w:r>
      <w:r w:rsidR="009D432D" w:rsidRPr="008D0D89">
        <w:rPr>
          <w:rFonts w:cs="Times New Roman"/>
        </w:rPr>
        <w:t>are pathologically enhanced in</w:t>
      </w:r>
      <w:r w:rsidR="004E2C4B" w:rsidRPr="008D0D89">
        <w:rPr>
          <w:rFonts w:cs="Times New Roman"/>
        </w:rPr>
        <w:t xml:space="preserve"> </w:t>
      </w:r>
      <w:r w:rsidR="009D432D" w:rsidRPr="008D0D89">
        <w:rPr>
          <w:rFonts w:cs="Times New Roman"/>
        </w:rPr>
        <w:t>PD</w:t>
      </w:r>
      <w:r w:rsidR="004E2C4B" w:rsidRPr="008D0D89">
        <w:rPr>
          <w:rFonts w:cs="Times New Roman"/>
        </w:rPr>
        <w:t xml:space="preserve"> patients and rodent models of PD</w:t>
      </w:r>
      <w:r w:rsidR="009D432D" w:rsidRPr="008D0D89">
        <w:rPr>
          <w:rFonts w:cs="Times New Roman"/>
        </w:rPr>
        <w:t>.</w:t>
      </w:r>
      <w:r w:rsidR="00CB3DB9" w:rsidRPr="008D0D89">
        <w:rPr>
          <w:rFonts w:cs="Times New Roman"/>
        </w:rPr>
        <w:t xml:space="preserve"> Furthermore, the STN</w:t>
      </w:r>
      <w:r w:rsidR="00376A85" w:rsidRPr="008D0D89">
        <w:rPr>
          <w:rFonts w:cs="Times New Roman"/>
        </w:rPr>
        <w:t xml:space="preserve"> has functional connections with cortical areas involved in pain processing and</w:t>
      </w:r>
      <w:r w:rsidR="0082545D" w:rsidRPr="008D0D89">
        <w:rPr>
          <w:rFonts w:cs="Times New Roman"/>
        </w:rPr>
        <w:t xml:space="preserve"> </w:t>
      </w:r>
      <w:r w:rsidR="00CB3DB9" w:rsidRPr="008D0D89">
        <w:rPr>
          <w:rFonts w:cs="Times New Roman"/>
        </w:rPr>
        <w:t xml:space="preserve">with brainstem nuclei implicated in </w:t>
      </w:r>
      <w:r w:rsidR="00205018" w:rsidRPr="008D0D89">
        <w:rPr>
          <w:rFonts w:cs="Times New Roman"/>
        </w:rPr>
        <w:t xml:space="preserve">nociception and </w:t>
      </w:r>
      <w:r w:rsidR="0082545D" w:rsidRPr="008D0D89">
        <w:rPr>
          <w:rFonts w:cs="Times New Roman"/>
        </w:rPr>
        <w:t>descending modulation of pain transmission</w:t>
      </w:r>
      <w:r w:rsidR="00CB3DB9" w:rsidRPr="008D0D89">
        <w:rPr>
          <w:rFonts w:cs="Times New Roman"/>
        </w:rPr>
        <w:t>.</w:t>
      </w:r>
      <w:r w:rsidR="009D432D" w:rsidRPr="008D0D89">
        <w:rPr>
          <w:rFonts w:cs="Times New Roman"/>
        </w:rPr>
        <w:t xml:space="preserve"> The exact process</w:t>
      </w:r>
      <w:r w:rsidR="00C80DF4" w:rsidRPr="008D0D89">
        <w:rPr>
          <w:rFonts w:cs="Times New Roman"/>
        </w:rPr>
        <w:t>es</w:t>
      </w:r>
      <w:r w:rsidR="009D432D" w:rsidRPr="008D0D89">
        <w:rPr>
          <w:rFonts w:cs="Times New Roman"/>
        </w:rPr>
        <w:t xml:space="preserve"> by which these are modulated</w:t>
      </w:r>
      <w:r w:rsidR="0082545D" w:rsidRPr="008D0D89">
        <w:rPr>
          <w:rFonts w:cs="Times New Roman"/>
        </w:rPr>
        <w:t xml:space="preserve"> by DBS</w:t>
      </w:r>
      <w:r w:rsidR="009D432D" w:rsidRPr="008D0D89">
        <w:rPr>
          <w:rFonts w:cs="Times New Roman"/>
        </w:rPr>
        <w:t xml:space="preserve"> to yield an </w:t>
      </w:r>
      <w:r w:rsidR="00BB2159" w:rsidRPr="008D0D89">
        <w:rPr>
          <w:rFonts w:cs="Times New Roman"/>
        </w:rPr>
        <w:t>analgesic effect</w:t>
      </w:r>
      <w:r w:rsidR="00214D7E" w:rsidRPr="008D0D89">
        <w:rPr>
          <w:rFonts w:cs="Times New Roman"/>
        </w:rPr>
        <w:t xml:space="preserve"> remain to </w:t>
      </w:r>
      <w:r w:rsidR="0082545D" w:rsidRPr="008D0D89">
        <w:rPr>
          <w:rFonts w:cs="Times New Roman"/>
        </w:rPr>
        <w:t>be</w:t>
      </w:r>
      <w:r w:rsidR="00214D7E" w:rsidRPr="008D0D89">
        <w:rPr>
          <w:rFonts w:cs="Times New Roman"/>
        </w:rPr>
        <w:t xml:space="preserve"> elucidated.</w:t>
      </w:r>
      <w:r w:rsidR="00BB2159" w:rsidRPr="008D0D89">
        <w:rPr>
          <w:rFonts w:cs="Times New Roman"/>
        </w:rPr>
        <w:t xml:space="preserve"> </w:t>
      </w:r>
    </w:p>
    <w:p w14:paraId="3C8AF678" w14:textId="7AB84D26" w:rsidR="000533D3" w:rsidRPr="008D0D89" w:rsidRDefault="00CF14F2" w:rsidP="00F6718B">
      <w:pPr>
        <w:pStyle w:val="Heading1"/>
      </w:pPr>
      <w:r w:rsidRPr="008D0D89">
        <w:t>CONCLUSIONS</w:t>
      </w:r>
      <w:r w:rsidR="00AC052C" w:rsidRPr="008D0D89">
        <w:t xml:space="preserve"> AND FUTURE DIRECTIONS</w:t>
      </w:r>
    </w:p>
    <w:p w14:paraId="3A1E27E5" w14:textId="1A88AC31" w:rsidR="00F76914" w:rsidRPr="008D0D89" w:rsidRDefault="00E80BEA" w:rsidP="00C45793">
      <w:pPr>
        <w:rPr>
          <w:rFonts w:cs="Times New Roman"/>
        </w:rPr>
      </w:pPr>
      <w:r w:rsidRPr="008D0D89">
        <w:rPr>
          <w:rFonts w:cs="Times New Roman"/>
        </w:rPr>
        <w:t xml:space="preserve">Psychophysical, </w:t>
      </w:r>
      <w:r w:rsidR="00E84D97" w:rsidRPr="008D0D89">
        <w:rPr>
          <w:rFonts w:cs="Times New Roman"/>
        </w:rPr>
        <w:t>neuro</w:t>
      </w:r>
      <w:r w:rsidRPr="008D0D89">
        <w:rPr>
          <w:rFonts w:cs="Times New Roman"/>
        </w:rPr>
        <w:t>physiological and functional neuroimaging studies suggest that abnormal central processing of pain</w:t>
      </w:r>
      <w:r w:rsidR="0006046A" w:rsidRPr="008D0D89">
        <w:rPr>
          <w:rFonts w:cs="Times New Roman"/>
        </w:rPr>
        <w:t xml:space="preserve"> occurs in Parkinson’s disease as a trait of the disease</w:t>
      </w:r>
      <w:r w:rsidR="009E33D7" w:rsidRPr="008D0D89">
        <w:rPr>
          <w:rFonts w:cs="Times New Roman"/>
        </w:rPr>
        <w:t>,</w:t>
      </w:r>
      <w:r w:rsidR="0006046A" w:rsidRPr="008D0D89">
        <w:rPr>
          <w:rFonts w:cs="Times New Roman"/>
        </w:rPr>
        <w:t xml:space="preserve"> which </w:t>
      </w:r>
      <w:r w:rsidR="00D22E63" w:rsidRPr="008D0D89">
        <w:rPr>
          <w:rFonts w:cs="Times New Roman"/>
        </w:rPr>
        <w:t>may contribute to pain syndromes</w:t>
      </w:r>
      <w:r w:rsidR="00781AEA" w:rsidRPr="008D0D89">
        <w:rPr>
          <w:rFonts w:cs="Times New Roman"/>
        </w:rPr>
        <w:t>.</w:t>
      </w:r>
      <w:r w:rsidR="00D22E63" w:rsidRPr="008D0D89">
        <w:rPr>
          <w:rFonts w:cs="Times New Roman"/>
        </w:rPr>
        <w:t xml:space="preserve"> </w:t>
      </w:r>
      <w:r w:rsidR="00F76914" w:rsidRPr="008D0D89">
        <w:rPr>
          <w:rFonts w:cs="Times New Roman"/>
        </w:rPr>
        <w:t>Central</w:t>
      </w:r>
      <w:r w:rsidR="00234D2D" w:rsidRPr="008D0D89">
        <w:rPr>
          <w:rFonts w:cs="Times New Roman"/>
        </w:rPr>
        <w:t xml:space="preserve"> </w:t>
      </w:r>
      <w:r w:rsidR="00F76914" w:rsidRPr="008D0D89">
        <w:rPr>
          <w:rFonts w:cs="Times New Roman"/>
        </w:rPr>
        <w:t>pain processing in PD c</w:t>
      </w:r>
      <w:r w:rsidR="00806732" w:rsidRPr="008D0D89">
        <w:rPr>
          <w:rFonts w:cs="Times New Roman"/>
        </w:rPr>
        <w:t>ould</w:t>
      </w:r>
      <w:r w:rsidR="00F76914" w:rsidRPr="008D0D89">
        <w:rPr>
          <w:rFonts w:cs="Times New Roman"/>
        </w:rPr>
        <w:t xml:space="preserve"> be affected by aberrant function in cortico-basal ganglia loops arising from nigrostriatal and</w:t>
      </w:r>
      <w:r w:rsidR="00135C87" w:rsidRPr="008D0D89">
        <w:rPr>
          <w:rFonts w:cs="Times New Roman"/>
        </w:rPr>
        <w:t>/or</w:t>
      </w:r>
      <w:r w:rsidR="00F76914" w:rsidRPr="008D0D89">
        <w:rPr>
          <w:rFonts w:cs="Times New Roman"/>
        </w:rPr>
        <w:t xml:space="preserve"> mesocorticolimbic dopamine</w:t>
      </w:r>
      <w:r w:rsidR="007E08CD" w:rsidRPr="008D0D89">
        <w:rPr>
          <w:rFonts w:cs="Times New Roman"/>
        </w:rPr>
        <w:t>rgic</w:t>
      </w:r>
      <w:r w:rsidR="00F76914" w:rsidRPr="008D0D89">
        <w:rPr>
          <w:rFonts w:cs="Times New Roman"/>
        </w:rPr>
        <w:t xml:space="preserve"> </w:t>
      </w:r>
      <w:r w:rsidR="007E08CD" w:rsidRPr="008D0D89">
        <w:rPr>
          <w:rFonts w:cs="Times New Roman"/>
        </w:rPr>
        <w:t>deficiency</w:t>
      </w:r>
      <w:r w:rsidR="00F76914" w:rsidRPr="008D0D89">
        <w:rPr>
          <w:rFonts w:cs="Times New Roman"/>
        </w:rPr>
        <w:t xml:space="preserve">, </w:t>
      </w:r>
      <w:r w:rsidR="003209AA" w:rsidRPr="008D0D89">
        <w:rPr>
          <w:rFonts w:cs="Times New Roman"/>
        </w:rPr>
        <w:t>as well as</w:t>
      </w:r>
      <w:r w:rsidR="00F76914" w:rsidRPr="008D0D89">
        <w:rPr>
          <w:rFonts w:cs="Times New Roman"/>
        </w:rPr>
        <w:t xml:space="preserve"> through loss of pain-modulating monoaminergic projections into the spinal cord from the brainstem</w:t>
      </w:r>
      <w:r w:rsidR="006F015D" w:rsidRPr="008D0D89">
        <w:rPr>
          <w:rFonts w:cs="Times New Roman"/>
        </w:rPr>
        <w:t>,</w:t>
      </w:r>
      <w:r w:rsidR="00F524E4" w:rsidRPr="008D0D89">
        <w:rPr>
          <w:rFonts w:cs="Times New Roman"/>
        </w:rPr>
        <w:t xml:space="preserve"> cholinergic innervation of the forebrain</w:t>
      </w:r>
      <w:r w:rsidR="006F015D" w:rsidRPr="008D0D89">
        <w:rPr>
          <w:rFonts w:cs="Times New Roman"/>
        </w:rPr>
        <w:t xml:space="preserve"> and changes in other neurotransmitter systems</w:t>
      </w:r>
      <w:r w:rsidR="00F76914" w:rsidRPr="008D0D89">
        <w:rPr>
          <w:rFonts w:cs="Times New Roman"/>
        </w:rPr>
        <w:t xml:space="preserve">. </w:t>
      </w:r>
    </w:p>
    <w:p w14:paraId="0C7BE977" w14:textId="7A21F349" w:rsidR="00322BC6" w:rsidRPr="008D0D89" w:rsidRDefault="00235DF3" w:rsidP="00322BC6">
      <w:pPr>
        <w:rPr>
          <w:rFonts w:cs="Times New Roman"/>
        </w:rPr>
      </w:pPr>
      <w:r w:rsidRPr="008D0D89">
        <w:rPr>
          <w:rFonts w:cs="Times New Roman"/>
        </w:rPr>
        <w:t xml:space="preserve">Psychophysical studies in PD patients treated with STN DBS suggest a link between STN and central pain processing, although results should be interpreted carefully due to some discrepancies resulting from </w:t>
      </w:r>
      <w:r w:rsidR="001F72BD" w:rsidRPr="008D0D89">
        <w:rPr>
          <w:rFonts w:cs="Times New Roman"/>
        </w:rPr>
        <w:t xml:space="preserve">methodological differences. </w:t>
      </w:r>
      <w:r w:rsidR="00B72A5D" w:rsidRPr="008D0D89">
        <w:rPr>
          <w:rFonts w:cs="Times New Roman"/>
        </w:rPr>
        <w:t xml:space="preserve">Yet, </w:t>
      </w:r>
      <w:r w:rsidRPr="008D0D89">
        <w:rPr>
          <w:rFonts w:cs="Times New Roman"/>
        </w:rPr>
        <w:t>additional evidence</w:t>
      </w:r>
      <w:r w:rsidR="00B72A5D" w:rsidRPr="008D0D89">
        <w:rPr>
          <w:rFonts w:cs="Times New Roman"/>
        </w:rPr>
        <w:t xml:space="preserve"> support</w:t>
      </w:r>
      <w:r w:rsidR="00E84D97" w:rsidRPr="008D0D89">
        <w:rPr>
          <w:rFonts w:cs="Times New Roman"/>
        </w:rPr>
        <w:t>s</w:t>
      </w:r>
      <w:r w:rsidR="00B72A5D" w:rsidRPr="008D0D89">
        <w:rPr>
          <w:rFonts w:cs="Times New Roman"/>
        </w:rPr>
        <w:t xml:space="preserve"> such </w:t>
      </w:r>
      <w:r w:rsidR="0095540A" w:rsidRPr="008D0D89">
        <w:rPr>
          <w:rFonts w:cs="Times New Roman"/>
        </w:rPr>
        <w:t xml:space="preserve">a </w:t>
      </w:r>
      <w:r w:rsidR="00B72A5D" w:rsidRPr="008D0D89">
        <w:rPr>
          <w:rFonts w:cs="Times New Roman"/>
        </w:rPr>
        <w:t>central role</w:t>
      </w:r>
      <w:r w:rsidRPr="008D0D89">
        <w:rPr>
          <w:rFonts w:cs="Times New Roman"/>
        </w:rPr>
        <w:t xml:space="preserve"> of STN</w:t>
      </w:r>
      <w:r w:rsidR="00B72A5D" w:rsidRPr="008D0D89">
        <w:rPr>
          <w:rFonts w:cs="Times New Roman"/>
        </w:rPr>
        <w:t xml:space="preserve"> </w:t>
      </w:r>
      <w:r w:rsidR="00D24DB3" w:rsidRPr="008D0D89">
        <w:rPr>
          <w:rFonts w:cs="Times New Roman"/>
        </w:rPr>
        <w:t>with</w:t>
      </w:r>
      <w:r w:rsidR="00B72A5D" w:rsidRPr="008D0D89">
        <w:rPr>
          <w:rFonts w:cs="Times New Roman"/>
        </w:rPr>
        <w:t>in the pain network: 1) t</w:t>
      </w:r>
      <w:r w:rsidR="001F72BD" w:rsidRPr="008D0D89">
        <w:rPr>
          <w:rFonts w:cs="Times New Roman"/>
        </w:rPr>
        <w:t>he</w:t>
      </w:r>
      <w:r w:rsidR="00B72A5D" w:rsidRPr="008D0D89">
        <w:rPr>
          <w:rFonts w:cs="Times New Roman"/>
        </w:rPr>
        <w:t xml:space="preserve"> presence of</w:t>
      </w:r>
      <w:r w:rsidR="001F72BD" w:rsidRPr="008D0D89">
        <w:rPr>
          <w:rFonts w:cs="Times New Roman"/>
        </w:rPr>
        <w:t xml:space="preserve"> connection</w:t>
      </w:r>
      <w:r w:rsidR="003A534F" w:rsidRPr="008D0D89">
        <w:rPr>
          <w:rFonts w:cs="Times New Roman"/>
        </w:rPr>
        <w:t>s</w:t>
      </w:r>
      <w:r w:rsidR="001F72BD" w:rsidRPr="008D0D89">
        <w:rPr>
          <w:rFonts w:cs="Times New Roman"/>
        </w:rPr>
        <w:t xml:space="preserve"> </w:t>
      </w:r>
      <w:r w:rsidR="00B72A5D" w:rsidRPr="008D0D89">
        <w:rPr>
          <w:rFonts w:cs="Times New Roman"/>
        </w:rPr>
        <w:t>between</w:t>
      </w:r>
      <w:r w:rsidR="001F72BD" w:rsidRPr="008D0D89">
        <w:rPr>
          <w:rFonts w:cs="Times New Roman"/>
        </w:rPr>
        <w:t xml:space="preserve"> </w:t>
      </w:r>
      <w:r w:rsidR="001A5033" w:rsidRPr="008D0D89">
        <w:rPr>
          <w:rFonts w:cs="Times New Roman"/>
        </w:rPr>
        <w:t xml:space="preserve">STN </w:t>
      </w:r>
      <w:r w:rsidR="00B72A5D" w:rsidRPr="008D0D89">
        <w:rPr>
          <w:rFonts w:cs="Times New Roman"/>
        </w:rPr>
        <w:t>and</w:t>
      </w:r>
      <w:r w:rsidR="001F72BD" w:rsidRPr="008D0D89">
        <w:rPr>
          <w:rFonts w:cs="Times New Roman"/>
        </w:rPr>
        <w:t xml:space="preserve"> </w:t>
      </w:r>
      <w:r w:rsidR="00322BC6" w:rsidRPr="008D0D89">
        <w:rPr>
          <w:rFonts w:cs="Times New Roman"/>
        </w:rPr>
        <w:t>asso</w:t>
      </w:r>
      <w:r w:rsidR="001F72BD" w:rsidRPr="008D0D89">
        <w:rPr>
          <w:rFonts w:cs="Times New Roman"/>
        </w:rPr>
        <w:t>c</w:t>
      </w:r>
      <w:r w:rsidR="00322BC6" w:rsidRPr="008D0D89">
        <w:rPr>
          <w:rFonts w:cs="Times New Roman"/>
        </w:rPr>
        <w:t>iative and limbic cerebral cortical areas</w:t>
      </w:r>
      <w:r w:rsidR="001A5033" w:rsidRPr="008D0D89">
        <w:rPr>
          <w:rFonts w:cs="Times New Roman"/>
        </w:rPr>
        <w:t xml:space="preserve"> and brainstem nuclei</w:t>
      </w:r>
      <w:r w:rsidR="00322BC6" w:rsidRPr="008D0D89">
        <w:rPr>
          <w:rFonts w:cs="Times New Roman"/>
        </w:rPr>
        <w:t xml:space="preserve"> involved in pain processin</w:t>
      </w:r>
      <w:r w:rsidR="003A534F" w:rsidRPr="008D0D89">
        <w:rPr>
          <w:rFonts w:cs="Times New Roman"/>
        </w:rPr>
        <w:t>g</w:t>
      </w:r>
      <w:r w:rsidR="00B72A5D" w:rsidRPr="008D0D89">
        <w:rPr>
          <w:rFonts w:cs="Times New Roman"/>
        </w:rPr>
        <w:t>;</w:t>
      </w:r>
      <w:r w:rsidR="003A534F" w:rsidRPr="008D0D89">
        <w:rPr>
          <w:rFonts w:cs="Times New Roman"/>
        </w:rPr>
        <w:t xml:space="preserve"> </w:t>
      </w:r>
      <w:r w:rsidR="00B72A5D" w:rsidRPr="008D0D89">
        <w:rPr>
          <w:rFonts w:cs="Times New Roman"/>
        </w:rPr>
        <w:t>2)</w:t>
      </w:r>
      <w:r w:rsidR="003A534F" w:rsidRPr="008D0D89">
        <w:rPr>
          <w:rFonts w:cs="Times New Roman"/>
        </w:rPr>
        <w:t xml:space="preserve"> </w:t>
      </w:r>
      <w:r w:rsidR="001A5033" w:rsidRPr="008D0D89">
        <w:rPr>
          <w:rFonts w:cs="Times New Roman"/>
        </w:rPr>
        <w:t xml:space="preserve">data from </w:t>
      </w:r>
      <w:r w:rsidR="0022630D" w:rsidRPr="008D0D89">
        <w:rPr>
          <w:rFonts w:cs="Times New Roman"/>
        </w:rPr>
        <w:t>electrophysiological</w:t>
      </w:r>
      <w:r w:rsidR="001A5033" w:rsidRPr="008D0D89">
        <w:rPr>
          <w:rFonts w:cs="Times New Roman"/>
        </w:rPr>
        <w:t xml:space="preserve"> studies show</w:t>
      </w:r>
      <w:r w:rsidR="00B72A5D" w:rsidRPr="008D0D89">
        <w:rPr>
          <w:rFonts w:cs="Times New Roman"/>
        </w:rPr>
        <w:t>ing</w:t>
      </w:r>
      <w:r w:rsidR="001A5033" w:rsidRPr="008D0D89">
        <w:rPr>
          <w:rFonts w:cs="Times New Roman"/>
        </w:rPr>
        <w:t xml:space="preserve"> that </w:t>
      </w:r>
      <w:r w:rsidR="00322BC6" w:rsidRPr="008D0D89">
        <w:rPr>
          <w:rFonts w:cs="Times New Roman"/>
        </w:rPr>
        <w:t>STN</w:t>
      </w:r>
      <w:r w:rsidR="001A5033" w:rsidRPr="008D0D89">
        <w:rPr>
          <w:rFonts w:cs="Times New Roman"/>
        </w:rPr>
        <w:t xml:space="preserve"> neurons</w:t>
      </w:r>
      <w:r w:rsidR="00E84D97" w:rsidRPr="008D0D89">
        <w:rPr>
          <w:rFonts w:cs="Times New Roman"/>
        </w:rPr>
        <w:t xml:space="preserve"> in PD and animal models</w:t>
      </w:r>
      <w:r w:rsidR="001A5033" w:rsidRPr="008D0D89">
        <w:rPr>
          <w:rFonts w:cs="Times New Roman"/>
        </w:rPr>
        <w:t xml:space="preserve"> are responsive to noxious stimuli</w:t>
      </w:r>
      <w:r w:rsidR="00DA6025" w:rsidRPr="008D0D89">
        <w:rPr>
          <w:rFonts w:cs="Times New Roman"/>
        </w:rPr>
        <w:t>.</w:t>
      </w:r>
      <w:r w:rsidR="00322BC6" w:rsidRPr="008D0D89">
        <w:rPr>
          <w:rFonts w:cs="Times New Roman"/>
        </w:rPr>
        <w:t xml:space="preserve"> </w:t>
      </w:r>
    </w:p>
    <w:p w14:paraId="0ED00D44" w14:textId="365EDFC0" w:rsidR="003C18D7" w:rsidRPr="008D0D89" w:rsidRDefault="009B4F2B" w:rsidP="004B6111">
      <w:pPr>
        <w:rPr>
          <w:rFonts w:eastAsiaTheme="majorEastAsia" w:cs="Times New Roman"/>
          <w:b/>
          <w:bCs/>
          <w:color w:val="000000" w:themeColor="text1"/>
          <w:sz w:val="32"/>
          <w:szCs w:val="28"/>
        </w:rPr>
      </w:pPr>
      <w:r w:rsidRPr="008D0D89">
        <w:lastRenderedPageBreak/>
        <w:t xml:space="preserve">We believe </w:t>
      </w:r>
      <w:r w:rsidRPr="008D0D89">
        <w:rPr>
          <w:rFonts w:cs="Times New Roman"/>
        </w:rPr>
        <w:t xml:space="preserve">STN DBS </w:t>
      </w:r>
      <w:r w:rsidR="00235DF3" w:rsidRPr="008D0D89">
        <w:rPr>
          <w:rFonts w:cs="Times New Roman"/>
        </w:rPr>
        <w:t xml:space="preserve">may </w:t>
      </w:r>
      <w:r w:rsidRPr="008D0D89">
        <w:rPr>
          <w:rFonts w:cs="Times New Roman"/>
        </w:rPr>
        <w:t xml:space="preserve">represent a meaningful tool for understanding </w:t>
      </w:r>
      <w:r w:rsidR="0095540A" w:rsidRPr="008D0D89">
        <w:rPr>
          <w:rFonts w:cs="Times New Roman"/>
        </w:rPr>
        <w:t xml:space="preserve">the </w:t>
      </w:r>
      <w:r w:rsidRPr="008D0D89">
        <w:t>neurobiological basis of different subtypes of pain in PD and</w:t>
      </w:r>
      <w:r w:rsidR="0095540A" w:rsidRPr="008D0D89">
        <w:t>,</w:t>
      </w:r>
      <w:r w:rsidRPr="008D0D89">
        <w:t xml:space="preserve"> in general</w:t>
      </w:r>
      <w:r w:rsidR="0095540A" w:rsidRPr="008D0D89">
        <w:t>,</w:t>
      </w:r>
      <w:r w:rsidRPr="008D0D89">
        <w:t xml:space="preserve"> </w:t>
      </w:r>
      <w:r w:rsidR="00087940" w:rsidRPr="008D0D89">
        <w:t xml:space="preserve">for </w:t>
      </w:r>
      <w:r w:rsidRPr="008D0D89">
        <w:t>how nociception is controlled at supraspinal level</w:t>
      </w:r>
      <w:r w:rsidRPr="008D0D89">
        <w:rPr>
          <w:rFonts w:cs="Times New Roman"/>
        </w:rPr>
        <w:t>.</w:t>
      </w:r>
      <w:r w:rsidRPr="008D0D89">
        <w:t xml:space="preserve"> </w:t>
      </w:r>
      <w:r w:rsidR="00087940" w:rsidRPr="008D0D89">
        <w:t>R</w:t>
      </w:r>
      <w:r w:rsidR="0063225B" w:rsidRPr="008D0D89">
        <w:t xml:space="preserve">esearch </w:t>
      </w:r>
      <w:r w:rsidR="00087940" w:rsidRPr="008D0D89">
        <w:t>in this</w:t>
      </w:r>
      <w:r w:rsidR="0095540A" w:rsidRPr="008D0D89">
        <w:t xml:space="preserve"> </w:t>
      </w:r>
      <w:r w:rsidR="0063225B" w:rsidRPr="008D0D89">
        <w:t xml:space="preserve">challenging topic should deal with the inconsistency of the current classification system for pain in PD which mixes clinical and anatomo-functional criteria. Indeed physiological markers of pain should be investigated </w:t>
      </w:r>
      <w:r w:rsidR="00235DF3" w:rsidRPr="008D0D89">
        <w:t xml:space="preserve">in </w:t>
      </w:r>
      <w:r w:rsidR="003C18D7" w:rsidRPr="008D0D89">
        <w:rPr>
          <w:rFonts w:cs="Times New Roman"/>
        </w:rPr>
        <w:t xml:space="preserve">human neurophysiological studies </w:t>
      </w:r>
      <w:r w:rsidR="0063225B" w:rsidRPr="008D0D89">
        <w:rPr>
          <w:rFonts w:cs="Times New Roman"/>
        </w:rPr>
        <w:t>as well</w:t>
      </w:r>
      <w:r w:rsidR="003C18D7" w:rsidRPr="008D0D89">
        <w:rPr>
          <w:rFonts w:cs="Times New Roman"/>
        </w:rPr>
        <w:t xml:space="preserve"> </w:t>
      </w:r>
      <w:r w:rsidR="0063225B" w:rsidRPr="008D0D89">
        <w:rPr>
          <w:rFonts w:cs="Times New Roman"/>
          <w:iCs/>
        </w:rPr>
        <w:t xml:space="preserve">as </w:t>
      </w:r>
      <w:r w:rsidR="00235DF3" w:rsidRPr="008D0D89">
        <w:rPr>
          <w:rFonts w:cs="Times New Roman"/>
          <w:iCs/>
        </w:rPr>
        <w:t xml:space="preserve">in </w:t>
      </w:r>
      <w:r w:rsidR="003C18D7" w:rsidRPr="008D0D89">
        <w:rPr>
          <w:rFonts w:cs="Times New Roman"/>
        </w:rPr>
        <w:t xml:space="preserve">animal models </w:t>
      </w:r>
      <w:r w:rsidR="003C18D7" w:rsidRPr="008D0D89">
        <w:rPr>
          <w:rFonts w:cs="Times New Roman"/>
        </w:rPr>
        <w:fldChar w:fldCharType="begin"/>
      </w:r>
      <w:r w:rsidR="00930652" w:rsidRPr="008D0D89">
        <w:rPr>
          <w:rFonts w:cs="Times New Roman"/>
        </w:rPr>
        <w:instrText xml:space="preserve"> ADDIN EN.CITE &lt;EndNote&gt;&lt;Cite&gt;&lt;Author&gt;Buhidma&lt;/Author&gt;&lt;Year&gt;2020&lt;/Year&gt;&lt;RecNum&gt;172&lt;/RecNum&gt;&lt;DisplayText&gt;(Buhidma&lt;style face="italic"&gt; et al.&lt;/style&gt;, 2020)&lt;/DisplayText&gt;&lt;record&gt;&lt;rec-number&gt;172&lt;/rec-number&gt;&lt;foreign-keys&gt;&lt;key app="EN" db-id="wrdvp0a2we5szdedaeu5fzvms0st2x9da0zz" timestamp="1582738026"&gt;172&lt;/key&gt;&lt;/foreign-keys&gt;&lt;ref-type name="Journal Article"&gt;17&lt;/ref-type&gt;&lt;contributors&gt;&lt;authors&gt;&lt;author&gt;Buhidma, Y.&lt;/author&gt;&lt;author&gt;Rukavina, K.&lt;/author&gt;&lt;author&gt;Chaudhuri, K. R.&lt;/author&gt;&lt;author&gt;Duty, S.&lt;/author&gt;&lt;/authors&gt;&lt;/contributors&gt;&lt;auth-address&gt;King&amp;apos;s College London, Institute of Psychiatry, Psychology &amp;amp; Neuroscience, Wolfson Centre for Age-Related Diseases, Guy&amp;apos;s Campus, London, SE1 1UL UK.&amp;#xD;2Institute of Psychiatry, Psychology &amp;amp; Neuroscience at King&amp;apos;s College and King&amp;apos;s College Hospital NHS Foundation Trust, London, UK.0000 0004 0489 4320grid.429705.d&amp;#xD;3Parkinson&amp;apos;s Foundation Centre of Excellence, King&amp;apos;s College Hospital, London, UK.0000 0004 0391 9020grid.46699.34&lt;/auth-address&gt;&lt;titles&gt;&lt;title&gt;Potential of animal models for advancing the understanding and treatment of pain in Parkinson&amp;apos;s disease&lt;/title&gt;&lt;secondary-title&gt;NPJ Parkinsons Dis&lt;/secondary-title&gt;&lt;/titles&gt;&lt;periodical&gt;&lt;full-title&gt;NPJ Parkinsons Dis&lt;/full-title&gt;&lt;/periodical&gt;&lt;pages&gt;1&lt;/pages&gt;&lt;volume&gt;6&lt;/volume&gt;&lt;edition&gt;2020/01/15&lt;/edition&gt;&lt;keywords&gt;&lt;keyword&gt;Animal disease models&lt;/keyword&gt;&lt;keyword&gt;Parkinson&amp;apos;s disease&lt;/keyword&gt;&lt;/keywords&gt;&lt;dates&gt;&lt;year&gt;2020&lt;/year&gt;&lt;/dates&gt;&lt;isbn&gt;2373-8057 (Print)&amp;#xD;2373-8057 (Linking)&lt;/isbn&gt;&lt;accession-num&gt;31934609&lt;/accession-num&gt;&lt;urls&gt;&lt;related-urls&gt;&lt;url&gt;https://www.ncbi.nlm.nih.gov/pubmed/31934609&lt;/url&gt;&lt;/related-urls&gt;&lt;/urls&gt;&lt;custom2&gt;PMC6944694&lt;/custom2&gt;&lt;electronic-resource-num&gt;10.1038/s41531-019-0104-6&lt;/electronic-resource-num&gt;&lt;/record&gt;&lt;/Cite&gt;&lt;/EndNote&gt;</w:instrText>
      </w:r>
      <w:r w:rsidR="003C18D7" w:rsidRPr="008D0D89">
        <w:rPr>
          <w:rFonts w:cs="Times New Roman"/>
        </w:rPr>
        <w:fldChar w:fldCharType="separate"/>
      </w:r>
      <w:r w:rsidR="00930652" w:rsidRPr="008D0D89">
        <w:rPr>
          <w:rFonts w:cs="Times New Roman"/>
          <w:noProof/>
        </w:rPr>
        <w:t>(Buhidma</w:t>
      </w:r>
      <w:r w:rsidR="00930652" w:rsidRPr="008D0D89">
        <w:rPr>
          <w:rFonts w:cs="Times New Roman"/>
          <w:i/>
          <w:noProof/>
        </w:rPr>
        <w:t xml:space="preserve"> et al.</w:t>
      </w:r>
      <w:r w:rsidR="00930652" w:rsidRPr="008D0D89">
        <w:rPr>
          <w:rFonts w:cs="Times New Roman"/>
          <w:noProof/>
        </w:rPr>
        <w:t>, 2020)</w:t>
      </w:r>
      <w:r w:rsidR="003C18D7" w:rsidRPr="008D0D89">
        <w:rPr>
          <w:rFonts w:cs="Times New Roman"/>
        </w:rPr>
        <w:fldChar w:fldCharType="end"/>
      </w:r>
      <w:r w:rsidR="0063225B" w:rsidRPr="008D0D89">
        <w:rPr>
          <w:rFonts w:cs="Times New Roman"/>
        </w:rPr>
        <w:t xml:space="preserve"> lead</w:t>
      </w:r>
      <w:r w:rsidR="00235DF3" w:rsidRPr="008D0D89">
        <w:rPr>
          <w:rFonts w:cs="Times New Roman"/>
        </w:rPr>
        <w:t>ing</w:t>
      </w:r>
      <w:r w:rsidR="0063225B" w:rsidRPr="008D0D89">
        <w:rPr>
          <w:rFonts w:cs="Times New Roman"/>
        </w:rPr>
        <w:t xml:space="preserve"> to tailored </w:t>
      </w:r>
      <w:r w:rsidR="003C18D7" w:rsidRPr="008D0D89">
        <w:rPr>
          <w:rFonts w:cs="Times New Roman"/>
        </w:rPr>
        <w:t xml:space="preserve">therapeutic </w:t>
      </w:r>
      <w:r w:rsidR="0063225B" w:rsidRPr="008D0D89">
        <w:rPr>
          <w:rFonts w:cs="Times New Roman"/>
        </w:rPr>
        <w:t xml:space="preserve">interventions </w:t>
      </w:r>
      <w:r w:rsidR="00235DF3" w:rsidRPr="008D0D89">
        <w:rPr>
          <w:rFonts w:cs="Times New Roman"/>
        </w:rPr>
        <w:t xml:space="preserve">for pain not </w:t>
      </w:r>
      <w:r w:rsidR="0063225B" w:rsidRPr="008D0D89">
        <w:t xml:space="preserve">only </w:t>
      </w:r>
      <w:r w:rsidR="00235DF3" w:rsidRPr="008D0D89">
        <w:t>in</w:t>
      </w:r>
      <w:r w:rsidR="0063225B" w:rsidRPr="008D0D89">
        <w:t xml:space="preserve"> PD, but also </w:t>
      </w:r>
      <w:r w:rsidR="00235DF3" w:rsidRPr="008D0D89">
        <w:t>in</w:t>
      </w:r>
      <w:r w:rsidR="0063225B" w:rsidRPr="008D0D89">
        <w:t xml:space="preserve"> other neurological conditions characterised by abnormal pain processing.</w:t>
      </w:r>
      <w:r w:rsidR="003C18D7" w:rsidRPr="008D0D89">
        <w:br w:type="page"/>
      </w:r>
    </w:p>
    <w:p w14:paraId="705536FD" w14:textId="3B1424AE" w:rsidR="009078AF" w:rsidRPr="008D0D89" w:rsidRDefault="009078AF" w:rsidP="00F6718B">
      <w:pPr>
        <w:pStyle w:val="Heading1"/>
      </w:pPr>
      <w:r w:rsidRPr="008D0D89">
        <w:lastRenderedPageBreak/>
        <w:t xml:space="preserve">FUNDING </w:t>
      </w:r>
    </w:p>
    <w:p w14:paraId="1D3C03A0" w14:textId="48C58E7D" w:rsidR="009078AF" w:rsidRPr="008D0D89" w:rsidRDefault="009078AF" w:rsidP="001E1694">
      <w:pPr>
        <w:rPr>
          <w:rFonts w:cs="Times New Roman"/>
        </w:rPr>
      </w:pPr>
      <w:r w:rsidRPr="008D0D89">
        <w:rPr>
          <w:rFonts w:cs="Times New Roman"/>
        </w:rPr>
        <w:t>This study did not receive any specific funding.</w:t>
      </w:r>
    </w:p>
    <w:p w14:paraId="686D90FC" w14:textId="77777777" w:rsidR="009D4DE5" w:rsidRPr="008D0D89" w:rsidRDefault="009D4DE5" w:rsidP="00453608"/>
    <w:p w14:paraId="72D22AC0" w14:textId="04CDDB95" w:rsidR="009078AF" w:rsidRPr="008D0D89" w:rsidRDefault="009078AF" w:rsidP="00F6718B">
      <w:pPr>
        <w:pStyle w:val="Heading1"/>
      </w:pPr>
      <w:r w:rsidRPr="008D0D89">
        <w:t>COMPETING INTERESTS</w:t>
      </w:r>
    </w:p>
    <w:p w14:paraId="6193BAF8" w14:textId="77777777" w:rsidR="009078AF" w:rsidRPr="008D0D89" w:rsidRDefault="009078AF" w:rsidP="009078AF">
      <w:pPr>
        <w:pStyle w:val="ListParagraph"/>
        <w:numPr>
          <w:ilvl w:val="0"/>
          <w:numId w:val="4"/>
        </w:numPr>
        <w:rPr>
          <w:rFonts w:cs="Times New Roman"/>
        </w:rPr>
      </w:pPr>
      <w:proofErr w:type="spellStart"/>
      <w:r w:rsidRPr="008D0D89">
        <w:rPr>
          <w:rFonts w:cs="Times New Roman"/>
        </w:rPr>
        <w:t>Abteen</w:t>
      </w:r>
      <w:proofErr w:type="spellEnd"/>
      <w:r w:rsidRPr="008D0D89">
        <w:rPr>
          <w:rFonts w:cs="Times New Roman"/>
        </w:rPr>
        <w:t xml:space="preserve"> </w:t>
      </w:r>
      <w:proofErr w:type="spellStart"/>
      <w:r w:rsidRPr="008D0D89">
        <w:rPr>
          <w:rFonts w:cs="Times New Roman"/>
        </w:rPr>
        <w:t>Mostofi</w:t>
      </w:r>
      <w:proofErr w:type="spellEnd"/>
      <w:r w:rsidRPr="008D0D89">
        <w:rPr>
          <w:rFonts w:cs="Times New Roman"/>
        </w:rPr>
        <w:t>: none</w:t>
      </w:r>
    </w:p>
    <w:p w14:paraId="7B78A597" w14:textId="77777777" w:rsidR="009078AF" w:rsidRPr="008D0D89" w:rsidRDefault="009078AF" w:rsidP="009078AF">
      <w:pPr>
        <w:pStyle w:val="ListParagraph"/>
        <w:numPr>
          <w:ilvl w:val="0"/>
          <w:numId w:val="4"/>
        </w:numPr>
        <w:rPr>
          <w:rFonts w:cs="Times New Roman"/>
        </w:rPr>
      </w:pPr>
      <w:r w:rsidRPr="008D0D89">
        <w:rPr>
          <w:rFonts w:cs="Times New Roman"/>
        </w:rPr>
        <w:t xml:space="preserve">Francesca Morgante: Speaking honoraria from </w:t>
      </w:r>
      <w:proofErr w:type="spellStart"/>
      <w:r w:rsidRPr="008D0D89">
        <w:rPr>
          <w:rFonts w:cs="Times New Roman"/>
        </w:rPr>
        <w:t>Abbvie</w:t>
      </w:r>
      <w:proofErr w:type="spellEnd"/>
      <w:r w:rsidRPr="008D0D89">
        <w:rPr>
          <w:rFonts w:cs="Times New Roman"/>
        </w:rPr>
        <w:t xml:space="preserve">, Medtronic, </w:t>
      </w:r>
      <w:proofErr w:type="spellStart"/>
      <w:r w:rsidRPr="008D0D89">
        <w:rPr>
          <w:rFonts w:cs="Times New Roman"/>
        </w:rPr>
        <w:t>Zambon</w:t>
      </w:r>
      <w:proofErr w:type="spellEnd"/>
      <w:r w:rsidRPr="008D0D89">
        <w:rPr>
          <w:rFonts w:cs="Times New Roman"/>
        </w:rPr>
        <w:t xml:space="preserve">, </w:t>
      </w:r>
      <w:proofErr w:type="spellStart"/>
      <w:r w:rsidRPr="008D0D89">
        <w:rPr>
          <w:rFonts w:cs="Times New Roman"/>
        </w:rPr>
        <w:t>Bial</w:t>
      </w:r>
      <w:proofErr w:type="spellEnd"/>
      <w:r w:rsidRPr="008D0D89">
        <w:rPr>
          <w:rFonts w:cs="Times New Roman"/>
        </w:rPr>
        <w:t xml:space="preserve">, Merz; Travel grants from the International Parkinson’s disease and Movement Disorder Society; Advisory board fees from Merz; Consultancies fees from Merz and </w:t>
      </w:r>
      <w:proofErr w:type="spellStart"/>
      <w:r w:rsidRPr="008D0D89">
        <w:rPr>
          <w:rFonts w:cs="Times New Roman"/>
        </w:rPr>
        <w:t>Bial</w:t>
      </w:r>
      <w:proofErr w:type="spellEnd"/>
      <w:r w:rsidRPr="008D0D89">
        <w:rPr>
          <w:rFonts w:cs="Times New Roman"/>
        </w:rPr>
        <w:t xml:space="preserve">; Research support from Boston Scientific, Merz and Global </w:t>
      </w:r>
      <w:proofErr w:type="spellStart"/>
      <w:r w:rsidRPr="008D0D89">
        <w:rPr>
          <w:rFonts w:cs="Times New Roman"/>
        </w:rPr>
        <w:t>Kynetic</w:t>
      </w:r>
      <w:proofErr w:type="spellEnd"/>
      <w:r w:rsidRPr="008D0D89">
        <w:rPr>
          <w:rFonts w:cs="Times New Roman"/>
        </w:rPr>
        <w:t>; Royalties from Springer; member of the editorial board of Movement Disorders, Movement Disorders Clinical Practice, European Journal of Neurology.</w:t>
      </w:r>
    </w:p>
    <w:p w14:paraId="5E758877" w14:textId="77777777" w:rsidR="009078AF" w:rsidRPr="008D0D89" w:rsidRDefault="009078AF" w:rsidP="009078AF">
      <w:pPr>
        <w:pStyle w:val="ListParagraph"/>
        <w:numPr>
          <w:ilvl w:val="0"/>
          <w:numId w:val="4"/>
        </w:numPr>
        <w:rPr>
          <w:rFonts w:cs="Times New Roman"/>
        </w:rPr>
      </w:pPr>
      <w:r w:rsidRPr="008D0D89">
        <w:rPr>
          <w:rFonts w:cs="Times New Roman"/>
        </w:rPr>
        <w:t>Mark Edwards: Speaking honoraria from Merz, Boehringer Ingelheim. Research support from NIHR, MRC. Royalties from Oxford University Press. Associate Editor of European Journal of Neurology.</w:t>
      </w:r>
    </w:p>
    <w:p w14:paraId="5E012BC0" w14:textId="77777777" w:rsidR="009078AF" w:rsidRPr="008D0D89" w:rsidRDefault="009078AF" w:rsidP="009078AF">
      <w:pPr>
        <w:pStyle w:val="ListParagraph"/>
        <w:numPr>
          <w:ilvl w:val="0"/>
          <w:numId w:val="4"/>
        </w:numPr>
        <w:rPr>
          <w:rFonts w:cs="Times New Roman"/>
        </w:rPr>
      </w:pPr>
      <w:r w:rsidRPr="008D0D89">
        <w:rPr>
          <w:rFonts w:cs="Times New Roman"/>
        </w:rPr>
        <w:t>Peter Brown: Consultancy fees from Medtronic. Research support from MRC.</w:t>
      </w:r>
    </w:p>
    <w:p w14:paraId="6DF83B84" w14:textId="1D55B6BD" w:rsidR="009078AF" w:rsidRPr="008D0D89" w:rsidRDefault="009078AF" w:rsidP="009078AF">
      <w:pPr>
        <w:pStyle w:val="ListParagraph"/>
        <w:numPr>
          <w:ilvl w:val="0"/>
          <w:numId w:val="4"/>
        </w:numPr>
        <w:rPr>
          <w:rFonts w:cs="Times New Roman"/>
        </w:rPr>
      </w:pPr>
      <w:proofErr w:type="spellStart"/>
      <w:r w:rsidRPr="008D0D89">
        <w:rPr>
          <w:rFonts w:cs="Times New Roman"/>
        </w:rPr>
        <w:t>Erlick</w:t>
      </w:r>
      <w:proofErr w:type="spellEnd"/>
      <w:r w:rsidRPr="008D0D89">
        <w:rPr>
          <w:rFonts w:cs="Times New Roman"/>
        </w:rPr>
        <w:t xml:space="preserve"> Pereira: Teaching honoraria </w:t>
      </w:r>
      <w:r w:rsidR="00CA3955" w:rsidRPr="008D0D89">
        <w:rPr>
          <w:rFonts w:cs="Times New Roman"/>
        </w:rPr>
        <w:t xml:space="preserve">and Travel grants </w:t>
      </w:r>
      <w:r w:rsidRPr="008D0D89">
        <w:rPr>
          <w:rFonts w:cs="Times New Roman"/>
        </w:rPr>
        <w:t xml:space="preserve">from Abbott, </w:t>
      </w:r>
      <w:r w:rsidR="00503888" w:rsidRPr="008D0D89">
        <w:rPr>
          <w:rFonts w:cs="Times New Roman"/>
        </w:rPr>
        <w:t>Boston Scientific</w:t>
      </w:r>
      <w:r w:rsidRPr="008D0D89">
        <w:rPr>
          <w:rFonts w:cs="Times New Roman"/>
        </w:rPr>
        <w:t>.</w:t>
      </w:r>
      <w:r w:rsidR="00CA3955" w:rsidRPr="008D0D89">
        <w:rPr>
          <w:rFonts w:cs="Times New Roman"/>
        </w:rPr>
        <w:t xml:space="preserve">  </w:t>
      </w:r>
      <w:r w:rsidRPr="008D0D89">
        <w:rPr>
          <w:rFonts w:cs="Times New Roman"/>
        </w:rPr>
        <w:t>Royalties from Elsevier and Oxford University Press.</w:t>
      </w:r>
    </w:p>
    <w:p w14:paraId="7440BE51" w14:textId="77777777" w:rsidR="009078AF" w:rsidRPr="008D0D89" w:rsidRDefault="009078AF" w:rsidP="00C45793">
      <w:pPr>
        <w:rPr>
          <w:rFonts w:cs="Times New Roman"/>
        </w:rPr>
      </w:pPr>
    </w:p>
    <w:p w14:paraId="6F768C61" w14:textId="77777777" w:rsidR="00DB6D4D" w:rsidRPr="008D0D89" w:rsidRDefault="00DB6D4D" w:rsidP="00C45793">
      <w:pPr>
        <w:rPr>
          <w:rFonts w:cs="Times New Roman"/>
        </w:rPr>
      </w:pPr>
      <w:r w:rsidRPr="008D0D89">
        <w:rPr>
          <w:rFonts w:cs="Times New Roman"/>
        </w:rPr>
        <w:br w:type="page"/>
      </w:r>
    </w:p>
    <w:p w14:paraId="0239DAAE" w14:textId="32F51EB9" w:rsidR="00674418" w:rsidRPr="008D0D89" w:rsidRDefault="0009699B" w:rsidP="00F6718B">
      <w:pPr>
        <w:pStyle w:val="Heading1"/>
      </w:pPr>
      <w:r w:rsidRPr="008D0D89">
        <w:lastRenderedPageBreak/>
        <w:t>REFERENCES</w:t>
      </w:r>
    </w:p>
    <w:p w14:paraId="5E7B216C" w14:textId="77777777" w:rsidR="00930652" w:rsidRPr="008D0D89" w:rsidRDefault="00674418" w:rsidP="00930652">
      <w:pPr>
        <w:pStyle w:val="EndNoteBibliography"/>
        <w:spacing w:after="240"/>
      </w:pPr>
      <w:r w:rsidRPr="008D0D89">
        <w:fldChar w:fldCharType="begin"/>
      </w:r>
      <w:r w:rsidRPr="008D0D89">
        <w:rPr>
          <w:lang w:val="it-IT"/>
        </w:rPr>
        <w:instrText xml:space="preserve"> ADDIN EN.REFLIST </w:instrText>
      </w:r>
      <w:r w:rsidRPr="008D0D89">
        <w:fldChar w:fldCharType="separate"/>
      </w:r>
      <w:r w:rsidR="00930652" w:rsidRPr="008D0D89">
        <w:rPr>
          <w:lang w:val="it-IT"/>
        </w:rPr>
        <w:t xml:space="preserve">Alberico SL, Cassell MD, Narayanan NS. </w:t>
      </w:r>
      <w:r w:rsidR="00930652" w:rsidRPr="008D0D89">
        <w:t>The Vulnerable Ventral Tegmental Area in Parkinson's Disease. Basal Ganglia 2015; 5(2-3): 51-5.</w:t>
      </w:r>
    </w:p>
    <w:p w14:paraId="395E7830" w14:textId="77777777" w:rsidR="00930652" w:rsidRPr="008D0D89" w:rsidRDefault="00930652" w:rsidP="00930652">
      <w:pPr>
        <w:pStyle w:val="EndNoteBibliography"/>
        <w:spacing w:after="240"/>
      </w:pPr>
      <w:r w:rsidRPr="008D0D89">
        <w:t>Altier N, Stewart J. Dopamine receptor antagonists in the nucleus accumbens attenuate analgesia induced by ventral tegmental area substance P or morphine and by nucleus accumbens amphetamine. J Pharmacol Exp Ther 1998; 285(1): 208-15.</w:t>
      </w:r>
    </w:p>
    <w:p w14:paraId="7CF3B672" w14:textId="77777777" w:rsidR="00930652" w:rsidRPr="008D0D89" w:rsidRDefault="00930652" w:rsidP="00930652">
      <w:pPr>
        <w:pStyle w:val="EndNoteBibliography"/>
        <w:spacing w:after="240"/>
      </w:pPr>
      <w:r w:rsidRPr="008D0D89">
        <w:t>Arendt-Nielsen L, Yarnitsky D. Experimental and clinical applications of quantitative sensory testing applied to skin, muscles and viscera. J Pain 2009; 10(6): 556-72.</w:t>
      </w:r>
    </w:p>
    <w:p w14:paraId="40A5922D" w14:textId="77777777" w:rsidR="00930652" w:rsidRPr="008D0D89" w:rsidRDefault="00930652" w:rsidP="00930652">
      <w:pPr>
        <w:pStyle w:val="EndNoteBibliography"/>
        <w:spacing w:after="240"/>
        <w:rPr>
          <w:lang w:val="it-IT"/>
        </w:rPr>
      </w:pPr>
      <w:r w:rsidRPr="008D0D89">
        <w:t xml:space="preserve">Aziz T, Pereira EAC. Basal ganglia. In: Standring S, editor. Gray's anatomy: the anatomical basis of clinical practice. </w:t>
      </w:r>
      <w:r w:rsidRPr="008D0D89">
        <w:rPr>
          <w:lang w:val="it-IT"/>
        </w:rPr>
        <w:t>41st ed: Elsevier; 2015.</w:t>
      </w:r>
    </w:p>
    <w:p w14:paraId="16990B4B" w14:textId="77777777" w:rsidR="00930652" w:rsidRPr="008D0D89" w:rsidRDefault="00930652" w:rsidP="00930652">
      <w:pPr>
        <w:pStyle w:val="EndNoteBibliography"/>
        <w:spacing w:after="240"/>
        <w:rPr>
          <w:lang w:val="it-IT"/>
        </w:rPr>
      </w:pPr>
      <w:r w:rsidRPr="008D0D89">
        <w:rPr>
          <w:lang w:val="it-IT"/>
        </w:rPr>
        <w:t>Barone P, Antonini A, Colosimo C, Marconi R, Morgante L, Avarello TP</w:t>
      </w:r>
      <w:r w:rsidRPr="008D0D89">
        <w:rPr>
          <w:i/>
          <w:lang w:val="it-IT"/>
        </w:rPr>
        <w:t>, et al.</w:t>
      </w:r>
      <w:r w:rsidRPr="008D0D89">
        <w:rPr>
          <w:lang w:val="it-IT"/>
        </w:rPr>
        <w:t xml:space="preserve"> </w:t>
      </w:r>
      <w:r w:rsidRPr="008D0D89">
        <w:t xml:space="preserve">The PRIAMO study: A multicenter assessment of nonmotor symptoms and their impact on quality of life in Parkinson's disease. </w:t>
      </w:r>
      <w:r w:rsidRPr="008D0D89">
        <w:rPr>
          <w:lang w:val="it-IT"/>
        </w:rPr>
        <w:t>Mov Disord 2009; 24(11): 1641-9.</w:t>
      </w:r>
    </w:p>
    <w:p w14:paraId="5E905EC1" w14:textId="77777777" w:rsidR="00930652" w:rsidRPr="008D0D89" w:rsidRDefault="00930652" w:rsidP="00930652">
      <w:pPr>
        <w:pStyle w:val="EndNoteBibliography"/>
        <w:spacing w:after="240"/>
        <w:rPr>
          <w:lang w:val="it-IT"/>
        </w:rPr>
      </w:pPr>
      <w:r w:rsidRPr="008D0D89">
        <w:rPr>
          <w:lang w:val="it-IT"/>
        </w:rPr>
        <w:t>Belasen A, Rizvi K, Gee LE, Yeung P, Prusik J, Ramirez-Zamora A</w:t>
      </w:r>
      <w:r w:rsidRPr="008D0D89">
        <w:rPr>
          <w:i/>
          <w:lang w:val="it-IT"/>
        </w:rPr>
        <w:t>, et al.</w:t>
      </w:r>
      <w:r w:rsidRPr="008D0D89">
        <w:rPr>
          <w:lang w:val="it-IT"/>
        </w:rPr>
        <w:t xml:space="preserve"> </w:t>
      </w:r>
      <w:r w:rsidRPr="008D0D89">
        <w:t xml:space="preserve">Effect of low-frequency deep brain stimulation on sensory thresholds in Parkinson's disease. </w:t>
      </w:r>
      <w:r w:rsidRPr="008D0D89">
        <w:rPr>
          <w:lang w:val="it-IT"/>
        </w:rPr>
        <w:t>J Neurosurg 2016; 126(2): 397-403.</w:t>
      </w:r>
    </w:p>
    <w:p w14:paraId="3ABF576F" w14:textId="77777777" w:rsidR="00930652" w:rsidRPr="008D0D89" w:rsidRDefault="00930652" w:rsidP="00930652">
      <w:pPr>
        <w:pStyle w:val="EndNoteBibliography"/>
        <w:spacing w:after="240"/>
      </w:pPr>
      <w:r w:rsidRPr="008D0D89">
        <w:rPr>
          <w:lang w:val="it-IT"/>
        </w:rPr>
        <w:t>Belasen A, Youn Y, Gee L, Prusik J, Lai B, Ramirez-Zamora A</w:t>
      </w:r>
      <w:r w:rsidRPr="008D0D89">
        <w:rPr>
          <w:i/>
          <w:lang w:val="it-IT"/>
        </w:rPr>
        <w:t>, et al.</w:t>
      </w:r>
      <w:r w:rsidRPr="008D0D89">
        <w:rPr>
          <w:lang w:val="it-IT"/>
        </w:rPr>
        <w:t xml:space="preserve"> </w:t>
      </w:r>
      <w:r w:rsidRPr="008D0D89">
        <w:t>The Effects of Mechanical and Thermal Stimuli on Local Field Potentials and Single Unit Activity in Parkinson's Disease Patients. Neuromodulation 2017; 19(7): 698-707.</w:t>
      </w:r>
    </w:p>
    <w:p w14:paraId="10EC3DA8" w14:textId="77777777" w:rsidR="00930652" w:rsidRPr="008D0D89" w:rsidRDefault="00930652" w:rsidP="00930652">
      <w:pPr>
        <w:pStyle w:val="EndNoteBibliography"/>
        <w:spacing w:after="240"/>
      </w:pPr>
      <w:r w:rsidRPr="008D0D89">
        <w:t>Binda KH, Real CC, Ferreira AFF, Britto LR, Chacur M. Antinociceptive effects of treadmill exercise in a rat model of Parkinson's disease: The role of cannabinoid and opioid receptors. Brain Res 2020; 1727: 146521.</w:t>
      </w:r>
    </w:p>
    <w:p w14:paraId="4CF80E47" w14:textId="77777777" w:rsidR="00930652" w:rsidRPr="008D0D89" w:rsidRDefault="00930652" w:rsidP="00930652">
      <w:pPr>
        <w:pStyle w:val="EndNoteBibliography"/>
        <w:spacing w:after="240"/>
      </w:pPr>
      <w:r w:rsidRPr="008D0D89">
        <w:t>Borsook D, Upadhyay J, Chudler EH, Becerra L. A key role of the basal ganglia in pain and analgesia--insights gained through human functional imaging. Mol Pain 2010; 6: 27.</w:t>
      </w:r>
    </w:p>
    <w:p w14:paraId="5FECEE29" w14:textId="77777777" w:rsidR="00930652" w:rsidRPr="008D0D89" w:rsidRDefault="00930652" w:rsidP="00930652">
      <w:pPr>
        <w:pStyle w:val="EndNoteBibliography"/>
        <w:spacing w:after="240"/>
      </w:pPr>
      <w:r w:rsidRPr="008D0D89">
        <w:t>Brefel-Courbon C, Payoux P, Thalamas C, Ory F, Quelven I, Chollet F</w:t>
      </w:r>
      <w:r w:rsidRPr="008D0D89">
        <w:rPr>
          <w:i/>
        </w:rPr>
        <w:t>, et al.</w:t>
      </w:r>
      <w:r w:rsidRPr="008D0D89">
        <w:t xml:space="preserve"> Effect of levodopa on pain threshold in Parkinson's disease: a clinical and positron emission tomography study. Mov Disord 2005; 20(12): 1557-63.</w:t>
      </w:r>
    </w:p>
    <w:p w14:paraId="285B66CF" w14:textId="77777777" w:rsidR="00930652" w:rsidRPr="008D0D89" w:rsidRDefault="00930652" w:rsidP="00930652">
      <w:pPr>
        <w:pStyle w:val="EndNoteBibliography"/>
        <w:spacing w:after="240"/>
      </w:pPr>
      <w:r w:rsidRPr="008D0D89">
        <w:t>Buhidma Y, Rukavina K, Chaudhuri KR, Duty S. Potential of animal models for advancing the understanding and treatment of pain in Parkinson's disease. NPJ Parkinsons Dis 2020; 6: 1.</w:t>
      </w:r>
    </w:p>
    <w:p w14:paraId="6157963C" w14:textId="77777777" w:rsidR="00930652" w:rsidRPr="008D0D89" w:rsidRDefault="00930652" w:rsidP="00930652">
      <w:pPr>
        <w:pStyle w:val="EndNoteBibliography"/>
        <w:spacing w:after="240"/>
      </w:pPr>
      <w:r w:rsidRPr="008D0D89">
        <w:t>Carlson JD, Iacono RP, Maeda G. Nociceptive excited and inhibited neurons within the pedunculopontine tegmental nucleus and cuneiform nucleus. Brain Res 2004; 1013(2): 182-7.</w:t>
      </w:r>
    </w:p>
    <w:p w14:paraId="5D0C4863" w14:textId="77777777" w:rsidR="00930652" w:rsidRPr="008D0D89" w:rsidRDefault="00930652" w:rsidP="00930652">
      <w:pPr>
        <w:pStyle w:val="EndNoteBibliography"/>
        <w:spacing w:after="240"/>
      </w:pPr>
      <w:r w:rsidRPr="008D0D89">
        <w:t>Ciampi de Andrade D, Lefaucheur JP, Galhardoni R, Ferreira KS, Brandao Paiva AR, Bor-Seng-Shu E</w:t>
      </w:r>
      <w:r w:rsidRPr="008D0D89">
        <w:rPr>
          <w:i/>
        </w:rPr>
        <w:t>, et al.</w:t>
      </w:r>
      <w:r w:rsidRPr="008D0D89">
        <w:t xml:space="preserve"> Subthalamic deep brain stimulation modulates small fiber-dependent sensory thresholds in Parkinson's disease. Pain 2012; 153(5): 1107-13.</w:t>
      </w:r>
    </w:p>
    <w:p w14:paraId="6CA9B5D6" w14:textId="77777777" w:rsidR="00930652" w:rsidRPr="008D0D89" w:rsidRDefault="00930652" w:rsidP="00930652">
      <w:pPr>
        <w:pStyle w:val="EndNoteBibliography"/>
        <w:spacing w:after="240"/>
      </w:pPr>
      <w:r w:rsidRPr="008D0D89">
        <w:lastRenderedPageBreak/>
        <w:t>Conte A, Khan N, Defazio G, Rothwell JC, Berardelli A. Pathophysiology of somatosensory abnormalities in Parkinson disease. Nat Rev Neurol 2013; 9(12): 687-97.</w:t>
      </w:r>
    </w:p>
    <w:p w14:paraId="6E668202" w14:textId="77777777" w:rsidR="00930652" w:rsidRPr="008D0D89" w:rsidRDefault="00930652" w:rsidP="00930652">
      <w:pPr>
        <w:pStyle w:val="EndNoteBibliography"/>
        <w:spacing w:after="240"/>
        <w:rPr>
          <w:lang w:val="it-IT"/>
        </w:rPr>
      </w:pPr>
      <w:r w:rsidRPr="008D0D89">
        <w:t>Cury RG, Galhardoni R, Fonoff ET, Dos Santos Ghilardi MG, Fonoff F, Arnaut D</w:t>
      </w:r>
      <w:r w:rsidRPr="008D0D89">
        <w:rPr>
          <w:i/>
        </w:rPr>
        <w:t>, et al.</w:t>
      </w:r>
      <w:r w:rsidRPr="008D0D89">
        <w:t xml:space="preserve"> Effects of deep brain stimulation on pain and other nonmotor symptoms in Parkinson disease. </w:t>
      </w:r>
      <w:r w:rsidRPr="008D0D89">
        <w:rPr>
          <w:lang w:val="it-IT"/>
        </w:rPr>
        <w:t>Neurology 2014; 83(16): 1403-9.</w:t>
      </w:r>
    </w:p>
    <w:p w14:paraId="1B5BA657" w14:textId="77777777" w:rsidR="00930652" w:rsidRPr="008D0D89" w:rsidRDefault="00930652" w:rsidP="00930652">
      <w:pPr>
        <w:pStyle w:val="EndNoteBibliography"/>
        <w:spacing w:after="240"/>
      </w:pPr>
      <w:r w:rsidRPr="008D0D89">
        <w:rPr>
          <w:lang w:val="it-IT"/>
        </w:rPr>
        <w:t>Defazio G, Antonini A, Tinazzi M, Gigante AF, Pietracupa S, Pellicciari R</w:t>
      </w:r>
      <w:r w:rsidRPr="008D0D89">
        <w:rPr>
          <w:i/>
          <w:lang w:val="it-IT"/>
        </w:rPr>
        <w:t>, et al.</w:t>
      </w:r>
      <w:r w:rsidRPr="008D0D89">
        <w:rPr>
          <w:lang w:val="it-IT"/>
        </w:rPr>
        <w:t xml:space="preserve"> </w:t>
      </w:r>
      <w:r w:rsidRPr="008D0D89">
        <w:t>Relationship between pain and motor and non-motor symptoms in Parkinson's disease. Eur J Neurol 2017; 24(7): 974-80.</w:t>
      </w:r>
    </w:p>
    <w:p w14:paraId="24F7C974" w14:textId="77777777" w:rsidR="00930652" w:rsidRPr="008D0D89" w:rsidRDefault="00930652" w:rsidP="00930652">
      <w:pPr>
        <w:pStyle w:val="EndNoteBibliography"/>
        <w:spacing w:after="240"/>
        <w:rPr>
          <w:lang w:val="it-IT"/>
        </w:rPr>
      </w:pPr>
      <w:r w:rsidRPr="008D0D89">
        <w:t>Dellapina E, Gerdelat-Mas A, Ory-Magne F, Pourcel L, Galitzky M, Calvas F</w:t>
      </w:r>
      <w:r w:rsidRPr="008D0D89">
        <w:rPr>
          <w:i/>
        </w:rPr>
        <w:t>, et al.</w:t>
      </w:r>
      <w:r w:rsidRPr="008D0D89">
        <w:t xml:space="preserve"> Apomorphine effect on pain threshold in Parkinson's disease: a clinical and positron emission tomography study. </w:t>
      </w:r>
      <w:r w:rsidRPr="008D0D89">
        <w:rPr>
          <w:lang w:val="it-IT"/>
        </w:rPr>
        <w:t>Mov Disord 2011; 26(1): 153-7.</w:t>
      </w:r>
    </w:p>
    <w:p w14:paraId="5933304B" w14:textId="77777777" w:rsidR="00930652" w:rsidRPr="008D0D89" w:rsidRDefault="00930652" w:rsidP="00930652">
      <w:pPr>
        <w:pStyle w:val="EndNoteBibliography"/>
        <w:spacing w:after="240"/>
      </w:pPr>
      <w:r w:rsidRPr="008D0D89">
        <w:rPr>
          <w:lang w:val="it-IT"/>
        </w:rPr>
        <w:t>Dellapina E, Ory-Magne F, Regragui W, Thalamas C, Lazorthes Y, Rascol O</w:t>
      </w:r>
      <w:r w:rsidRPr="008D0D89">
        <w:rPr>
          <w:i/>
          <w:lang w:val="it-IT"/>
        </w:rPr>
        <w:t>, et al.</w:t>
      </w:r>
      <w:r w:rsidRPr="008D0D89">
        <w:rPr>
          <w:lang w:val="it-IT"/>
        </w:rPr>
        <w:t xml:space="preserve"> </w:t>
      </w:r>
      <w:r w:rsidRPr="008D0D89">
        <w:t>Effect of subthalamic deep brain stimulation on pain in Parkinson's disease. Pain 2012; 153(11): 2267-73.</w:t>
      </w:r>
    </w:p>
    <w:p w14:paraId="281CA7E8" w14:textId="77777777" w:rsidR="00930652" w:rsidRPr="008D0D89" w:rsidRDefault="00930652" w:rsidP="00930652">
      <w:pPr>
        <w:pStyle w:val="EndNoteBibliography"/>
        <w:spacing w:after="240"/>
      </w:pPr>
      <w:r w:rsidRPr="008D0D89">
        <w:t>Dennis SG, Melzack R. Effects of cholinergic and dopaminergic agents on pain and morphine analgesia measured by three pain tests. Exp Neurol 1983; 81(1): 167-76.</w:t>
      </w:r>
    </w:p>
    <w:p w14:paraId="6DDF2BFA" w14:textId="77777777" w:rsidR="00930652" w:rsidRPr="008D0D89" w:rsidRDefault="00930652" w:rsidP="00930652">
      <w:pPr>
        <w:pStyle w:val="EndNoteBibliography"/>
        <w:spacing w:after="240"/>
      </w:pPr>
      <w:r w:rsidRPr="008D0D89">
        <w:t>Deuschl G, Schade-Brittinger C, Krack P, Volkmann J, Schafer H, Botzel K</w:t>
      </w:r>
      <w:r w:rsidRPr="008D0D89">
        <w:rPr>
          <w:i/>
        </w:rPr>
        <w:t>, et al.</w:t>
      </w:r>
      <w:r w:rsidRPr="008D0D89">
        <w:t xml:space="preserve"> A randomized trial of deep-brain stimulation for Parkinson's disease. N Engl J Med 2006; 355(9): 896-908.</w:t>
      </w:r>
    </w:p>
    <w:p w14:paraId="4200559F" w14:textId="77777777" w:rsidR="00930652" w:rsidRPr="008D0D89" w:rsidRDefault="00930652" w:rsidP="00930652">
      <w:pPr>
        <w:pStyle w:val="EndNoteBibliography"/>
        <w:spacing w:after="240"/>
      </w:pPr>
      <w:r w:rsidRPr="008D0D89">
        <w:t>DiMarzio M, Pilitsis JG, Gee L, Peng S, Prusik J, Durphy J</w:t>
      </w:r>
      <w:r w:rsidRPr="008D0D89">
        <w:rPr>
          <w:i/>
        </w:rPr>
        <w:t>, et al.</w:t>
      </w:r>
      <w:r w:rsidRPr="008D0D89">
        <w:t xml:space="preserve"> King's Parkinson's Disease Pain Scale for Assessment of Pain Relief Following Deep Brain Stimulation for Parkinson's Disease. Neuromodulation 2017.</w:t>
      </w:r>
    </w:p>
    <w:p w14:paraId="66C0A940" w14:textId="77777777" w:rsidR="00930652" w:rsidRPr="008D0D89" w:rsidRDefault="00930652" w:rsidP="00930652">
      <w:pPr>
        <w:pStyle w:val="EndNoteBibliography"/>
        <w:spacing w:after="240"/>
      </w:pPr>
      <w:r w:rsidRPr="008D0D89">
        <w:t>Djaldetti R, Shifrin A, Rogowski Z, Sprecher E, Melamed E, Yarnitsky D. Quantitative measurement of pain sensation in patients with Parkinson disease. Neurology 2004; 62(12): 2171-5.</w:t>
      </w:r>
    </w:p>
    <w:p w14:paraId="475126D2" w14:textId="77777777" w:rsidR="00930652" w:rsidRPr="008D0D89" w:rsidRDefault="00930652" w:rsidP="00930652">
      <w:pPr>
        <w:pStyle w:val="EndNoteBibliography"/>
        <w:spacing w:after="240"/>
      </w:pPr>
      <w:r w:rsidRPr="008D0D89">
        <w:t>Domenici RA, Campos ACP, Maciel ST, Berzuino MB, Hernandes MS, Fonoff ET</w:t>
      </w:r>
      <w:r w:rsidRPr="008D0D89">
        <w:rPr>
          <w:i/>
        </w:rPr>
        <w:t>, et al.</w:t>
      </w:r>
      <w:r w:rsidRPr="008D0D89">
        <w:t xml:space="preserve"> Parkinson's disease and pain: Modulation of nociceptive circuitry in a rat model of nigrostriatal lesion. Exp Neurol 2019; 315: 72-81.</w:t>
      </w:r>
    </w:p>
    <w:p w14:paraId="5624511E" w14:textId="77777777" w:rsidR="00930652" w:rsidRPr="008D0D89" w:rsidRDefault="00930652" w:rsidP="00930652">
      <w:pPr>
        <w:pStyle w:val="EndNoteBibliography"/>
        <w:spacing w:after="240"/>
      </w:pPr>
      <w:r w:rsidRPr="008D0D89">
        <w:t>Fernandez-Ruiz J. The endocannabinoid system as a target for the treatment of motor dysfunction. Br J Pharmacol 2009; 156(7): 1029-40.</w:t>
      </w:r>
    </w:p>
    <w:p w14:paraId="67F5D161" w14:textId="77777777" w:rsidR="00930652" w:rsidRPr="008D0D89" w:rsidRDefault="00930652" w:rsidP="00930652">
      <w:pPr>
        <w:pStyle w:val="EndNoteBibliography"/>
        <w:spacing w:after="240"/>
      </w:pPr>
      <w:r w:rsidRPr="008D0D89">
        <w:t>Ford B. Pain in Parkinson's disease. Mov Disord 2010; 25 Suppl 1: S98-103.</w:t>
      </w:r>
    </w:p>
    <w:p w14:paraId="0E16A995" w14:textId="77777777" w:rsidR="00930652" w:rsidRPr="008D0D89" w:rsidRDefault="00930652" w:rsidP="00930652">
      <w:pPr>
        <w:pStyle w:val="EndNoteBibliography"/>
        <w:spacing w:after="240"/>
      </w:pPr>
      <w:r w:rsidRPr="008D0D89">
        <w:rPr>
          <w:lang w:val="it-IT"/>
        </w:rPr>
        <w:t xml:space="preserve">Garcia-Garcia D, Guridi J, Toledo JB, Alegre M, Obeso JA, Rodriguez-Oroz MC. </w:t>
      </w:r>
      <w:r w:rsidRPr="008D0D89">
        <w:t>Stimulation sites in the subthalamic nucleus and clinical improvement in Parkinson's disease: a new approach for active contact localization. J Neurosurg 2016; 125(5): 1068-79.</w:t>
      </w:r>
    </w:p>
    <w:p w14:paraId="0D738189" w14:textId="77777777" w:rsidR="00930652" w:rsidRPr="008D0D89" w:rsidRDefault="00930652" w:rsidP="00930652">
      <w:pPr>
        <w:pStyle w:val="EndNoteBibliography"/>
        <w:spacing w:after="240"/>
      </w:pPr>
      <w:r w:rsidRPr="008D0D89">
        <w:t>Garcia-Larrea L, Frot M, Valeriani M. Brain generators of laser-evoked potentials: from dipoles to functional significance. Neurophysiol Clin 2003; 33(6): 279-92.</w:t>
      </w:r>
    </w:p>
    <w:p w14:paraId="7B9E261F" w14:textId="77777777" w:rsidR="00930652" w:rsidRPr="008D0D89" w:rsidRDefault="00930652" w:rsidP="00930652">
      <w:pPr>
        <w:pStyle w:val="EndNoteBibliography"/>
        <w:spacing w:after="240"/>
      </w:pPr>
      <w:r w:rsidRPr="008D0D89">
        <w:lastRenderedPageBreak/>
        <w:t>Gear RW, Aley KO, Levine JD. Pain-induced analgesia mediated by mesolimbic reward circuits. J Neurosci 1999; 19(16): 7175-81.</w:t>
      </w:r>
    </w:p>
    <w:p w14:paraId="209E3F61" w14:textId="77777777" w:rsidR="00930652" w:rsidRPr="008D0D89" w:rsidRDefault="00930652" w:rsidP="00930652">
      <w:pPr>
        <w:pStyle w:val="EndNoteBibliography"/>
        <w:spacing w:after="240"/>
      </w:pPr>
      <w:r w:rsidRPr="008D0D89">
        <w:t>Gee LE, Chen N, Ramirez-Zamora A, Shin DS, Pilitsis JG. The effects of subthalamic deep brain stimulation on mechanical and thermal thresholds in 6OHDA-lesioned rats. Eur J Neurosci 2015; 42(4): 2061-9.</w:t>
      </w:r>
    </w:p>
    <w:p w14:paraId="2C887D13" w14:textId="77777777" w:rsidR="00930652" w:rsidRPr="008D0D89" w:rsidRDefault="00930652" w:rsidP="00930652">
      <w:pPr>
        <w:pStyle w:val="EndNoteBibliography"/>
        <w:spacing w:after="240"/>
      </w:pPr>
      <w:r w:rsidRPr="008D0D89">
        <w:t>Gee LE, Walling I, Ramirez-Zamora A, Shin DS, Pilitsis JG. Subthalamic deep brain stimulation alters neuronal firing in canonical pain nuclei in a 6-hydroxydopamine lesioned rat model of Parkinson's disease. Exp Neurol 2016; 283(Pt A): 298-307.</w:t>
      </w:r>
    </w:p>
    <w:p w14:paraId="26861FD2" w14:textId="77777777" w:rsidR="00930652" w:rsidRPr="008D0D89" w:rsidRDefault="00930652" w:rsidP="00930652">
      <w:pPr>
        <w:pStyle w:val="EndNoteBibliography"/>
        <w:spacing w:after="240"/>
      </w:pPr>
      <w:r w:rsidRPr="008D0D89">
        <w:t>Genaro K, Fabris D, Prado WA. The antinociceptive effect of anterior pretectal nucleus stimulation is mediated by distinct neurotransmitter mechanisms in descending pain pathways. Brain Res Bull 2019; 146: 164-70.</w:t>
      </w:r>
    </w:p>
    <w:p w14:paraId="3B079BA2" w14:textId="77777777" w:rsidR="00930652" w:rsidRPr="008D0D89" w:rsidRDefault="00930652" w:rsidP="00930652">
      <w:pPr>
        <w:pStyle w:val="EndNoteBibliography"/>
        <w:spacing w:after="240"/>
      </w:pPr>
      <w:r w:rsidRPr="008D0D89">
        <w:t>Gerdelat-Mas A, Simonetta-Moreau M, Thalamas C, Ory-Magne F, Slaoui T, Rascol O</w:t>
      </w:r>
      <w:r w:rsidRPr="008D0D89">
        <w:rPr>
          <w:i/>
        </w:rPr>
        <w:t>, et al.</w:t>
      </w:r>
      <w:r w:rsidRPr="008D0D89">
        <w:t xml:space="preserve"> Levodopa raises objective pain threshold in Parkinson's disease: a RIII reflex study. J Neurol Neurosurg Psychiatry 2007; 78(10): 1140-2.</w:t>
      </w:r>
    </w:p>
    <w:p w14:paraId="15D72A75" w14:textId="77777777" w:rsidR="00930652" w:rsidRPr="008D0D89" w:rsidRDefault="00930652" w:rsidP="00930652">
      <w:pPr>
        <w:pStyle w:val="EndNoteBibliography"/>
        <w:spacing w:after="240"/>
      </w:pPr>
      <w:r w:rsidRPr="008D0D89">
        <w:t>Gierthmuhlen J, Arning P, Binder A, Herzog J, Deuschl G, Wasner G</w:t>
      </w:r>
      <w:r w:rsidRPr="008D0D89">
        <w:rPr>
          <w:i/>
        </w:rPr>
        <w:t>, et al.</w:t>
      </w:r>
      <w:r w:rsidRPr="008D0D89">
        <w:t xml:space="preserve"> Influence of deep brain stimulation and levodopa on sensory signs in Parkinson's disease. Mov Disord 2010; 25(9): 1195-202.</w:t>
      </w:r>
    </w:p>
    <w:p w14:paraId="70CD12AD" w14:textId="77777777" w:rsidR="00930652" w:rsidRPr="008D0D89" w:rsidRDefault="00930652" w:rsidP="00930652">
      <w:pPr>
        <w:pStyle w:val="EndNoteBibliography"/>
        <w:spacing w:after="240"/>
      </w:pPr>
      <w:r w:rsidRPr="008D0D89">
        <w:t>Hagelberg N, Jaaskelainen SK, Martikainen IK, Mansikka H, Forssell H, Scheinin H</w:t>
      </w:r>
      <w:r w:rsidRPr="008D0D89">
        <w:rPr>
          <w:i/>
        </w:rPr>
        <w:t>, et al.</w:t>
      </w:r>
      <w:r w:rsidRPr="008D0D89">
        <w:t xml:space="preserve"> Striatal dopamine D2 receptors in modulation of pain in humans: a review. Eur J Pharmacol 2004; 500(1-3): 187-92.</w:t>
      </w:r>
    </w:p>
    <w:p w14:paraId="5467695C" w14:textId="77777777" w:rsidR="00930652" w:rsidRPr="008D0D89" w:rsidRDefault="00930652" w:rsidP="00930652">
      <w:pPr>
        <w:pStyle w:val="EndNoteBibliography"/>
        <w:spacing w:after="240"/>
      </w:pPr>
      <w:r w:rsidRPr="008D0D89">
        <w:t>Hamani C, Saint-Cyr JA, Fraser J, Kaplitt M, Lozano AM. The subthalamic nucleus in the context of movement disorders. Brain 2004; 127(Pt 1): 4-20.</w:t>
      </w:r>
    </w:p>
    <w:p w14:paraId="3BF73033" w14:textId="77777777" w:rsidR="00930652" w:rsidRPr="008D0D89" w:rsidRDefault="00930652" w:rsidP="00930652">
      <w:pPr>
        <w:pStyle w:val="EndNoteBibliography"/>
        <w:spacing w:after="240"/>
      </w:pPr>
      <w:r w:rsidRPr="008D0D89">
        <w:t>Haynes WI, Haber SN. The organization of prefrontal-subthalamic inputs in primates provides an anatomical substrate for both functional specificity and integration: implications for Basal Ganglia models and deep brain stimulation. J Neurosci 2013; 33(11): 4804-14.</w:t>
      </w:r>
    </w:p>
    <w:p w14:paraId="3248AC37" w14:textId="77777777" w:rsidR="00930652" w:rsidRPr="008D0D89" w:rsidRDefault="00930652" w:rsidP="00930652">
      <w:pPr>
        <w:pStyle w:val="EndNoteBibliography"/>
        <w:spacing w:after="240"/>
      </w:pPr>
      <w:r w:rsidRPr="008D0D89">
        <w:t>Hilker R, Voges J, Weisenbach S, Kalbe E, Burghaus L, Ghaemi M</w:t>
      </w:r>
      <w:r w:rsidRPr="008D0D89">
        <w:rPr>
          <w:i/>
        </w:rPr>
        <w:t>, et al.</w:t>
      </w:r>
      <w:r w:rsidRPr="008D0D89">
        <w:t xml:space="preserve"> Subthalamic nucleus stimulation restores glucose metabolism in associative and limbic cortices and in cerebellum: evidence from a FDG-PET study in advanced Parkinson's disease. J Cereb Blood Flow Metab 2004; 24(1): 7-16.</w:t>
      </w:r>
    </w:p>
    <w:p w14:paraId="7656B96F" w14:textId="77777777" w:rsidR="00930652" w:rsidRPr="008D0D89" w:rsidRDefault="00930652" w:rsidP="00930652">
      <w:pPr>
        <w:pStyle w:val="EndNoteBibliography"/>
        <w:spacing w:after="240"/>
      </w:pPr>
      <w:r w:rsidRPr="008D0D89">
        <w:t>Iwamoto ET. Characterization of the antinociception induced by nicotine in the pedunculopontine tegmental nucleus and the nucleus raphe magnus. J Pharmacol Exp Ther 1991; 257(1): 120-33.</w:t>
      </w:r>
    </w:p>
    <w:p w14:paraId="4EAC351C" w14:textId="77777777" w:rsidR="00930652" w:rsidRPr="008D0D89" w:rsidRDefault="00930652" w:rsidP="00930652">
      <w:pPr>
        <w:pStyle w:val="EndNoteBibliography"/>
        <w:spacing w:after="240"/>
      </w:pPr>
      <w:r w:rsidRPr="008D0D89">
        <w:t>Jung YJ, Kim HJ, Jeon BS, Park H, Lee WW, Paek SH. An 8-Year Follow-up on the Effect of Subthalamic Nucleus Deep Brain Stimulation on Pain in Parkinson Disease. JAMA Neurol 2015; 72(5): 504-10.</w:t>
      </w:r>
    </w:p>
    <w:p w14:paraId="402EB449" w14:textId="77777777" w:rsidR="00930652" w:rsidRPr="008D0D89" w:rsidRDefault="00930652" w:rsidP="00930652">
      <w:pPr>
        <w:pStyle w:val="EndNoteBibliography"/>
        <w:spacing w:after="240"/>
      </w:pPr>
      <w:r w:rsidRPr="008D0D89">
        <w:lastRenderedPageBreak/>
        <w:t>Kass-Iliyya L, Leung M, Marshall A, Trotter P, Kobylecki C, Walker S</w:t>
      </w:r>
      <w:r w:rsidRPr="008D0D89">
        <w:rPr>
          <w:i/>
        </w:rPr>
        <w:t>, et al.</w:t>
      </w:r>
      <w:r w:rsidRPr="008D0D89">
        <w:t xml:space="preserve"> The perception of affective touch in Parkinson's disease and its relation to small fibre neuropathy. The European journal of neuroscience 2017; 45(2): 232-7.</w:t>
      </w:r>
    </w:p>
    <w:p w14:paraId="6290AF60" w14:textId="77777777" w:rsidR="00930652" w:rsidRPr="008D0D89" w:rsidRDefault="00930652" w:rsidP="00930652">
      <w:pPr>
        <w:pStyle w:val="EndNoteBibliography"/>
        <w:spacing w:after="240"/>
      </w:pPr>
      <w:r w:rsidRPr="008D0D89">
        <w:t>Khoo HM, Kishima H, Hosomi K, Maruo T, Tani N, Oshino S</w:t>
      </w:r>
      <w:r w:rsidRPr="008D0D89">
        <w:rPr>
          <w:i/>
        </w:rPr>
        <w:t>, et al.</w:t>
      </w:r>
      <w:r w:rsidRPr="008D0D89">
        <w:t xml:space="preserve"> Low-frequency subthalamic nucleus stimulation in Parkinson's disease: a randomized clinical trial. Mov Disord 2014; 29(2): 270-4.</w:t>
      </w:r>
    </w:p>
    <w:p w14:paraId="37E2B2DA" w14:textId="77777777" w:rsidR="00930652" w:rsidRPr="008D0D89" w:rsidRDefault="00930652" w:rsidP="00930652">
      <w:pPr>
        <w:pStyle w:val="EndNoteBibliography"/>
        <w:spacing w:after="240"/>
      </w:pPr>
      <w:r w:rsidRPr="008D0D89">
        <w:t>Kim HJ, Jeon BS, Lee JY, Paek SH, Kim DG. The benefit of subthalamic deep brain stimulation for pain in Parkinson disease: a 2-year follow-up study. Neurosurgery 2011; 70(1): 18-23; discussion -4.</w:t>
      </w:r>
    </w:p>
    <w:p w14:paraId="4EB4704A" w14:textId="77777777" w:rsidR="00930652" w:rsidRPr="008D0D89" w:rsidRDefault="00930652" w:rsidP="00930652">
      <w:pPr>
        <w:pStyle w:val="EndNoteBibliography"/>
        <w:spacing w:after="240"/>
      </w:pPr>
      <w:r w:rsidRPr="008D0D89">
        <w:t>Kim HJ, Paek SH, Kim JY, Lee JY, Lim YH, Kim MR</w:t>
      </w:r>
      <w:r w:rsidRPr="008D0D89">
        <w:rPr>
          <w:i/>
        </w:rPr>
        <w:t>, et al.</w:t>
      </w:r>
      <w:r w:rsidRPr="008D0D89">
        <w:t xml:space="preserve"> Chronic subthalamic deep brain stimulation improves pain in Parkinson disease. J Neurol 2008; 255(12): 1889-94.</w:t>
      </w:r>
    </w:p>
    <w:p w14:paraId="14D0941F" w14:textId="77777777" w:rsidR="00930652" w:rsidRPr="008D0D89" w:rsidRDefault="00930652" w:rsidP="00930652">
      <w:pPr>
        <w:pStyle w:val="EndNoteBibliography"/>
        <w:spacing w:after="240"/>
      </w:pPr>
      <w:r w:rsidRPr="008D0D89">
        <w:t>Kuhn AA, Williams D, Kupsch A, Limousin P, Hariz M, Schneider GH</w:t>
      </w:r>
      <w:r w:rsidRPr="008D0D89">
        <w:rPr>
          <w:i/>
        </w:rPr>
        <w:t>, et al.</w:t>
      </w:r>
      <w:r w:rsidRPr="008D0D89">
        <w:t xml:space="preserve"> Event-related beta desynchronization in human subthalamic nucleus correlates with motor performance. Brain 2004; 127(Pt 4): 735-46.</w:t>
      </w:r>
    </w:p>
    <w:p w14:paraId="16C6D976" w14:textId="77777777" w:rsidR="00930652" w:rsidRPr="008D0D89" w:rsidRDefault="00930652" w:rsidP="00930652">
      <w:pPr>
        <w:pStyle w:val="EndNoteBibliography"/>
        <w:spacing w:after="240"/>
      </w:pPr>
      <w:r w:rsidRPr="008D0D89">
        <w:t>Lin MT, Wu JJ, Chandra A, Tsay BL. Activation of striatal dopamine receptors induces pain inhibition in rats. J Neural Transm 1981; 51(3-4): 213-22.</w:t>
      </w:r>
    </w:p>
    <w:p w14:paraId="4D3DDBDC" w14:textId="77777777" w:rsidR="00930652" w:rsidRPr="008D0D89" w:rsidRDefault="00930652" w:rsidP="00930652">
      <w:pPr>
        <w:pStyle w:val="EndNoteBibliography"/>
        <w:spacing w:after="240"/>
      </w:pPr>
      <w:r w:rsidRPr="008D0D89">
        <w:t>Lozano AM, Lipsman N, Bergman H, Brown P, Chabardes S, Chang JW</w:t>
      </w:r>
      <w:r w:rsidRPr="008D0D89">
        <w:rPr>
          <w:i/>
        </w:rPr>
        <w:t>, et al.</w:t>
      </w:r>
      <w:r w:rsidRPr="008D0D89">
        <w:t xml:space="preserve"> Deep brain stimulation: current challenges and future directions. Nat Rev Neurol 2019; 15(3): 148-60.</w:t>
      </w:r>
    </w:p>
    <w:p w14:paraId="7EFD9486" w14:textId="77777777" w:rsidR="00930652" w:rsidRPr="008D0D89" w:rsidRDefault="00930652" w:rsidP="00930652">
      <w:pPr>
        <w:pStyle w:val="EndNoteBibliography"/>
        <w:spacing w:after="240"/>
      </w:pPr>
      <w:r w:rsidRPr="008D0D89">
        <w:t>Marques A, Chassin O, Morand D, Pereira B, Debilly B, Derost P</w:t>
      </w:r>
      <w:r w:rsidRPr="008D0D89">
        <w:rPr>
          <w:i/>
        </w:rPr>
        <w:t>, et al.</w:t>
      </w:r>
      <w:r w:rsidRPr="008D0D89">
        <w:t xml:space="preserve"> Central pain modulation after subthalamic nucleus stimulation: A crossover randomized trial. Neurology 2013; 81(7): 633-40.</w:t>
      </w:r>
    </w:p>
    <w:p w14:paraId="51EBA77F" w14:textId="77777777" w:rsidR="00930652" w:rsidRPr="008D0D89" w:rsidRDefault="00930652" w:rsidP="00930652">
      <w:pPr>
        <w:pStyle w:val="EndNoteBibliography"/>
        <w:spacing w:after="240"/>
      </w:pPr>
      <w:r w:rsidRPr="008D0D89">
        <w:t>Maruo T, Saitoh Y, Hosomi K, Kishima H, Shimokawa T, Hirata M</w:t>
      </w:r>
      <w:r w:rsidRPr="008D0D89">
        <w:rPr>
          <w:i/>
        </w:rPr>
        <w:t>, et al.</w:t>
      </w:r>
      <w:r w:rsidRPr="008D0D89">
        <w:t xml:space="preserve"> Deep brain stimulation of the subthalamic nucleus improves temperature sensation in patients with Parkinson's disease. Pain 2011; 152(4): 860-5.</w:t>
      </w:r>
    </w:p>
    <w:p w14:paraId="1BA5F6B3" w14:textId="77777777" w:rsidR="00930652" w:rsidRPr="008D0D89" w:rsidRDefault="00930652" w:rsidP="00930652">
      <w:pPr>
        <w:pStyle w:val="EndNoteBibliography"/>
        <w:spacing w:after="240"/>
      </w:pPr>
      <w:r w:rsidRPr="008D0D89">
        <w:t>Millan MJ. Descending control of pain. Prog Neurobiol 2002; 66(6): 355-474.</w:t>
      </w:r>
    </w:p>
    <w:p w14:paraId="20F4E4DE" w14:textId="77777777" w:rsidR="00930652" w:rsidRPr="008D0D89" w:rsidRDefault="00930652" w:rsidP="00930652">
      <w:pPr>
        <w:pStyle w:val="EndNoteBibliography"/>
        <w:spacing w:after="240"/>
      </w:pPr>
      <w:r w:rsidRPr="008D0D89">
        <w:t>Mylius V, Brebbermann J, Dohmann H, Engau I, Oertel WH, Moller JC. Pain sensitivity and clinical progression in Parkinson's disease. Mov Disord 2011; 26(12): 2220-5.</w:t>
      </w:r>
    </w:p>
    <w:p w14:paraId="4760E539" w14:textId="77777777" w:rsidR="00930652" w:rsidRPr="008D0D89" w:rsidRDefault="00930652" w:rsidP="00930652">
      <w:pPr>
        <w:pStyle w:val="EndNoteBibliography"/>
        <w:spacing w:after="240"/>
      </w:pPr>
      <w:r w:rsidRPr="008D0D89">
        <w:t>Mylius V, Engau I, Teepker M, Stiasny-Kolster K, Schepelmann K, Oertel WH</w:t>
      </w:r>
      <w:r w:rsidRPr="008D0D89">
        <w:rPr>
          <w:i/>
        </w:rPr>
        <w:t>, et al.</w:t>
      </w:r>
      <w:r w:rsidRPr="008D0D89">
        <w:t xml:space="preserve"> Pain sensitivity and descending inhibition of pain in Parkinson's disease. J Neurol Neurosurg Psychiatry 2009; 80(1): 24-8.</w:t>
      </w:r>
    </w:p>
    <w:p w14:paraId="0D6E12D6" w14:textId="77777777" w:rsidR="00930652" w:rsidRPr="008D0D89" w:rsidRDefault="00930652" w:rsidP="00930652">
      <w:pPr>
        <w:pStyle w:val="EndNoteBibliography"/>
        <w:spacing w:after="240"/>
      </w:pPr>
      <w:r w:rsidRPr="008D0D89">
        <w:t>Naser PV, Kuner R. Molecular, Cellular and Circuit Basis of Cholinergic Modulation of Pain. Neuroscience 2018; 387: 135-48.</w:t>
      </w:r>
    </w:p>
    <w:p w14:paraId="1123A5C2" w14:textId="77777777" w:rsidR="00930652" w:rsidRPr="008D0D89" w:rsidRDefault="00930652" w:rsidP="00930652">
      <w:pPr>
        <w:pStyle w:val="EndNoteBibliography"/>
        <w:spacing w:after="240"/>
        <w:rPr>
          <w:lang w:val="it-IT"/>
        </w:rPr>
      </w:pPr>
      <w:r w:rsidRPr="008D0D89">
        <w:t xml:space="preserve">Nebe A, Ebersbach G. Pain intensity on and off levodopa in patients with Parkinson's disease. </w:t>
      </w:r>
      <w:r w:rsidRPr="008D0D89">
        <w:rPr>
          <w:lang w:val="it-IT"/>
        </w:rPr>
        <w:t>Mov Disord 2009; 24(8): 1233-7.</w:t>
      </w:r>
    </w:p>
    <w:p w14:paraId="63C436F3" w14:textId="77777777" w:rsidR="00930652" w:rsidRPr="008D0D89" w:rsidRDefault="00930652" w:rsidP="00930652">
      <w:pPr>
        <w:pStyle w:val="EndNoteBibliography"/>
        <w:spacing w:after="240"/>
        <w:rPr>
          <w:lang w:val="it-IT"/>
        </w:rPr>
      </w:pPr>
      <w:r w:rsidRPr="008D0D89">
        <w:rPr>
          <w:lang w:val="it-IT"/>
        </w:rPr>
        <w:lastRenderedPageBreak/>
        <w:t>Nolano M, Provitera V, Estraneo A, Selim MM, Caporaso G, Stancanelli A</w:t>
      </w:r>
      <w:r w:rsidRPr="008D0D89">
        <w:rPr>
          <w:i/>
          <w:lang w:val="it-IT"/>
        </w:rPr>
        <w:t>, et al.</w:t>
      </w:r>
      <w:r w:rsidRPr="008D0D89">
        <w:rPr>
          <w:lang w:val="it-IT"/>
        </w:rPr>
        <w:t xml:space="preserve"> </w:t>
      </w:r>
      <w:r w:rsidRPr="008D0D89">
        <w:t xml:space="preserve">Sensory deficit in Parkinson's disease: evidence of a cutaneous denervation. </w:t>
      </w:r>
      <w:r w:rsidRPr="008D0D89">
        <w:rPr>
          <w:lang w:val="it-IT"/>
        </w:rPr>
        <w:t>Brain 2008; 131(Pt 7): 1903-11.</w:t>
      </w:r>
    </w:p>
    <w:p w14:paraId="47406777" w14:textId="77777777" w:rsidR="00930652" w:rsidRPr="008D0D89" w:rsidRDefault="00930652" w:rsidP="00930652">
      <w:pPr>
        <w:pStyle w:val="EndNoteBibliography"/>
        <w:spacing w:after="240"/>
      </w:pPr>
      <w:r w:rsidRPr="008D0D89">
        <w:rPr>
          <w:lang w:val="it-IT"/>
        </w:rPr>
        <w:t>Nolano M, Provitera V, Manganelli F, Iodice R, Stancanelli A, Caporaso G</w:t>
      </w:r>
      <w:r w:rsidRPr="008D0D89">
        <w:rPr>
          <w:i/>
          <w:lang w:val="it-IT"/>
        </w:rPr>
        <w:t>, et al.</w:t>
      </w:r>
      <w:r w:rsidRPr="008D0D89">
        <w:rPr>
          <w:lang w:val="it-IT"/>
        </w:rPr>
        <w:t xml:space="preserve"> </w:t>
      </w:r>
      <w:r w:rsidRPr="008D0D89">
        <w:t>Loss of cutaneous large and small fibers in naive and l-dopa-treated PD patients. Neurology 2017; 89(8): 776-84.</w:t>
      </w:r>
    </w:p>
    <w:p w14:paraId="2CA3FFD4" w14:textId="77777777" w:rsidR="00930652" w:rsidRPr="008D0D89" w:rsidRDefault="00930652" w:rsidP="00930652">
      <w:pPr>
        <w:pStyle w:val="EndNoteBibliography"/>
        <w:spacing w:after="240"/>
      </w:pPr>
      <w:r w:rsidRPr="008D0D89">
        <w:t>Obeso JA, Stamelou M, Goetz CG, Poewe W, Lang AE, Weintraub D</w:t>
      </w:r>
      <w:r w:rsidRPr="008D0D89">
        <w:rPr>
          <w:i/>
        </w:rPr>
        <w:t>, et al.</w:t>
      </w:r>
      <w:r w:rsidRPr="008D0D89">
        <w:t xml:space="preserve"> Past, present, and future of Parkinson's disease: A special essay on the 200th Anniversary of the Shaking Palsy. Mov Disord 2017; 32(9): 1264-310.</w:t>
      </w:r>
    </w:p>
    <w:p w14:paraId="523AB7D5" w14:textId="77777777" w:rsidR="00930652" w:rsidRPr="008D0D89" w:rsidRDefault="00930652" w:rsidP="00930652">
      <w:pPr>
        <w:pStyle w:val="EndNoteBibliography"/>
        <w:spacing w:after="240"/>
      </w:pPr>
      <w:r w:rsidRPr="008D0D89">
        <w:t>Oshima H, Katayama Y, Morishita T, Sumi K, Otaka T, Kobayashi K</w:t>
      </w:r>
      <w:r w:rsidRPr="008D0D89">
        <w:rPr>
          <w:i/>
        </w:rPr>
        <w:t>, et al.</w:t>
      </w:r>
      <w:r w:rsidRPr="008D0D89">
        <w:t xml:space="preserve"> Subthalamic nucleus stimulation for attenuation of pain related to Parkinson disease. J Neurosurg 2012; 116(1): 99-106.</w:t>
      </w:r>
    </w:p>
    <w:p w14:paraId="29657AAB" w14:textId="77777777" w:rsidR="00930652" w:rsidRPr="008D0D89" w:rsidRDefault="00930652" w:rsidP="00930652">
      <w:pPr>
        <w:pStyle w:val="EndNoteBibliography"/>
        <w:spacing w:after="240"/>
      </w:pPr>
      <w:r w:rsidRPr="008D0D89">
        <w:t>Parent A, Hazrati LN. Functional anatomy of the basal ganglia. II. The place of subthalamic nucleus and external pallidum in basal ganglia circuitry. Brain Res Brain Res Rev 1995; 20(1): 128-54.</w:t>
      </w:r>
    </w:p>
    <w:p w14:paraId="085FAB08" w14:textId="77777777" w:rsidR="00930652" w:rsidRPr="008D0D89" w:rsidRDefault="00930652" w:rsidP="00930652">
      <w:pPr>
        <w:pStyle w:val="EndNoteBibliography"/>
        <w:spacing w:after="240"/>
      </w:pPr>
      <w:r w:rsidRPr="008D0D89">
        <w:t>Parker T, Huang Y, Gong C, Chen Y, Wang S, Green AL</w:t>
      </w:r>
      <w:r w:rsidRPr="008D0D89">
        <w:rPr>
          <w:i/>
        </w:rPr>
        <w:t>, et al.</w:t>
      </w:r>
      <w:r w:rsidRPr="008D0D89">
        <w:t xml:space="preserve"> Pain-Induced Beta Activity in the Subthalamic Nucleus of Parkinson's Disease. Stereotact Funct Neurosurg 2020: 1-7.</w:t>
      </w:r>
    </w:p>
    <w:p w14:paraId="46B428C7" w14:textId="77777777" w:rsidR="00930652" w:rsidRPr="008D0D89" w:rsidRDefault="00930652" w:rsidP="00930652">
      <w:pPr>
        <w:pStyle w:val="EndNoteBibliography"/>
        <w:spacing w:after="240"/>
      </w:pPr>
      <w:r w:rsidRPr="008D0D89">
        <w:t>Pautrat A, Rolland M, Barthelemy M, Baunez C, Sinniger V, Piallat B</w:t>
      </w:r>
      <w:r w:rsidRPr="008D0D89">
        <w:rPr>
          <w:i/>
        </w:rPr>
        <w:t>, et al.</w:t>
      </w:r>
      <w:r w:rsidRPr="008D0D89">
        <w:t xml:space="preserve"> Revealing a novel nociceptive network that links the subthalamic nucleus to pain processing. Elife 2018; 7.</w:t>
      </w:r>
    </w:p>
    <w:p w14:paraId="3671BF80" w14:textId="77777777" w:rsidR="00930652" w:rsidRPr="008D0D89" w:rsidRDefault="00930652" w:rsidP="00930652">
      <w:pPr>
        <w:pStyle w:val="EndNoteBibliography"/>
        <w:spacing w:after="240"/>
        <w:rPr>
          <w:lang w:val="it-IT"/>
        </w:rPr>
      </w:pPr>
      <w:r w:rsidRPr="008D0D89">
        <w:t>Pellaprat J, Ory-Magne F, Canivet C, Simonetta-Moreau M, Lotterie JA, Radji F</w:t>
      </w:r>
      <w:r w:rsidRPr="008D0D89">
        <w:rPr>
          <w:i/>
        </w:rPr>
        <w:t>, et al.</w:t>
      </w:r>
      <w:r w:rsidRPr="008D0D89">
        <w:t xml:space="preserve"> Deep brain stimulation of the subthalamic nucleus improves pain in Parkinson's disease. </w:t>
      </w:r>
      <w:r w:rsidRPr="008D0D89">
        <w:rPr>
          <w:lang w:val="it-IT"/>
        </w:rPr>
        <w:t>Parkinsonism Relat Disord 2014; 20(6): 662-4.</w:t>
      </w:r>
    </w:p>
    <w:p w14:paraId="29F753D4" w14:textId="77777777" w:rsidR="00930652" w:rsidRPr="008D0D89" w:rsidRDefault="00930652" w:rsidP="00930652">
      <w:pPr>
        <w:pStyle w:val="EndNoteBibliography"/>
        <w:spacing w:after="240"/>
      </w:pPr>
      <w:r w:rsidRPr="008D0D89">
        <w:rPr>
          <w:lang w:val="it-IT"/>
        </w:rPr>
        <w:t>Perrotta A, Sandrini G, Serrao M, Buscone S, Tassorelli C, Tinazzi M</w:t>
      </w:r>
      <w:r w:rsidRPr="008D0D89">
        <w:rPr>
          <w:i/>
          <w:lang w:val="it-IT"/>
        </w:rPr>
        <w:t>, et al.</w:t>
      </w:r>
      <w:r w:rsidRPr="008D0D89">
        <w:rPr>
          <w:lang w:val="it-IT"/>
        </w:rPr>
        <w:t xml:space="preserve"> </w:t>
      </w:r>
      <w:r w:rsidRPr="008D0D89">
        <w:t>Facilitated temporal summation of pain at spinal level in Parkinson's disease. Mov Disord 2011; 26(3): 442-8.</w:t>
      </w:r>
    </w:p>
    <w:p w14:paraId="71B0DABE" w14:textId="77777777" w:rsidR="00930652" w:rsidRPr="008D0D89" w:rsidRDefault="00930652" w:rsidP="00930652">
      <w:pPr>
        <w:pStyle w:val="EndNoteBibliography"/>
        <w:spacing w:after="240"/>
      </w:pPr>
      <w:r w:rsidRPr="008D0D89">
        <w:t>Priebe JA, Kunz M, Morcinek C, Rieckmann P, Lautenbacher S. Electrophysiological assessment of nociception in patients with Parkinson's disease: A multi-methods approach. J Neurol Sci 2016; 368: 59-69.</w:t>
      </w:r>
    </w:p>
    <w:p w14:paraId="19969C84" w14:textId="77777777" w:rsidR="00930652" w:rsidRPr="008D0D89" w:rsidRDefault="00930652" w:rsidP="00930652">
      <w:pPr>
        <w:pStyle w:val="EndNoteBibliography"/>
        <w:spacing w:after="240"/>
      </w:pPr>
      <w:r w:rsidRPr="008D0D89">
        <w:t>Raja SN, Carr DB, Cohen M, Finnerup NB, Flor H, Gibson S</w:t>
      </w:r>
      <w:r w:rsidRPr="008D0D89">
        <w:rPr>
          <w:i/>
        </w:rPr>
        <w:t>, et al.</w:t>
      </w:r>
      <w:r w:rsidRPr="008D0D89">
        <w:t xml:space="preserve"> The revised International Association for the Study of Pain definition of pain: concepts, challenges, and compromises. Pain 2020.</w:t>
      </w:r>
    </w:p>
    <w:p w14:paraId="21FA49AB" w14:textId="77777777" w:rsidR="00930652" w:rsidRPr="008D0D89" w:rsidRDefault="00930652" w:rsidP="00930652">
      <w:pPr>
        <w:pStyle w:val="EndNoteBibliography"/>
        <w:spacing w:after="240"/>
      </w:pPr>
      <w:r w:rsidRPr="008D0D89">
        <w:t>Roeder Z, Chen Q, Davis S, Carlson JD, Tupone D, Heinricher MM. Parabrachial complex links pain transmission to descending pain modulation. Pain 2016; 157(12): 2697-708.</w:t>
      </w:r>
    </w:p>
    <w:p w14:paraId="183C4C16" w14:textId="77777777" w:rsidR="00930652" w:rsidRPr="008D0D89" w:rsidRDefault="00930652" w:rsidP="00930652">
      <w:pPr>
        <w:pStyle w:val="EndNoteBibliography"/>
        <w:spacing w:after="240"/>
        <w:rPr>
          <w:lang w:val="it-IT"/>
        </w:rPr>
      </w:pPr>
      <w:r w:rsidRPr="008D0D89">
        <w:t xml:space="preserve">Rye DB, Lee HJ, Saper CB, Wainer BH. Medullary and spinal efferents of the pedunculopontine tegmental nucleus and adjacent mesopontine tegmentum in the rat. </w:t>
      </w:r>
      <w:r w:rsidRPr="008D0D89">
        <w:rPr>
          <w:lang w:val="it-IT"/>
        </w:rPr>
        <w:t>J Comp Neurol 1988; 269(3): 315-41.</w:t>
      </w:r>
    </w:p>
    <w:p w14:paraId="31C09B5B" w14:textId="77777777" w:rsidR="00930652" w:rsidRPr="008D0D89" w:rsidRDefault="00930652" w:rsidP="00930652">
      <w:pPr>
        <w:pStyle w:val="EndNoteBibliography"/>
        <w:spacing w:after="240"/>
      </w:pPr>
      <w:r w:rsidRPr="008D0D89">
        <w:rPr>
          <w:lang w:val="it-IT"/>
        </w:rPr>
        <w:t>Schestatsky P, Kumru H, Valls-Sole J, Valldeoriola F, Marti MJ, Tolosa E</w:t>
      </w:r>
      <w:r w:rsidRPr="008D0D89">
        <w:rPr>
          <w:i/>
          <w:lang w:val="it-IT"/>
        </w:rPr>
        <w:t>, et al.</w:t>
      </w:r>
      <w:r w:rsidRPr="008D0D89">
        <w:rPr>
          <w:lang w:val="it-IT"/>
        </w:rPr>
        <w:t xml:space="preserve"> </w:t>
      </w:r>
      <w:r w:rsidRPr="008D0D89">
        <w:t>Neurophysiologic study of central pain in patients with Parkinson disease. Neurology 2007; 69(23): 2162-9.</w:t>
      </w:r>
    </w:p>
    <w:p w14:paraId="4818DCA9" w14:textId="77777777" w:rsidR="00930652" w:rsidRPr="008D0D89" w:rsidRDefault="00930652" w:rsidP="00930652">
      <w:pPr>
        <w:pStyle w:val="EndNoteBibliography"/>
        <w:spacing w:after="240"/>
      </w:pPr>
      <w:r w:rsidRPr="008D0D89">
        <w:lastRenderedPageBreak/>
        <w:t>Schouenborg J, Kalliomaki J. Functional organization of the nociceptive withdrawal reflexes. I. Activation of hindlimb muscles in the rat. Exp Brain Res 1990; 83(1): 67-78.</w:t>
      </w:r>
    </w:p>
    <w:p w14:paraId="4CD36352" w14:textId="77777777" w:rsidR="00930652" w:rsidRPr="008D0D89" w:rsidRDefault="00930652" w:rsidP="00930652">
      <w:pPr>
        <w:pStyle w:val="EndNoteBibliography"/>
        <w:spacing w:after="240"/>
      </w:pPr>
      <w:r w:rsidRPr="008D0D89">
        <w:t>Scott DJ, Heitzeg MM, Koeppe RA, Stohler CS, Zubieta JK. Variations in the human pain stress experience mediated by ventral and dorsal basal ganglia dopamine activity. J Neurosci 2006; 26(42): 10789-95.</w:t>
      </w:r>
    </w:p>
    <w:p w14:paraId="6B7CC7D3" w14:textId="77777777" w:rsidR="00930652" w:rsidRPr="008D0D89" w:rsidRDefault="00930652" w:rsidP="00930652">
      <w:pPr>
        <w:pStyle w:val="EndNoteBibliography"/>
        <w:spacing w:after="240"/>
      </w:pPr>
      <w:r w:rsidRPr="008D0D89">
        <w:t>Silverdale MA, Kobylecki C, Kass-Iliyya L, Martinez-Martin P, Lawton M, Cotterill S</w:t>
      </w:r>
      <w:r w:rsidRPr="008D0D89">
        <w:rPr>
          <w:i/>
        </w:rPr>
        <w:t>, et al.</w:t>
      </w:r>
      <w:r w:rsidRPr="008D0D89">
        <w:t xml:space="preserve"> A detailed clinical study of pain in 1957 participants with early/moderate Parkinson's disease. Parkinsonism Relat Disord 2018.</w:t>
      </w:r>
    </w:p>
    <w:p w14:paraId="2EC1AF62" w14:textId="77777777" w:rsidR="00930652" w:rsidRPr="008D0D89" w:rsidRDefault="00930652" w:rsidP="00930652">
      <w:pPr>
        <w:pStyle w:val="EndNoteBibliography"/>
        <w:spacing w:after="240"/>
      </w:pPr>
      <w:r w:rsidRPr="008D0D89">
        <w:t>Smith H, Gee L, Kumar V, Ramirez-Zamora A, Durphy J, Hanspal E</w:t>
      </w:r>
      <w:r w:rsidRPr="008D0D89">
        <w:rPr>
          <w:i/>
        </w:rPr>
        <w:t>, et al.</w:t>
      </w:r>
      <w:r w:rsidRPr="008D0D89">
        <w:t xml:space="preserve"> Deep brain stimulation significantly decreases disability from low back pain in patients with advanced Parkinson's disease. Stereotact Funct Neurosurg 2015; 93(3): 206-11.</w:t>
      </w:r>
    </w:p>
    <w:p w14:paraId="4E0AC01F" w14:textId="77777777" w:rsidR="00930652" w:rsidRPr="008D0D89" w:rsidRDefault="00930652" w:rsidP="00930652">
      <w:pPr>
        <w:pStyle w:val="EndNoteBibliography"/>
        <w:spacing w:after="240"/>
      </w:pPr>
      <w:r w:rsidRPr="008D0D89">
        <w:t>Spielberger S, Wolf E, Kress M, Seppi K, Poewe W. The influence of deep brain stimulation on pain perception in Parkinson's disease. Mov Disord 2011; 26(7): 1367-8.</w:t>
      </w:r>
    </w:p>
    <w:p w14:paraId="6A50CC9A" w14:textId="77777777" w:rsidR="00930652" w:rsidRPr="008D0D89" w:rsidRDefault="00930652" w:rsidP="00930652">
      <w:pPr>
        <w:pStyle w:val="EndNoteBibliography"/>
        <w:spacing w:after="240"/>
      </w:pPr>
      <w:r w:rsidRPr="008D0D89">
        <w:t>Sung S, Vijiaratnam N, Chan DWC, Farrell M, Evans AH. Pain sensitivity in Parkinson's disease: Systematic review and meta-analysis. Parkinsonism Relat Disord 2018; 48: 17-27.</w:t>
      </w:r>
    </w:p>
    <w:p w14:paraId="156F37AD" w14:textId="77777777" w:rsidR="00930652" w:rsidRPr="008D0D89" w:rsidRDefault="00930652" w:rsidP="00930652">
      <w:pPr>
        <w:pStyle w:val="EndNoteBibliography"/>
        <w:spacing w:after="240"/>
      </w:pPr>
      <w:r w:rsidRPr="008D0D89">
        <w:t>Surucu O, Baumann-Vogel H, Uhl M, Imbach LL, Baumann CR. Subthalamic deep brain stimulation versus best medical therapy for L-dopa responsive pain in Parkinson's disease. Pain 2013; 154(8): 1477-9.</w:t>
      </w:r>
    </w:p>
    <w:p w14:paraId="73CB2E6B" w14:textId="77777777" w:rsidR="00930652" w:rsidRPr="008D0D89" w:rsidRDefault="00930652" w:rsidP="00930652">
      <w:pPr>
        <w:pStyle w:val="EndNoteBibliography"/>
        <w:spacing w:after="240"/>
      </w:pPr>
      <w:r w:rsidRPr="008D0D89">
        <w:t>Tan Y, Tan J, Deng J, Cui W, He H, Yang F</w:t>
      </w:r>
      <w:r w:rsidRPr="008D0D89">
        <w:rPr>
          <w:i/>
        </w:rPr>
        <w:t>, et al.</w:t>
      </w:r>
      <w:r w:rsidRPr="008D0D89">
        <w:t xml:space="preserve"> Alteration of Basal Ganglia and Right Frontoparietal Network in Early Drug-Naive Parkinson's Disease during Heat Pain Stimuli and Resting State. Front Hum Neurosci 2015a; 9: 467.</w:t>
      </w:r>
    </w:p>
    <w:p w14:paraId="53F8B49C" w14:textId="77777777" w:rsidR="00930652" w:rsidRPr="008D0D89" w:rsidRDefault="00930652" w:rsidP="00930652">
      <w:pPr>
        <w:pStyle w:val="EndNoteBibliography"/>
        <w:spacing w:after="240"/>
      </w:pPr>
      <w:r w:rsidRPr="008D0D89">
        <w:t>Tan Y, Tan J, Luo C, Cui W, He H, Bin Y</w:t>
      </w:r>
      <w:r w:rsidRPr="008D0D89">
        <w:rPr>
          <w:i/>
        </w:rPr>
        <w:t>, et al.</w:t>
      </w:r>
      <w:r w:rsidRPr="008D0D89">
        <w:t xml:space="preserve"> Altered Brain Activation in Early Drug-Naive Parkinson's Disease during Heat Pain Stimuli: An fMRI Study. Parkinsons Dis 2015b; 2015: 273019.</w:t>
      </w:r>
    </w:p>
    <w:p w14:paraId="31D7B931" w14:textId="77777777" w:rsidR="00930652" w:rsidRPr="008D0D89" w:rsidRDefault="00930652" w:rsidP="00930652">
      <w:pPr>
        <w:pStyle w:val="EndNoteBibliography"/>
        <w:spacing w:after="240"/>
      </w:pPr>
      <w:r w:rsidRPr="008D0D89">
        <w:t>Thompson JM, Neugebauer V. Cortico-limbic pain mechanisms. Neurosci Lett 2018.</w:t>
      </w:r>
    </w:p>
    <w:p w14:paraId="5B921028" w14:textId="77777777" w:rsidR="00930652" w:rsidRPr="008D0D89" w:rsidRDefault="00930652" w:rsidP="00930652">
      <w:pPr>
        <w:pStyle w:val="EndNoteBibliography"/>
        <w:spacing w:after="240"/>
        <w:rPr>
          <w:lang w:val="it-IT"/>
        </w:rPr>
      </w:pPr>
      <w:r w:rsidRPr="008D0D89">
        <w:t xml:space="preserve">Tiemann L, Heitmann H, Schulz E, Baumkotter J, Ploner M. Dopamine precursor depletion influences pain affect rather than pain sensation. </w:t>
      </w:r>
      <w:r w:rsidRPr="008D0D89">
        <w:rPr>
          <w:lang w:val="it-IT"/>
        </w:rPr>
        <w:t>PLoS One 2014; 9(4): e96167.</w:t>
      </w:r>
    </w:p>
    <w:p w14:paraId="6B031957" w14:textId="77777777" w:rsidR="00930652" w:rsidRPr="008D0D89" w:rsidRDefault="00930652" w:rsidP="00930652">
      <w:pPr>
        <w:pStyle w:val="EndNoteBibliography"/>
        <w:spacing w:after="240"/>
        <w:rPr>
          <w:lang w:val="it-IT"/>
        </w:rPr>
      </w:pPr>
      <w:r w:rsidRPr="008D0D89">
        <w:rPr>
          <w:lang w:val="it-IT"/>
        </w:rPr>
        <w:t>Tinazzi M, Del Vesco C, Defazio G, Fincati E, Smania N, Moretto G</w:t>
      </w:r>
      <w:r w:rsidRPr="008D0D89">
        <w:rPr>
          <w:i/>
          <w:lang w:val="it-IT"/>
        </w:rPr>
        <w:t>, et al.</w:t>
      </w:r>
      <w:r w:rsidRPr="008D0D89">
        <w:rPr>
          <w:lang w:val="it-IT"/>
        </w:rPr>
        <w:t xml:space="preserve"> </w:t>
      </w:r>
      <w:r w:rsidRPr="008D0D89">
        <w:t xml:space="preserve">Abnormal processing of the nociceptive input in Parkinson's disease: a study with CO2 laser evoked potentials. </w:t>
      </w:r>
      <w:r w:rsidRPr="008D0D89">
        <w:rPr>
          <w:lang w:val="it-IT"/>
        </w:rPr>
        <w:t>Pain 2008; 136(1-2): 117-24.</w:t>
      </w:r>
    </w:p>
    <w:p w14:paraId="2339989F" w14:textId="77777777" w:rsidR="00930652" w:rsidRPr="008D0D89" w:rsidRDefault="00930652" w:rsidP="00930652">
      <w:pPr>
        <w:pStyle w:val="EndNoteBibliography"/>
        <w:spacing w:after="240"/>
        <w:rPr>
          <w:lang w:val="it-IT"/>
        </w:rPr>
      </w:pPr>
      <w:r w:rsidRPr="008D0D89">
        <w:rPr>
          <w:lang w:val="it-IT"/>
        </w:rPr>
        <w:t>Tinazzi M, Recchia S, Simonetto S, Defazio G, Tamburin S, Moretto G</w:t>
      </w:r>
      <w:r w:rsidRPr="008D0D89">
        <w:rPr>
          <w:i/>
          <w:lang w:val="it-IT"/>
        </w:rPr>
        <w:t>, et al.</w:t>
      </w:r>
      <w:r w:rsidRPr="008D0D89">
        <w:rPr>
          <w:lang w:val="it-IT"/>
        </w:rPr>
        <w:t xml:space="preserve"> </w:t>
      </w:r>
      <w:r w:rsidRPr="008D0D89">
        <w:t xml:space="preserve">Hyperalgesia and laser evoked potentials alterations in hemiparkinson: evidence for an abnormal nociceptive processing. </w:t>
      </w:r>
      <w:r w:rsidRPr="008D0D89">
        <w:rPr>
          <w:lang w:val="it-IT"/>
        </w:rPr>
        <w:t>J Neurol Sci 2009; 276(1-2): 153-8.</w:t>
      </w:r>
    </w:p>
    <w:p w14:paraId="14114055" w14:textId="77777777" w:rsidR="00930652" w:rsidRPr="008D0D89" w:rsidRDefault="00930652" w:rsidP="00930652">
      <w:pPr>
        <w:pStyle w:val="EndNoteBibliography"/>
        <w:spacing w:after="240"/>
      </w:pPr>
      <w:r w:rsidRPr="008D0D89">
        <w:rPr>
          <w:lang w:val="it-IT"/>
        </w:rPr>
        <w:lastRenderedPageBreak/>
        <w:t>Tinazzi M, Recchia S, Simonetto S, Tamburin S, Defazio G, Fiaschi A</w:t>
      </w:r>
      <w:r w:rsidRPr="008D0D89">
        <w:rPr>
          <w:i/>
          <w:lang w:val="it-IT"/>
        </w:rPr>
        <w:t>, et al.</w:t>
      </w:r>
      <w:r w:rsidRPr="008D0D89">
        <w:rPr>
          <w:lang w:val="it-IT"/>
        </w:rPr>
        <w:t xml:space="preserve"> </w:t>
      </w:r>
      <w:r w:rsidRPr="008D0D89">
        <w:t>Muscular pain in Parkinson's disease and nociceptive processing assessed with CO2 laser-evoked potentials. Mov Disord 2010; 25(2): 213-20.</w:t>
      </w:r>
    </w:p>
    <w:p w14:paraId="60D6896B" w14:textId="77777777" w:rsidR="00930652" w:rsidRPr="008D0D89" w:rsidRDefault="00930652" w:rsidP="00930652">
      <w:pPr>
        <w:pStyle w:val="EndNoteBibliography"/>
        <w:spacing w:after="240"/>
        <w:rPr>
          <w:lang w:val="it-IT"/>
        </w:rPr>
      </w:pPr>
      <w:r w:rsidRPr="008D0D89">
        <w:t xml:space="preserve">Treede RD, Kenshalo DR, Gracely RH, Jones AK. The cortical representation of pain. </w:t>
      </w:r>
      <w:r w:rsidRPr="008D0D89">
        <w:rPr>
          <w:lang w:val="it-IT"/>
        </w:rPr>
        <w:t>Pain 1999; 79(2-3): 105-11.</w:t>
      </w:r>
    </w:p>
    <w:p w14:paraId="621633C9" w14:textId="77777777" w:rsidR="00930652" w:rsidRPr="008D0D89" w:rsidRDefault="00930652" w:rsidP="00930652">
      <w:pPr>
        <w:pStyle w:val="EndNoteBibliography"/>
        <w:spacing w:after="240"/>
      </w:pPr>
      <w:r w:rsidRPr="008D0D89">
        <w:rPr>
          <w:lang w:val="it-IT"/>
        </w:rPr>
        <w:t>Vela L, Cano-de-la-Cuerda R, Fil A, Munoz-Hellin E, Ortiz-Gutierrez R, Macias-Macias Y</w:t>
      </w:r>
      <w:r w:rsidRPr="008D0D89">
        <w:rPr>
          <w:i/>
          <w:lang w:val="it-IT"/>
        </w:rPr>
        <w:t>, et al.</w:t>
      </w:r>
      <w:r w:rsidRPr="008D0D89">
        <w:rPr>
          <w:lang w:val="it-IT"/>
        </w:rPr>
        <w:t xml:space="preserve"> </w:t>
      </w:r>
      <w:r w:rsidRPr="008D0D89">
        <w:t>Thermal and mechanical pain thresholds in patients with fluctuating Parkinson's disease. Parkinsonism Relat Disord 2012; 18(8): 953-7.</w:t>
      </w:r>
    </w:p>
    <w:p w14:paraId="75FB0B16" w14:textId="77777777" w:rsidR="00930652" w:rsidRPr="008D0D89" w:rsidRDefault="00930652" w:rsidP="00930652">
      <w:pPr>
        <w:pStyle w:val="EndNoteBibliography"/>
        <w:spacing w:after="240"/>
      </w:pPr>
      <w:r w:rsidRPr="008D0D89">
        <w:t>Witjas T, Kaphan E, Regis J, Jouve E, Cherif AA, Peragut JC</w:t>
      </w:r>
      <w:r w:rsidRPr="008D0D89">
        <w:rPr>
          <w:i/>
        </w:rPr>
        <w:t>, et al.</w:t>
      </w:r>
      <w:r w:rsidRPr="008D0D89">
        <w:t xml:space="preserve"> Effects of chronic subthalamic stimulation on nonmotor fluctuations in Parkinson's disease. Mov Disord 2007; 22(12): 1729-34.</w:t>
      </w:r>
    </w:p>
    <w:p w14:paraId="0CE93429" w14:textId="77777777" w:rsidR="00930652" w:rsidRPr="008D0D89" w:rsidRDefault="00930652" w:rsidP="00930652">
      <w:pPr>
        <w:pStyle w:val="EndNoteBibliography"/>
        <w:spacing w:after="240"/>
      </w:pPr>
      <w:r w:rsidRPr="008D0D89">
        <w:t>Wolz M, Hauschild J, Koy J, Fauser M, Klingelhofer L, Schackert G</w:t>
      </w:r>
      <w:r w:rsidRPr="008D0D89">
        <w:rPr>
          <w:i/>
        </w:rPr>
        <w:t>, et al.</w:t>
      </w:r>
      <w:r w:rsidRPr="008D0D89">
        <w:t xml:space="preserve"> Immediate effects of deep brain stimulation of the subthalamic nucleus on nonmotor symptoms in Parkinson's disease. Parkinsonism Relat Disord 2012; 18(8): 994-7.</w:t>
      </w:r>
    </w:p>
    <w:p w14:paraId="31E1D9F0" w14:textId="77777777" w:rsidR="00930652" w:rsidRPr="008D0D89" w:rsidRDefault="00930652" w:rsidP="00930652">
      <w:pPr>
        <w:pStyle w:val="EndNoteBibliography"/>
        <w:spacing w:after="240"/>
        <w:rPr>
          <w:lang w:val="it-IT"/>
        </w:rPr>
      </w:pPr>
      <w:r w:rsidRPr="008D0D89">
        <w:t xml:space="preserve">Woolf NJ, Butcher LL. Cholinergic systems in the rat brain: IV. Descending projections of the pontomesencephalic tegmentum. </w:t>
      </w:r>
      <w:r w:rsidRPr="008D0D89">
        <w:rPr>
          <w:lang w:val="it-IT"/>
        </w:rPr>
        <w:t>Brain Res Bull 1989; 23(6): 519-40.</w:t>
      </w:r>
    </w:p>
    <w:p w14:paraId="44747FA8" w14:textId="77777777" w:rsidR="00930652" w:rsidRPr="008D0D89" w:rsidRDefault="00930652" w:rsidP="00930652">
      <w:pPr>
        <w:pStyle w:val="EndNoteBibliography"/>
      </w:pPr>
      <w:r w:rsidRPr="008D0D89">
        <w:rPr>
          <w:lang w:val="it-IT"/>
        </w:rPr>
        <w:t>Zambito-Marsala S, Erro R, Bacchin R, Fornasier A, Fabris F, Lo Cascio C</w:t>
      </w:r>
      <w:r w:rsidRPr="008D0D89">
        <w:rPr>
          <w:i/>
          <w:lang w:val="it-IT"/>
        </w:rPr>
        <w:t>, et al.</w:t>
      </w:r>
      <w:r w:rsidRPr="008D0D89">
        <w:rPr>
          <w:lang w:val="it-IT"/>
        </w:rPr>
        <w:t xml:space="preserve"> </w:t>
      </w:r>
      <w:r w:rsidRPr="008D0D89">
        <w:t>Abnormal nociceptive processing occurs centrally and not peripherally in pain-free Parkinson disease patients: A study with laser-evoked potentials. Parkinsonism Relat Disord 2017; 34: 43-8.</w:t>
      </w:r>
    </w:p>
    <w:p w14:paraId="104C8962" w14:textId="063BF00B" w:rsidR="00DC3374" w:rsidRPr="008D0D89" w:rsidRDefault="00674418" w:rsidP="00C45793">
      <w:pPr>
        <w:rPr>
          <w:rFonts w:cs="Times New Roman"/>
        </w:rPr>
      </w:pPr>
      <w:r w:rsidRPr="008D0D89">
        <w:rPr>
          <w:rFonts w:cs="Times New Roman"/>
        </w:rPr>
        <w:fldChar w:fldCharType="end"/>
      </w:r>
    </w:p>
    <w:p w14:paraId="416F2F56" w14:textId="77777777" w:rsidR="00DC3374" w:rsidRPr="008D0D89" w:rsidRDefault="00DC3374">
      <w:pPr>
        <w:spacing w:after="160" w:line="259" w:lineRule="auto"/>
        <w:jc w:val="left"/>
        <w:rPr>
          <w:rFonts w:cs="Times New Roman"/>
        </w:rPr>
      </w:pPr>
      <w:r w:rsidRPr="008D0D89">
        <w:rPr>
          <w:rFonts w:cs="Times New Roman"/>
        </w:rPr>
        <w:br w:type="page"/>
      </w:r>
    </w:p>
    <w:p w14:paraId="7B678A39" w14:textId="76EE450C" w:rsidR="008D0D89" w:rsidRPr="008D0D89" w:rsidRDefault="008D0D89">
      <w:pPr>
        <w:spacing w:after="160" w:line="259" w:lineRule="auto"/>
        <w:jc w:val="left"/>
        <w:rPr>
          <w:rFonts w:eastAsiaTheme="majorEastAsia" w:cs="Times New Roman"/>
          <w:b/>
          <w:bCs/>
          <w:color w:val="000000" w:themeColor="text1"/>
          <w:sz w:val="28"/>
          <w:szCs w:val="28"/>
        </w:rPr>
      </w:pPr>
      <w:r w:rsidRPr="008D0D89">
        <w:rPr>
          <w:b/>
          <w:bCs/>
          <w:sz w:val="28"/>
        </w:rPr>
        <w:lastRenderedPageBreak/>
        <w:t>Figure</w:t>
      </w:r>
      <w:r w:rsidRPr="008D0D89">
        <w:rPr>
          <w:b/>
          <w:bCs/>
          <w:noProof/>
          <w:sz w:val="28"/>
        </w:rPr>
        <w:t xml:space="preserve"> </w:t>
      </w:r>
      <w:r w:rsidRPr="008D0D89">
        <w:rPr>
          <w:b/>
          <w:bCs/>
          <w:noProof/>
          <w:sz w:val="28"/>
        </w:rPr>
        <w:drawing>
          <wp:anchor distT="0" distB="0" distL="114300" distR="114300" simplePos="0" relativeHeight="251659264" behindDoc="1" locked="0" layoutInCell="1" allowOverlap="1" wp14:anchorId="1FD66653" wp14:editId="25594735">
            <wp:simplePos x="0" y="0"/>
            <wp:positionH relativeFrom="column">
              <wp:posOffset>0</wp:posOffset>
            </wp:positionH>
            <wp:positionV relativeFrom="paragraph">
              <wp:posOffset>1450213</wp:posOffset>
            </wp:positionV>
            <wp:extent cx="5562600" cy="5295900"/>
            <wp:effectExtent l="0" t="0" r="0" b="0"/>
            <wp:wrapNone/>
            <wp:docPr id="1" name="Picture 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schematic&#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562600" cy="5295900"/>
                    </a:xfrm>
                    <a:prstGeom prst="rect">
                      <a:avLst/>
                    </a:prstGeom>
                  </pic:spPr>
                </pic:pic>
              </a:graphicData>
            </a:graphic>
          </wp:anchor>
        </w:drawing>
      </w:r>
      <w:r w:rsidRPr="008D0D89">
        <w:rPr>
          <w:b/>
          <w:bCs/>
          <w:sz w:val="28"/>
        </w:rPr>
        <w:br w:type="page"/>
      </w:r>
    </w:p>
    <w:p w14:paraId="67C1ECBF" w14:textId="11B582CC" w:rsidR="00DC3374" w:rsidRPr="008D0D89" w:rsidRDefault="00DC3374" w:rsidP="00DC3374">
      <w:pPr>
        <w:pStyle w:val="Heading1"/>
        <w:rPr>
          <w:b w:val="0"/>
          <w:bCs w:val="0"/>
          <w:sz w:val="28"/>
        </w:rPr>
      </w:pPr>
      <w:r w:rsidRPr="008D0D89">
        <w:rPr>
          <w:sz w:val="28"/>
        </w:rPr>
        <w:lastRenderedPageBreak/>
        <w:t>FIGURE LEGEND</w:t>
      </w:r>
    </w:p>
    <w:p w14:paraId="15A445DD" w14:textId="77777777" w:rsidR="00DC3374" w:rsidRPr="008D0D89" w:rsidRDefault="00DC3374" w:rsidP="00DC3374">
      <w:pPr>
        <w:pStyle w:val="Heading2"/>
        <w:spacing w:line="360" w:lineRule="auto"/>
        <w:rPr>
          <w:rFonts w:cs="Times New Roman"/>
          <w:sz w:val="24"/>
        </w:rPr>
      </w:pPr>
    </w:p>
    <w:p w14:paraId="5A18E708" w14:textId="77777777" w:rsidR="00DC3374" w:rsidRPr="008D0D89" w:rsidRDefault="00DC3374" w:rsidP="00DC3374">
      <w:pPr>
        <w:rPr>
          <w:rFonts w:cs="Times New Roman"/>
          <w:b/>
          <w:color w:val="000000" w:themeColor="text1"/>
        </w:rPr>
      </w:pPr>
      <w:r w:rsidRPr="008D0D89">
        <w:rPr>
          <w:rFonts w:cs="Times New Roman"/>
          <w:b/>
          <w:color w:val="000000" w:themeColor="text1"/>
        </w:rPr>
        <w:t>Schematic representation of pathways involved in PD pain.</w:t>
      </w:r>
    </w:p>
    <w:p w14:paraId="0863FD25" w14:textId="77777777" w:rsidR="00DC3374" w:rsidRPr="008D0D89" w:rsidRDefault="00DC3374" w:rsidP="00DC3374">
      <w:pPr>
        <w:spacing w:line="360" w:lineRule="auto"/>
        <w:rPr>
          <w:rFonts w:cs="Times New Roman"/>
          <w:color w:val="000000" w:themeColor="text1"/>
        </w:rPr>
      </w:pPr>
      <w:r w:rsidRPr="008D0D89">
        <w:rPr>
          <w:rFonts w:cs="Times New Roman"/>
          <w:color w:val="000000" w:themeColor="text1"/>
        </w:rPr>
        <w:t xml:space="preserve">(1) Degeneration of the nigrostriatal pathways from midbrain dopaminergic nuclei (MDN) to dorsal striatum leads to the characteristic motor features of PD which can give rise to pain subtypes related to motor symptoms such as dystonic, dyskinetic or musculoskeletal pain. (2) Dopamine depletion in the striatum could enhance pain perception independently of motor symptoms by affecting the way sensory stimuli are processed. (3) Loss of projections from brainstem monoaminergic nuclei (BMN) to the spinal cord could enhance the transmission of nociceptive signals to the brain. (4) The STN connects with brainstem nuclei involved in pain processing and control of descending pain modulation, including pedunculopontine nucleus (PPN) and parabrachial nucleus (PBN), and receives nociceptive inputs via a pathway parallel to the </w:t>
      </w:r>
      <w:proofErr w:type="spellStart"/>
      <w:r w:rsidRPr="008D0D89">
        <w:rPr>
          <w:rFonts w:cs="Times New Roman"/>
          <w:color w:val="000000" w:themeColor="text1"/>
        </w:rPr>
        <w:t>spino</w:t>
      </w:r>
      <w:proofErr w:type="spellEnd"/>
      <w:r w:rsidRPr="008D0D89">
        <w:rPr>
          <w:rFonts w:cs="Times New Roman"/>
          <w:color w:val="000000" w:themeColor="text1"/>
        </w:rPr>
        <w:t>-</w:t>
      </w:r>
      <w:proofErr w:type="spellStart"/>
      <w:r w:rsidRPr="008D0D89">
        <w:rPr>
          <w:rFonts w:cs="Times New Roman"/>
          <w:color w:val="000000" w:themeColor="text1"/>
        </w:rPr>
        <w:t>parabrachio</w:t>
      </w:r>
      <w:proofErr w:type="spellEnd"/>
      <w:r w:rsidRPr="008D0D89">
        <w:rPr>
          <w:rFonts w:cs="Times New Roman"/>
          <w:color w:val="000000" w:themeColor="text1"/>
        </w:rPr>
        <w:t xml:space="preserve">-amygdaloid pathway as well as from cerebral cortex. Dashed lines represent pathways that degenerate in PD. </w:t>
      </w:r>
    </w:p>
    <w:p w14:paraId="7EF322BE" w14:textId="75D9EFBF" w:rsidR="008D0D89" w:rsidRDefault="00DC3374" w:rsidP="00DC3374">
      <w:pPr>
        <w:spacing w:line="360" w:lineRule="auto"/>
        <w:rPr>
          <w:rFonts w:cs="Times New Roman"/>
          <w:color w:val="000000" w:themeColor="text1"/>
        </w:rPr>
      </w:pPr>
      <w:r w:rsidRPr="008D0D89">
        <w:rPr>
          <w:rFonts w:cs="Times New Roman"/>
          <w:color w:val="000000" w:themeColor="text1"/>
        </w:rPr>
        <w:t xml:space="preserve">Abbreviations: amygdala (Am), brainstem monoaminergic nuclei (BMN), globus pallidus (GP), </w:t>
      </w:r>
      <w:proofErr w:type="spellStart"/>
      <w:r w:rsidRPr="008D0D89">
        <w:rPr>
          <w:rFonts w:cs="Times New Roman"/>
          <w:color w:val="000000" w:themeColor="text1"/>
        </w:rPr>
        <w:t>mibrain</w:t>
      </w:r>
      <w:proofErr w:type="spellEnd"/>
      <w:r w:rsidRPr="008D0D89">
        <w:rPr>
          <w:rFonts w:cs="Times New Roman"/>
          <w:color w:val="000000" w:themeColor="text1"/>
        </w:rPr>
        <w:t xml:space="preserve"> dopaminergic nuclei (MDN), parabrachial nucleus (PBN), pedunculopontine nucleus (PPN), striatum (Str), subthalamic nucleus (STN).</w:t>
      </w:r>
    </w:p>
    <w:p w14:paraId="44CF58AA" w14:textId="77777777" w:rsidR="008D0D89" w:rsidRDefault="008D0D89">
      <w:pPr>
        <w:spacing w:after="160" w:line="259" w:lineRule="auto"/>
        <w:jc w:val="left"/>
        <w:rPr>
          <w:rFonts w:cs="Times New Roman"/>
          <w:color w:val="000000" w:themeColor="text1"/>
        </w:rPr>
      </w:pPr>
      <w:r>
        <w:rPr>
          <w:rFonts w:cs="Times New Roman"/>
          <w:color w:val="000000" w:themeColor="text1"/>
        </w:rPr>
        <w:br w:type="page"/>
      </w:r>
    </w:p>
    <w:p w14:paraId="291866C0" w14:textId="77777777" w:rsidR="008D0D89" w:rsidRDefault="008D0D89" w:rsidP="008D0D89">
      <w:pPr>
        <w:rPr>
          <w:rFonts w:ascii="Gill Sans MT" w:hAnsi="Gill Sans MT" w:cs="Times New Roman"/>
          <w:b/>
          <w:bCs/>
          <w:sz w:val="16"/>
          <w:szCs w:val="16"/>
        </w:rPr>
        <w:sectPr w:rsidR="008D0D89" w:rsidSect="00335EB5">
          <w:footerReference w:type="default" r:id="rId9"/>
          <w:pgSz w:w="12240" w:h="15840"/>
          <w:pgMar w:top="1418" w:right="1418" w:bottom="1418" w:left="1418" w:header="709" w:footer="709" w:gutter="0"/>
          <w:cols w:space="708"/>
          <w:docGrid w:linePitch="360"/>
        </w:sectPr>
      </w:pPr>
    </w:p>
    <w:tbl>
      <w:tblPr>
        <w:tblStyle w:val="GridTable2-Accent3"/>
        <w:tblpPr w:leftFromText="180" w:rightFromText="180" w:vertAnchor="text" w:horzAnchor="margin" w:tblpXSpec="center" w:tblpY="523"/>
        <w:tblW w:w="13750" w:type="dxa"/>
        <w:tblLayout w:type="fixed"/>
        <w:tblLook w:val="04A0" w:firstRow="1" w:lastRow="0" w:firstColumn="1" w:lastColumn="0" w:noHBand="0" w:noVBand="1"/>
      </w:tblPr>
      <w:tblGrid>
        <w:gridCol w:w="1701"/>
        <w:gridCol w:w="722"/>
        <w:gridCol w:w="1121"/>
        <w:gridCol w:w="1418"/>
        <w:gridCol w:w="1842"/>
        <w:gridCol w:w="2127"/>
        <w:gridCol w:w="1984"/>
        <w:gridCol w:w="2835"/>
      </w:tblGrid>
      <w:tr w:rsidR="008D0D89" w:rsidRPr="008D0D89" w14:paraId="35D9362E" w14:textId="77777777" w:rsidTr="008D0D89">
        <w:trPr>
          <w:cnfStyle w:val="100000000000" w:firstRow="1" w:lastRow="0" w:firstColumn="0" w:lastColumn="0" w:oddVBand="0" w:evenVBand="0" w:oddHBand="0" w:evenHBand="0" w:firstRowFirstColumn="0" w:firstRowLastColumn="0" w:lastRowFirstColumn="0" w:lastRowLastColumn="0"/>
          <w:trHeight w:val="455"/>
        </w:trPr>
        <w:tc>
          <w:tcPr>
            <w:cnfStyle w:val="001000000000" w:firstRow="0" w:lastRow="0" w:firstColumn="1" w:lastColumn="0" w:oddVBand="0" w:evenVBand="0" w:oddHBand="0" w:evenHBand="0" w:firstRowFirstColumn="0" w:firstRowLastColumn="0" w:lastRowFirstColumn="0" w:lastRowLastColumn="0"/>
            <w:tcW w:w="1701" w:type="dxa"/>
            <w:tcBorders>
              <w:top w:val="single" w:sz="12" w:space="0" w:color="7B7B7B" w:themeColor="accent3" w:themeShade="BF"/>
            </w:tcBorders>
            <w:vAlign w:val="center"/>
          </w:tcPr>
          <w:p w14:paraId="4C3AFBE2" w14:textId="77777777" w:rsidR="008D0D89" w:rsidRPr="008D0D89" w:rsidRDefault="008D0D89" w:rsidP="008D0D89">
            <w:pPr>
              <w:spacing w:line="240" w:lineRule="auto"/>
              <w:jc w:val="left"/>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lastRenderedPageBreak/>
              <w:t>Study</w:t>
            </w:r>
          </w:p>
        </w:tc>
        <w:tc>
          <w:tcPr>
            <w:tcW w:w="722" w:type="dxa"/>
            <w:tcBorders>
              <w:top w:val="single" w:sz="12" w:space="0" w:color="7B7B7B" w:themeColor="accent3" w:themeShade="BF"/>
            </w:tcBorders>
            <w:vAlign w:val="center"/>
          </w:tcPr>
          <w:p w14:paraId="0DDDF58E" w14:textId="77777777" w:rsidR="008D0D89" w:rsidRPr="008D0D89" w:rsidRDefault="008D0D89" w:rsidP="008D0D89">
            <w:pPr>
              <w:spacing w:line="240" w:lineRule="auto"/>
              <w:jc w:val="left"/>
              <w:cnfStyle w:val="100000000000" w:firstRow="1" w:lastRow="0" w:firstColumn="0" w:lastColumn="0" w:oddVBand="0" w:evenVBand="0" w:oddHBand="0"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N</w:t>
            </w:r>
          </w:p>
        </w:tc>
        <w:tc>
          <w:tcPr>
            <w:tcW w:w="1121" w:type="dxa"/>
            <w:tcBorders>
              <w:top w:val="single" w:sz="12" w:space="0" w:color="7B7B7B" w:themeColor="accent3" w:themeShade="BF"/>
            </w:tcBorders>
            <w:vAlign w:val="center"/>
          </w:tcPr>
          <w:p w14:paraId="17220402" w14:textId="77777777" w:rsidR="008D0D89" w:rsidRPr="008D0D89" w:rsidRDefault="008D0D89" w:rsidP="008D0D89">
            <w:pPr>
              <w:spacing w:line="240" w:lineRule="auto"/>
              <w:jc w:val="left"/>
              <w:cnfStyle w:val="100000000000" w:firstRow="1" w:lastRow="0" w:firstColumn="0" w:lastColumn="0" w:oddVBand="0" w:evenVBand="0" w:oddHBand="0"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Disease duration (y)</w:t>
            </w:r>
          </w:p>
        </w:tc>
        <w:tc>
          <w:tcPr>
            <w:tcW w:w="1418" w:type="dxa"/>
            <w:tcBorders>
              <w:top w:val="single" w:sz="12" w:space="0" w:color="7B7B7B" w:themeColor="accent3" w:themeShade="BF"/>
            </w:tcBorders>
            <w:vAlign w:val="center"/>
          </w:tcPr>
          <w:p w14:paraId="0F0075C7" w14:textId="77777777" w:rsidR="008D0D89" w:rsidRPr="008D0D89" w:rsidRDefault="008D0D89" w:rsidP="008D0D89">
            <w:pPr>
              <w:spacing w:line="240" w:lineRule="auto"/>
              <w:jc w:val="left"/>
              <w:cnfStyle w:val="100000000000" w:firstRow="1" w:lastRow="0" w:firstColumn="0" w:lastColumn="0" w:oddVBand="0" w:evenVBand="0" w:oddHBand="0"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 xml:space="preserve">Time from DBS surgery </w:t>
            </w:r>
          </w:p>
        </w:tc>
        <w:tc>
          <w:tcPr>
            <w:tcW w:w="1842" w:type="dxa"/>
            <w:tcBorders>
              <w:top w:val="single" w:sz="12" w:space="0" w:color="7B7B7B" w:themeColor="accent3" w:themeShade="BF"/>
            </w:tcBorders>
          </w:tcPr>
          <w:p w14:paraId="1FB31DD9" w14:textId="77777777" w:rsidR="008D0D89" w:rsidRPr="008D0D89" w:rsidRDefault="008D0D89" w:rsidP="008D0D89">
            <w:pPr>
              <w:spacing w:line="240" w:lineRule="auto"/>
              <w:jc w:val="left"/>
              <w:cnfStyle w:val="100000000000" w:firstRow="1" w:lastRow="0" w:firstColumn="0" w:lastColumn="0" w:oddVBand="0" w:evenVBand="0" w:oddHBand="0"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Experimental condition</w:t>
            </w:r>
          </w:p>
        </w:tc>
        <w:tc>
          <w:tcPr>
            <w:tcW w:w="2127" w:type="dxa"/>
            <w:tcBorders>
              <w:top w:val="single" w:sz="12" w:space="0" w:color="7B7B7B" w:themeColor="accent3" w:themeShade="BF"/>
            </w:tcBorders>
            <w:vAlign w:val="center"/>
          </w:tcPr>
          <w:p w14:paraId="358CDD68" w14:textId="77777777" w:rsidR="008D0D89" w:rsidRPr="008D0D89" w:rsidRDefault="008D0D89" w:rsidP="008D0D89">
            <w:pPr>
              <w:spacing w:line="240" w:lineRule="auto"/>
              <w:jc w:val="left"/>
              <w:cnfStyle w:val="100000000000" w:firstRow="1" w:lastRow="0" w:firstColumn="0" w:lastColumn="0" w:oddVBand="0" w:evenVBand="0" w:oddHBand="0"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Type of Pain</w:t>
            </w:r>
          </w:p>
        </w:tc>
        <w:tc>
          <w:tcPr>
            <w:tcW w:w="1984" w:type="dxa"/>
            <w:tcBorders>
              <w:top w:val="single" w:sz="12" w:space="0" w:color="7B7B7B" w:themeColor="accent3" w:themeShade="BF"/>
            </w:tcBorders>
            <w:vAlign w:val="center"/>
          </w:tcPr>
          <w:p w14:paraId="7816B4DF" w14:textId="77777777" w:rsidR="008D0D89" w:rsidRPr="008D0D89" w:rsidRDefault="008D0D89" w:rsidP="008D0D89">
            <w:pPr>
              <w:spacing w:line="240" w:lineRule="auto"/>
              <w:jc w:val="left"/>
              <w:cnfStyle w:val="100000000000" w:firstRow="1" w:lastRow="0" w:firstColumn="0" w:lastColumn="0" w:oddVBand="0" w:evenVBand="0" w:oddHBand="0"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Pain measure</w:t>
            </w:r>
          </w:p>
        </w:tc>
        <w:tc>
          <w:tcPr>
            <w:tcW w:w="2835" w:type="dxa"/>
            <w:tcBorders>
              <w:top w:val="single" w:sz="12" w:space="0" w:color="7B7B7B" w:themeColor="accent3" w:themeShade="BF"/>
            </w:tcBorders>
            <w:vAlign w:val="center"/>
          </w:tcPr>
          <w:p w14:paraId="1A25C3E7" w14:textId="77777777" w:rsidR="008D0D89" w:rsidRPr="008D0D89" w:rsidRDefault="008D0D89" w:rsidP="008D0D89">
            <w:pPr>
              <w:spacing w:line="240" w:lineRule="auto"/>
              <w:jc w:val="left"/>
              <w:cnfStyle w:val="100000000000" w:firstRow="1" w:lastRow="0" w:firstColumn="0" w:lastColumn="0" w:oddVBand="0" w:evenVBand="0" w:oddHBand="0"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Effect of STN DBS</w:t>
            </w:r>
          </w:p>
        </w:tc>
      </w:tr>
      <w:tr w:rsidR="008D0D89" w:rsidRPr="008D0D89" w14:paraId="3E22250A" w14:textId="77777777" w:rsidTr="008D0D89">
        <w:trPr>
          <w:cnfStyle w:val="000000100000" w:firstRow="0" w:lastRow="0" w:firstColumn="0" w:lastColumn="0" w:oddVBand="0" w:evenVBand="0" w:oddHBand="1" w:evenHBand="0" w:firstRowFirstColumn="0" w:firstRowLastColumn="0" w:lastRowFirstColumn="0" w:lastRowLastColumn="0"/>
          <w:trHeight w:val="477"/>
        </w:trPr>
        <w:tc>
          <w:tcPr>
            <w:cnfStyle w:val="001000000000" w:firstRow="0" w:lastRow="0" w:firstColumn="1" w:lastColumn="0" w:oddVBand="0" w:evenVBand="0" w:oddHBand="0" w:evenHBand="0" w:firstRowFirstColumn="0" w:firstRowLastColumn="0" w:lastRowFirstColumn="0" w:lastRowLastColumn="0"/>
            <w:tcW w:w="1701" w:type="dxa"/>
          </w:tcPr>
          <w:p w14:paraId="69006491" w14:textId="77777777" w:rsidR="008D0D89" w:rsidRPr="008D0D89" w:rsidRDefault="008D0D89" w:rsidP="008D0D89">
            <w:pPr>
              <w:spacing w:line="240" w:lineRule="auto"/>
              <w:jc w:val="left"/>
              <w:rPr>
                <w:rFonts w:ascii="Gill Sans MT" w:eastAsiaTheme="minorEastAsia" w:hAnsi="Gill Sans MT" w:cs="Times New Roman"/>
                <w:sz w:val="16"/>
                <w:szCs w:val="16"/>
                <w:lang w:val="en-US"/>
              </w:rPr>
            </w:pPr>
            <w:proofErr w:type="spellStart"/>
            <w:r w:rsidRPr="008D0D89">
              <w:rPr>
                <w:rFonts w:ascii="Gill Sans MT" w:eastAsiaTheme="minorEastAsia" w:hAnsi="Gill Sans MT" w:cs="Times New Roman"/>
                <w:sz w:val="16"/>
                <w:szCs w:val="16"/>
                <w:lang w:val="en-US"/>
              </w:rPr>
              <w:t>Witjas</w:t>
            </w:r>
            <w:proofErr w:type="spellEnd"/>
            <w:r w:rsidRPr="008D0D89">
              <w:rPr>
                <w:rFonts w:ascii="Gill Sans MT" w:eastAsiaTheme="minorEastAsia" w:hAnsi="Gill Sans MT" w:cs="Times New Roman"/>
                <w:sz w:val="16"/>
                <w:szCs w:val="16"/>
                <w:lang w:val="en-US"/>
              </w:rPr>
              <w:t xml:space="preserve"> et al, 2007</w:t>
            </w:r>
          </w:p>
        </w:tc>
        <w:tc>
          <w:tcPr>
            <w:tcW w:w="722" w:type="dxa"/>
          </w:tcPr>
          <w:p w14:paraId="4F1EF10E"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 xml:space="preserve">40 </w:t>
            </w:r>
          </w:p>
        </w:tc>
        <w:tc>
          <w:tcPr>
            <w:tcW w:w="1121" w:type="dxa"/>
          </w:tcPr>
          <w:p w14:paraId="711292E1"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12.4 ± 4.5</w:t>
            </w:r>
          </w:p>
        </w:tc>
        <w:tc>
          <w:tcPr>
            <w:tcW w:w="1418" w:type="dxa"/>
          </w:tcPr>
          <w:p w14:paraId="7099B80C"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12 months</w:t>
            </w:r>
          </w:p>
        </w:tc>
        <w:tc>
          <w:tcPr>
            <w:tcW w:w="1842" w:type="dxa"/>
          </w:tcPr>
          <w:p w14:paraId="54369D5E"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ON MED/ON STIM vs OFF MED/ON STIM</w:t>
            </w:r>
          </w:p>
        </w:tc>
        <w:tc>
          <w:tcPr>
            <w:tcW w:w="2127" w:type="dxa"/>
          </w:tcPr>
          <w:p w14:paraId="4E400679"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W-OFF-P</w:t>
            </w:r>
          </w:p>
        </w:tc>
        <w:tc>
          <w:tcPr>
            <w:tcW w:w="1984" w:type="dxa"/>
          </w:tcPr>
          <w:p w14:paraId="09453C4F"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Custom NMF questionnaire pain/sensory score</w:t>
            </w:r>
          </w:p>
        </w:tc>
        <w:tc>
          <w:tcPr>
            <w:tcW w:w="2835" w:type="dxa"/>
          </w:tcPr>
          <w:p w14:paraId="402748D7"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Arial" w:eastAsiaTheme="minorEastAsia" w:hAnsi="Arial"/>
                <w:sz w:val="16"/>
                <w:szCs w:val="16"/>
                <w:lang w:val="en-US"/>
              </w:rPr>
              <w:t>↓</w:t>
            </w:r>
          </w:p>
        </w:tc>
      </w:tr>
      <w:tr w:rsidR="008D0D89" w:rsidRPr="008D0D89" w14:paraId="4C8C1C4B" w14:textId="77777777" w:rsidTr="008D0D89">
        <w:trPr>
          <w:trHeight w:val="952"/>
        </w:trPr>
        <w:tc>
          <w:tcPr>
            <w:cnfStyle w:val="001000000000" w:firstRow="0" w:lastRow="0" w:firstColumn="1" w:lastColumn="0" w:oddVBand="0" w:evenVBand="0" w:oddHBand="0" w:evenHBand="0" w:firstRowFirstColumn="0" w:firstRowLastColumn="0" w:lastRowFirstColumn="0" w:lastRowLastColumn="0"/>
            <w:tcW w:w="1701" w:type="dxa"/>
          </w:tcPr>
          <w:p w14:paraId="3EF3CEAB" w14:textId="77777777" w:rsidR="008D0D89" w:rsidRPr="008D0D89" w:rsidRDefault="008D0D89" w:rsidP="008D0D89">
            <w:pPr>
              <w:spacing w:line="240" w:lineRule="auto"/>
              <w:jc w:val="left"/>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 xml:space="preserve">Kim et al, 2008 </w:t>
            </w:r>
          </w:p>
        </w:tc>
        <w:tc>
          <w:tcPr>
            <w:tcW w:w="722" w:type="dxa"/>
          </w:tcPr>
          <w:p w14:paraId="2A4C4E63"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 xml:space="preserve">29 </w:t>
            </w:r>
          </w:p>
        </w:tc>
        <w:tc>
          <w:tcPr>
            <w:tcW w:w="1121" w:type="dxa"/>
          </w:tcPr>
          <w:p w14:paraId="4C6804C1"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9.9 ± 4.6</w:t>
            </w:r>
          </w:p>
        </w:tc>
        <w:tc>
          <w:tcPr>
            <w:tcW w:w="1418" w:type="dxa"/>
          </w:tcPr>
          <w:p w14:paraId="4D8B4351"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3 and 24 months</w:t>
            </w:r>
          </w:p>
          <w:p w14:paraId="72A26725"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ascii="Gill Sans MT" w:eastAsiaTheme="minorEastAsia" w:hAnsi="Gill Sans MT" w:cs="Times New Roman"/>
                <w:sz w:val="16"/>
                <w:szCs w:val="16"/>
                <w:lang w:val="en-US"/>
              </w:rPr>
            </w:pPr>
          </w:p>
          <w:p w14:paraId="5B5BE5C9"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ascii="Gill Sans MT" w:eastAsiaTheme="minorEastAsia" w:hAnsi="Gill Sans MT" w:cs="Times New Roman"/>
                <w:sz w:val="16"/>
                <w:szCs w:val="16"/>
                <w:lang w:val="en-US"/>
              </w:rPr>
            </w:pPr>
          </w:p>
        </w:tc>
        <w:tc>
          <w:tcPr>
            <w:tcW w:w="1842" w:type="dxa"/>
          </w:tcPr>
          <w:p w14:paraId="6F8B26DC"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OFF MED post-DBS vs OFF MED pre-DBS</w:t>
            </w:r>
          </w:p>
        </w:tc>
        <w:tc>
          <w:tcPr>
            <w:tcW w:w="2127" w:type="dxa"/>
          </w:tcPr>
          <w:p w14:paraId="485EB3C4"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W-OFF-P and NFP</w:t>
            </w:r>
          </w:p>
          <w:p w14:paraId="74234B21"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 xml:space="preserve">MSK, dystonic, central, neuropathic/radicular </w:t>
            </w:r>
          </w:p>
          <w:p w14:paraId="09062488"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ascii="Gill Sans MT" w:eastAsiaTheme="minorEastAsia" w:hAnsi="Gill Sans MT" w:cs="Times New Roman"/>
                <w:sz w:val="16"/>
                <w:szCs w:val="16"/>
                <w:lang w:val="en-US"/>
              </w:rPr>
            </w:pPr>
          </w:p>
        </w:tc>
        <w:tc>
          <w:tcPr>
            <w:tcW w:w="1984" w:type="dxa"/>
          </w:tcPr>
          <w:p w14:paraId="4BB42C7A"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NRS in 7 body parts,</w:t>
            </w:r>
          </w:p>
          <w:p w14:paraId="5A1B3191"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differentiated by type of pain</w:t>
            </w:r>
          </w:p>
          <w:p w14:paraId="60495B12"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ascii="Gill Sans MT" w:eastAsiaTheme="minorEastAsia" w:hAnsi="Gill Sans MT" w:cs="Times New Roman"/>
                <w:sz w:val="16"/>
                <w:szCs w:val="16"/>
                <w:lang w:val="en-US"/>
              </w:rPr>
            </w:pPr>
          </w:p>
        </w:tc>
        <w:tc>
          <w:tcPr>
            <w:tcW w:w="2835" w:type="dxa"/>
          </w:tcPr>
          <w:p w14:paraId="7937A1BE"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New onset pain at 3 (n=5) and 24 m (n=9) MSK or central</w:t>
            </w:r>
          </w:p>
          <w:p w14:paraId="6644FEEA"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 xml:space="preserve">W-OFF-P </w:t>
            </w:r>
            <w:r w:rsidRPr="008D0D89">
              <w:rPr>
                <w:rFonts w:ascii="Arial" w:eastAsiaTheme="minorEastAsia" w:hAnsi="Arial"/>
                <w:sz w:val="16"/>
                <w:szCs w:val="16"/>
                <w:lang w:val="en-US"/>
              </w:rPr>
              <w:t>↓</w:t>
            </w:r>
            <w:r w:rsidRPr="008D0D89">
              <w:rPr>
                <w:rFonts w:ascii="Gill Sans MT" w:eastAsiaTheme="minorEastAsia" w:hAnsi="Gill Sans MT" w:cs="Times New Roman"/>
                <w:sz w:val="16"/>
                <w:szCs w:val="16"/>
                <w:lang w:val="en-US"/>
              </w:rPr>
              <w:t xml:space="preserve">, NFP </w:t>
            </w:r>
            <w:r w:rsidRPr="008D0D89">
              <w:rPr>
                <w:rFonts w:ascii="Arial" w:eastAsiaTheme="minorEastAsia" w:hAnsi="Arial"/>
                <w:sz w:val="16"/>
                <w:szCs w:val="16"/>
                <w:lang w:val="en-US"/>
              </w:rPr>
              <w:t>↓</w:t>
            </w:r>
          </w:p>
          <w:p w14:paraId="7FF451D0"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 xml:space="preserve">dystonic </w:t>
            </w:r>
            <w:r w:rsidRPr="008D0D89">
              <w:rPr>
                <w:rFonts w:ascii="Arial" w:eastAsiaTheme="minorEastAsia" w:hAnsi="Arial"/>
                <w:sz w:val="16"/>
                <w:szCs w:val="16"/>
                <w:lang w:val="en-US"/>
              </w:rPr>
              <w:t>↓</w:t>
            </w:r>
            <w:r w:rsidRPr="008D0D89">
              <w:rPr>
                <w:rFonts w:ascii="Gill Sans MT" w:eastAsiaTheme="minorEastAsia" w:hAnsi="Gill Sans MT" w:cs="Times New Roman"/>
                <w:sz w:val="16"/>
                <w:szCs w:val="16"/>
                <w:lang w:val="en-US"/>
              </w:rPr>
              <w:t xml:space="preserve">, central </w:t>
            </w:r>
            <w:r w:rsidRPr="008D0D89">
              <w:rPr>
                <w:rFonts w:ascii="Arial" w:eastAsiaTheme="minorEastAsia" w:hAnsi="Arial"/>
                <w:sz w:val="16"/>
                <w:szCs w:val="16"/>
                <w:lang w:val="en-US"/>
              </w:rPr>
              <w:t>↓</w:t>
            </w:r>
            <w:r w:rsidRPr="008D0D89">
              <w:rPr>
                <w:rFonts w:ascii="Gill Sans MT" w:eastAsiaTheme="minorEastAsia" w:hAnsi="Gill Sans MT" w:cs="Times New Roman"/>
                <w:sz w:val="16"/>
                <w:szCs w:val="16"/>
                <w:lang w:val="en-US"/>
              </w:rPr>
              <w:t xml:space="preserve">, MSK </w:t>
            </w:r>
            <w:r w:rsidRPr="008D0D89">
              <w:rPr>
                <w:rFonts w:ascii="Arial" w:eastAsiaTheme="minorEastAsia" w:hAnsi="Arial"/>
                <w:sz w:val="16"/>
                <w:szCs w:val="16"/>
                <w:lang w:val="en-US"/>
              </w:rPr>
              <w:t>↓</w:t>
            </w:r>
          </w:p>
          <w:p w14:paraId="5AF38D99"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 xml:space="preserve">neuropathic/radicular </w:t>
            </w:r>
            <w:r w:rsidRPr="008D0D89">
              <w:rPr>
                <w:rFonts w:ascii="Arial" w:eastAsiaTheme="minorEastAsia" w:hAnsi="Arial"/>
                <w:sz w:val="16"/>
                <w:szCs w:val="16"/>
                <w:lang w:val="en-US"/>
              </w:rPr>
              <w:t>↓</w:t>
            </w:r>
          </w:p>
        </w:tc>
      </w:tr>
      <w:tr w:rsidR="008D0D89" w:rsidRPr="008D0D89" w14:paraId="1034AE2B" w14:textId="77777777" w:rsidTr="008D0D89">
        <w:trPr>
          <w:cnfStyle w:val="000000100000" w:firstRow="0" w:lastRow="0" w:firstColumn="0" w:lastColumn="0" w:oddVBand="0" w:evenVBand="0" w:oddHBand="1" w:evenHBand="0"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1701" w:type="dxa"/>
          </w:tcPr>
          <w:p w14:paraId="362650CC" w14:textId="77777777" w:rsidR="008D0D89" w:rsidRPr="008D0D89" w:rsidRDefault="008D0D89" w:rsidP="008D0D89">
            <w:pPr>
              <w:spacing w:line="240" w:lineRule="auto"/>
              <w:jc w:val="left"/>
              <w:rPr>
                <w:rFonts w:ascii="Gill Sans MT" w:eastAsiaTheme="minorEastAsia" w:hAnsi="Gill Sans MT" w:cs="Times New Roman"/>
                <w:sz w:val="16"/>
                <w:szCs w:val="16"/>
                <w:lang w:val="en-US"/>
              </w:rPr>
            </w:pPr>
            <w:proofErr w:type="spellStart"/>
            <w:r w:rsidRPr="008D0D89">
              <w:rPr>
                <w:rFonts w:ascii="Gill Sans MT" w:eastAsiaTheme="minorEastAsia" w:hAnsi="Gill Sans MT" w:cs="Times New Roman"/>
                <w:sz w:val="16"/>
                <w:szCs w:val="16"/>
                <w:lang w:val="en-US"/>
              </w:rPr>
              <w:t>Gierthmuhlen</w:t>
            </w:r>
            <w:proofErr w:type="spellEnd"/>
            <w:r w:rsidRPr="008D0D89">
              <w:rPr>
                <w:rFonts w:ascii="Gill Sans MT" w:eastAsiaTheme="minorEastAsia" w:hAnsi="Gill Sans MT" w:cs="Times New Roman"/>
                <w:sz w:val="16"/>
                <w:szCs w:val="16"/>
                <w:lang w:val="en-US"/>
              </w:rPr>
              <w:t xml:space="preserve"> et al, 2010</w:t>
            </w:r>
          </w:p>
        </w:tc>
        <w:tc>
          <w:tcPr>
            <w:tcW w:w="722" w:type="dxa"/>
          </w:tcPr>
          <w:p w14:paraId="76F67CFF"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 xml:space="preserve">12 </w:t>
            </w:r>
          </w:p>
        </w:tc>
        <w:tc>
          <w:tcPr>
            <w:tcW w:w="1121" w:type="dxa"/>
          </w:tcPr>
          <w:p w14:paraId="69262923"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10.5 ± 4.6</w:t>
            </w:r>
          </w:p>
        </w:tc>
        <w:tc>
          <w:tcPr>
            <w:tcW w:w="1418" w:type="dxa"/>
          </w:tcPr>
          <w:p w14:paraId="78051022"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6 months</w:t>
            </w:r>
          </w:p>
        </w:tc>
        <w:tc>
          <w:tcPr>
            <w:tcW w:w="1842" w:type="dxa"/>
          </w:tcPr>
          <w:p w14:paraId="7548E22F"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Post-DBS vs pre-DBS</w:t>
            </w:r>
          </w:p>
        </w:tc>
        <w:tc>
          <w:tcPr>
            <w:tcW w:w="2127" w:type="dxa"/>
          </w:tcPr>
          <w:p w14:paraId="081A0C67"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NS</w:t>
            </w:r>
          </w:p>
        </w:tc>
        <w:tc>
          <w:tcPr>
            <w:tcW w:w="1984" w:type="dxa"/>
          </w:tcPr>
          <w:p w14:paraId="6A5A9179"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 xml:space="preserve">NRS </w:t>
            </w:r>
          </w:p>
          <w:p w14:paraId="2F8BC8CB"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painDETECT score</w:t>
            </w:r>
          </w:p>
        </w:tc>
        <w:tc>
          <w:tcPr>
            <w:tcW w:w="2835" w:type="dxa"/>
          </w:tcPr>
          <w:p w14:paraId="20A2D490"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sz w:val="16"/>
                <w:szCs w:val="16"/>
                <w:lang w:val="en-US"/>
              </w:rPr>
              <w:t xml:space="preserve">current </w:t>
            </w:r>
            <w:r w:rsidRPr="008D0D89">
              <w:rPr>
                <w:rFonts w:ascii="Arial" w:eastAsiaTheme="minorEastAsia" w:hAnsi="Arial"/>
                <w:sz w:val="16"/>
                <w:szCs w:val="16"/>
                <w:lang w:val="en-US"/>
              </w:rPr>
              <w:t>→</w:t>
            </w:r>
            <w:r w:rsidRPr="008D0D89">
              <w:rPr>
                <w:rFonts w:ascii="Gill Sans MT" w:eastAsiaTheme="minorEastAsia" w:hAnsi="Gill Sans MT"/>
                <w:sz w:val="16"/>
                <w:szCs w:val="16"/>
                <w:lang w:val="en-US"/>
              </w:rPr>
              <w:t xml:space="preserve">, past 4 weeks </w:t>
            </w:r>
            <w:r w:rsidRPr="008D0D89">
              <w:rPr>
                <w:rFonts w:ascii="Arial" w:eastAsiaTheme="minorEastAsia" w:hAnsi="Arial"/>
                <w:sz w:val="16"/>
                <w:szCs w:val="16"/>
                <w:lang w:val="en-US"/>
              </w:rPr>
              <w:t>↓</w:t>
            </w:r>
          </w:p>
          <w:p w14:paraId="21C1505C"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Arial" w:eastAsiaTheme="minorEastAsia" w:hAnsi="Arial"/>
                <w:sz w:val="16"/>
                <w:szCs w:val="16"/>
                <w:lang w:val="en-US"/>
              </w:rPr>
              <w:t>↓</w:t>
            </w:r>
          </w:p>
        </w:tc>
      </w:tr>
      <w:tr w:rsidR="008D0D89" w:rsidRPr="008D0D89" w14:paraId="6D08540F" w14:textId="77777777" w:rsidTr="008D0D89">
        <w:trPr>
          <w:trHeight w:val="427"/>
        </w:trPr>
        <w:tc>
          <w:tcPr>
            <w:cnfStyle w:val="001000000000" w:firstRow="0" w:lastRow="0" w:firstColumn="1" w:lastColumn="0" w:oddVBand="0" w:evenVBand="0" w:oddHBand="0" w:evenHBand="0" w:firstRowFirstColumn="0" w:firstRowLastColumn="0" w:lastRowFirstColumn="0" w:lastRowLastColumn="0"/>
            <w:tcW w:w="1701" w:type="dxa"/>
          </w:tcPr>
          <w:p w14:paraId="500A6BCE" w14:textId="77777777" w:rsidR="008D0D89" w:rsidRPr="008D0D89" w:rsidRDefault="008D0D89" w:rsidP="008D0D89">
            <w:pPr>
              <w:spacing w:line="240" w:lineRule="auto"/>
              <w:jc w:val="left"/>
              <w:rPr>
                <w:rFonts w:ascii="Gill Sans MT" w:eastAsiaTheme="minorEastAsia" w:hAnsi="Gill Sans MT" w:cs="Times New Roman"/>
                <w:sz w:val="16"/>
                <w:szCs w:val="16"/>
                <w:lang w:val="it-IT"/>
              </w:rPr>
            </w:pPr>
            <w:r w:rsidRPr="008D0D89">
              <w:rPr>
                <w:rFonts w:ascii="Gill Sans MT" w:eastAsiaTheme="minorEastAsia" w:hAnsi="Gill Sans MT" w:cs="Times New Roman"/>
                <w:sz w:val="16"/>
                <w:szCs w:val="16"/>
                <w:lang w:val="it-IT"/>
              </w:rPr>
              <w:t xml:space="preserve">Ciampi di </w:t>
            </w:r>
            <w:proofErr w:type="spellStart"/>
            <w:r w:rsidRPr="008D0D89">
              <w:rPr>
                <w:rFonts w:ascii="Gill Sans MT" w:eastAsiaTheme="minorEastAsia" w:hAnsi="Gill Sans MT" w:cs="Times New Roman"/>
                <w:sz w:val="16"/>
                <w:szCs w:val="16"/>
                <w:lang w:val="it-IT"/>
              </w:rPr>
              <w:t>Andrade</w:t>
            </w:r>
            <w:proofErr w:type="spellEnd"/>
            <w:r w:rsidRPr="008D0D89">
              <w:rPr>
                <w:rFonts w:ascii="Gill Sans MT" w:eastAsiaTheme="minorEastAsia" w:hAnsi="Gill Sans MT" w:cs="Times New Roman"/>
                <w:sz w:val="16"/>
                <w:szCs w:val="16"/>
                <w:lang w:val="it-IT"/>
              </w:rPr>
              <w:t xml:space="preserve"> et al, 2012</w:t>
            </w:r>
          </w:p>
        </w:tc>
        <w:tc>
          <w:tcPr>
            <w:tcW w:w="722" w:type="dxa"/>
          </w:tcPr>
          <w:p w14:paraId="3AD6A2EA"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 xml:space="preserve">25 </w:t>
            </w:r>
          </w:p>
        </w:tc>
        <w:tc>
          <w:tcPr>
            <w:tcW w:w="1121" w:type="dxa"/>
          </w:tcPr>
          <w:p w14:paraId="5734C61F"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15.1 ± 4.1</w:t>
            </w:r>
          </w:p>
        </w:tc>
        <w:tc>
          <w:tcPr>
            <w:tcW w:w="1418" w:type="dxa"/>
          </w:tcPr>
          <w:p w14:paraId="1EA1684F"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 xml:space="preserve">2.4 ± 1.3 years </w:t>
            </w:r>
          </w:p>
        </w:tc>
        <w:tc>
          <w:tcPr>
            <w:tcW w:w="1842" w:type="dxa"/>
          </w:tcPr>
          <w:p w14:paraId="312B5865"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Post-DBS vs pre-DBS</w:t>
            </w:r>
          </w:p>
        </w:tc>
        <w:tc>
          <w:tcPr>
            <w:tcW w:w="2127" w:type="dxa"/>
          </w:tcPr>
          <w:p w14:paraId="66EAEF49"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NS</w:t>
            </w:r>
          </w:p>
        </w:tc>
        <w:tc>
          <w:tcPr>
            <w:tcW w:w="1984" w:type="dxa"/>
          </w:tcPr>
          <w:p w14:paraId="5DEAA021"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Chronic pain prevalence</w:t>
            </w:r>
          </w:p>
        </w:tc>
        <w:tc>
          <w:tcPr>
            <w:tcW w:w="2835" w:type="dxa"/>
          </w:tcPr>
          <w:p w14:paraId="0D0DFF50"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Arial" w:eastAsiaTheme="minorEastAsia" w:hAnsi="Arial"/>
                <w:sz w:val="16"/>
                <w:szCs w:val="16"/>
                <w:lang w:val="en-US"/>
              </w:rPr>
              <w:t>↓</w:t>
            </w:r>
          </w:p>
        </w:tc>
      </w:tr>
      <w:tr w:rsidR="008D0D89" w:rsidRPr="008D0D89" w14:paraId="1C8854AA" w14:textId="77777777" w:rsidTr="008D0D89">
        <w:trPr>
          <w:cnfStyle w:val="000000100000" w:firstRow="0" w:lastRow="0" w:firstColumn="0" w:lastColumn="0" w:oddVBand="0" w:evenVBand="0" w:oddHBand="1" w:evenHBand="0" w:firstRowFirstColumn="0" w:firstRowLastColumn="0" w:lastRowFirstColumn="0" w:lastRowLastColumn="0"/>
          <w:trHeight w:val="650"/>
        </w:trPr>
        <w:tc>
          <w:tcPr>
            <w:cnfStyle w:val="001000000000" w:firstRow="0" w:lastRow="0" w:firstColumn="1" w:lastColumn="0" w:oddVBand="0" w:evenVBand="0" w:oddHBand="0" w:evenHBand="0" w:firstRowFirstColumn="0" w:firstRowLastColumn="0" w:lastRowFirstColumn="0" w:lastRowLastColumn="0"/>
            <w:tcW w:w="1701" w:type="dxa"/>
          </w:tcPr>
          <w:p w14:paraId="738DC5E6" w14:textId="77777777" w:rsidR="008D0D89" w:rsidRPr="008D0D89" w:rsidRDefault="008D0D89" w:rsidP="008D0D89">
            <w:pPr>
              <w:spacing w:line="240" w:lineRule="auto"/>
              <w:jc w:val="left"/>
              <w:rPr>
                <w:rFonts w:ascii="Gill Sans MT" w:eastAsiaTheme="minorEastAsia" w:hAnsi="Gill Sans MT" w:cs="Times New Roman"/>
                <w:sz w:val="16"/>
                <w:szCs w:val="16"/>
                <w:lang w:val="en-US"/>
              </w:rPr>
            </w:pPr>
            <w:proofErr w:type="spellStart"/>
            <w:r w:rsidRPr="008D0D89">
              <w:rPr>
                <w:rFonts w:ascii="Gill Sans MT" w:eastAsiaTheme="minorEastAsia" w:hAnsi="Gill Sans MT" w:cs="Times New Roman"/>
                <w:sz w:val="16"/>
                <w:szCs w:val="16"/>
                <w:lang w:val="en-US"/>
              </w:rPr>
              <w:t>Dellapina</w:t>
            </w:r>
            <w:proofErr w:type="spellEnd"/>
            <w:r w:rsidRPr="008D0D89">
              <w:rPr>
                <w:rFonts w:ascii="Gill Sans MT" w:eastAsiaTheme="minorEastAsia" w:hAnsi="Gill Sans MT" w:cs="Times New Roman"/>
                <w:sz w:val="16"/>
                <w:szCs w:val="16"/>
                <w:lang w:val="en-US"/>
              </w:rPr>
              <w:t xml:space="preserve"> et al, 2012</w:t>
            </w:r>
          </w:p>
        </w:tc>
        <w:tc>
          <w:tcPr>
            <w:tcW w:w="722" w:type="dxa"/>
          </w:tcPr>
          <w:p w14:paraId="20EDEB8A"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 xml:space="preserve">8 </w:t>
            </w:r>
          </w:p>
        </w:tc>
        <w:tc>
          <w:tcPr>
            <w:tcW w:w="1121" w:type="dxa"/>
          </w:tcPr>
          <w:p w14:paraId="6271BEA9"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12.4 ± 2.6</w:t>
            </w:r>
          </w:p>
        </w:tc>
        <w:tc>
          <w:tcPr>
            <w:tcW w:w="1418" w:type="dxa"/>
          </w:tcPr>
          <w:p w14:paraId="40AC35B5"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 xml:space="preserve">&gt;3 months </w:t>
            </w:r>
          </w:p>
        </w:tc>
        <w:tc>
          <w:tcPr>
            <w:tcW w:w="1842" w:type="dxa"/>
          </w:tcPr>
          <w:p w14:paraId="29953234"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Post-DBS vs pre-DBS</w:t>
            </w:r>
          </w:p>
        </w:tc>
        <w:tc>
          <w:tcPr>
            <w:tcW w:w="2127" w:type="dxa"/>
          </w:tcPr>
          <w:p w14:paraId="5BB3B960"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Central pain</w:t>
            </w:r>
          </w:p>
        </w:tc>
        <w:tc>
          <w:tcPr>
            <w:tcW w:w="1984" w:type="dxa"/>
          </w:tcPr>
          <w:p w14:paraId="18DB7277"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VAS</w:t>
            </w:r>
          </w:p>
          <w:p w14:paraId="35C309DC"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NPSI</w:t>
            </w:r>
          </w:p>
          <w:p w14:paraId="165E1378"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 xml:space="preserve">- “burning spontaneous” dimension </w:t>
            </w:r>
          </w:p>
        </w:tc>
        <w:tc>
          <w:tcPr>
            <w:tcW w:w="2835" w:type="dxa"/>
          </w:tcPr>
          <w:p w14:paraId="321D8E34"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Arial" w:eastAsiaTheme="minorEastAsia" w:hAnsi="Arial"/>
                <w:sz w:val="16"/>
                <w:szCs w:val="16"/>
                <w:lang w:val="en-US"/>
              </w:rPr>
              <w:t>↓</w:t>
            </w:r>
          </w:p>
          <w:p w14:paraId="32E52FCB"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Arial" w:eastAsiaTheme="minorEastAsia" w:hAnsi="Arial"/>
                <w:sz w:val="16"/>
                <w:szCs w:val="16"/>
                <w:lang w:val="en-US"/>
              </w:rPr>
              <w:t>→</w:t>
            </w:r>
          </w:p>
          <w:p w14:paraId="1D673C7D"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Arial" w:eastAsiaTheme="minorEastAsia" w:hAnsi="Arial"/>
                <w:sz w:val="16"/>
                <w:szCs w:val="16"/>
                <w:lang w:val="en-US"/>
              </w:rPr>
              <w:t>↓</w:t>
            </w:r>
          </w:p>
        </w:tc>
      </w:tr>
      <w:tr w:rsidR="008D0D89" w:rsidRPr="008D0D89" w14:paraId="01A9B534" w14:textId="77777777" w:rsidTr="008D0D89">
        <w:trPr>
          <w:trHeight w:val="305"/>
        </w:trPr>
        <w:tc>
          <w:tcPr>
            <w:cnfStyle w:val="001000000000" w:firstRow="0" w:lastRow="0" w:firstColumn="1" w:lastColumn="0" w:oddVBand="0" w:evenVBand="0" w:oddHBand="0" w:evenHBand="0" w:firstRowFirstColumn="0" w:firstRowLastColumn="0" w:lastRowFirstColumn="0" w:lastRowLastColumn="0"/>
            <w:tcW w:w="1701" w:type="dxa"/>
          </w:tcPr>
          <w:p w14:paraId="3524BBA6" w14:textId="77777777" w:rsidR="008D0D89" w:rsidRPr="008D0D89" w:rsidRDefault="008D0D89" w:rsidP="008D0D89">
            <w:pPr>
              <w:spacing w:line="240" w:lineRule="auto"/>
              <w:jc w:val="left"/>
              <w:rPr>
                <w:rFonts w:ascii="Gill Sans MT" w:eastAsiaTheme="minorEastAsia" w:hAnsi="Gill Sans MT" w:cs="Times New Roman"/>
                <w:sz w:val="16"/>
                <w:szCs w:val="16"/>
                <w:lang w:val="en-US"/>
              </w:rPr>
            </w:pPr>
            <w:proofErr w:type="spellStart"/>
            <w:r w:rsidRPr="008D0D89">
              <w:rPr>
                <w:rFonts w:ascii="Gill Sans MT" w:eastAsiaTheme="minorEastAsia" w:hAnsi="Gill Sans MT" w:cs="Times New Roman"/>
                <w:sz w:val="16"/>
                <w:szCs w:val="16"/>
                <w:lang w:val="en-US"/>
              </w:rPr>
              <w:t>Oshima</w:t>
            </w:r>
            <w:proofErr w:type="spellEnd"/>
            <w:r w:rsidRPr="008D0D89">
              <w:rPr>
                <w:rFonts w:ascii="Gill Sans MT" w:eastAsiaTheme="minorEastAsia" w:hAnsi="Gill Sans MT" w:cs="Times New Roman"/>
                <w:sz w:val="16"/>
                <w:szCs w:val="16"/>
                <w:lang w:val="en-US"/>
              </w:rPr>
              <w:t xml:space="preserve"> et al, 2012</w:t>
            </w:r>
          </w:p>
        </w:tc>
        <w:tc>
          <w:tcPr>
            <w:tcW w:w="722" w:type="dxa"/>
          </w:tcPr>
          <w:p w14:paraId="5D3FAA7E"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69</w:t>
            </w:r>
          </w:p>
        </w:tc>
        <w:tc>
          <w:tcPr>
            <w:tcW w:w="1121" w:type="dxa"/>
          </w:tcPr>
          <w:p w14:paraId="6E7C7FC8"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11.8 ± 7.7</w:t>
            </w:r>
          </w:p>
        </w:tc>
        <w:tc>
          <w:tcPr>
            <w:tcW w:w="1418" w:type="dxa"/>
          </w:tcPr>
          <w:p w14:paraId="393F1DF5"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ascii="Gill Sans MT" w:eastAsiaTheme="minorEastAsia" w:hAnsi="Gill Sans MT" w:cs="Times New Roman"/>
                <w:sz w:val="16"/>
                <w:szCs w:val="16"/>
              </w:rPr>
            </w:pPr>
            <w:r w:rsidRPr="008D0D89">
              <w:rPr>
                <w:rFonts w:ascii="Gill Sans MT" w:eastAsiaTheme="minorEastAsia" w:hAnsi="Gill Sans MT" w:cs="Times New Roman"/>
                <w:sz w:val="16"/>
                <w:szCs w:val="16"/>
              </w:rPr>
              <w:t>- 2 weeks</w:t>
            </w:r>
          </w:p>
          <w:p w14:paraId="456D150C"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ascii="Gill Sans MT" w:eastAsiaTheme="minorEastAsia" w:hAnsi="Gill Sans MT" w:cs="Times New Roman"/>
                <w:sz w:val="16"/>
                <w:szCs w:val="16"/>
              </w:rPr>
            </w:pPr>
            <w:r w:rsidRPr="008D0D89">
              <w:rPr>
                <w:rFonts w:ascii="Gill Sans MT" w:eastAsiaTheme="minorEastAsia" w:hAnsi="Gill Sans MT" w:cs="Times New Roman"/>
                <w:sz w:val="16"/>
                <w:szCs w:val="16"/>
              </w:rPr>
              <w:t>- 6 months</w:t>
            </w:r>
          </w:p>
          <w:p w14:paraId="04CD4D6C"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rPr>
              <w:t>- 12 months</w:t>
            </w:r>
          </w:p>
        </w:tc>
        <w:tc>
          <w:tcPr>
            <w:tcW w:w="1842" w:type="dxa"/>
          </w:tcPr>
          <w:p w14:paraId="531FD677"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Post-DBS vs pre-DBS</w:t>
            </w:r>
          </w:p>
        </w:tc>
        <w:tc>
          <w:tcPr>
            <w:tcW w:w="2127" w:type="dxa"/>
          </w:tcPr>
          <w:p w14:paraId="07736FD8"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W-OFF-P, MSK, dystonic, somatic, central, neuropathic/radicular</w:t>
            </w:r>
          </w:p>
        </w:tc>
        <w:tc>
          <w:tcPr>
            <w:tcW w:w="1984" w:type="dxa"/>
          </w:tcPr>
          <w:p w14:paraId="7296786C"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VAS, total and differentiated by type</w:t>
            </w:r>
          </w:p>
          <w:p w14:paraId="1196C7F7"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ascii="Gill Sans MT" w:eastAsiaTheme="minorEastAsia" w:hAnsi="Gill Sans MT" w:cs="Times New Roman"/>
                <w:sz w:val="16"/>
                <w:szCs w:val="16"/>
                <w:lang w:val="en-US"/>
              </w:rPr>
            </w:pPr>
          </w:p>
        </w:tc>
        <w:tc>
          <w:tcPr>
            <w:tcW w:w="2835" w:type="dxa"/>
          </w:tcPr>
          <w:p w14:paraId="6082049A"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sz w:val="16"/>
                <w:szCs w:val="16"/>
                <w:lang w:val="en-US"/>
              </w:rPr>
              <w:t xml:space="preserve">MSK </w:t>
            </w:r>
            <w:r w:rsidRPr="008D0D89">
              <w:rPr>
                <w:rFonts w:ascii="Arial" w:eastAsiaTheme="minorEastAsia" w:hAnsi="Arial"/>
                <w:sz w:val="16"/>
                <w:szCs w:val="16"/>
                <w:lang w:val="en-US"/>
              </w:rPr>
              <w:t>↓</w:t>
            </w:r>
            <w:r w:rsidRPr="008D0D89">
              <w:rPr>
                <w:rFonts w:ascii="Gill Sans MT" w:eastAsiaTheme="minorEastAsia" w:hAnsi="Gill Sans MT"/>
                <w:sz w:val="16"/>
                <w:szCs w:val="16"/>
                <w:lang w:val="en-US"/>
              </w:rPr>
              <w:t xml:space="preserve">, dystonic </w:t>
            </w:r>
            <w:r w:rsidRPr="008D0D89">
              <w:rPr>
                <w:rFonts w:ascii="Arial" w:eastAsiaTheme="minorEastAsia" w:hAnsi="Arial"/>
                <w:sz w:val="16"/>
                <w:szCs w:val="16"/>
                <w:lang w:val="en-US"/>
              </w:rPr>
              <w:t>↓</w:t>
            </w:r>
            <w:r w:rsidRPr="008D0D89">
              <w:rPr>
                <w:rFonts w:ascii="Gill Sans MT" w:eastAsiaTheme="minorEastAsia" w:hAnsi="Gill Sans MT"/>
                <w:sz w:val="16"/>
                <w:szCs w:val="16"/>
                <w:lang w:val="en-US"/>
              </w:rPr>
              <w:t xml:space="preserve">, somatic </w:t>
            </w:r>
            <w:r w:rsidRPr="008D0D89">
              <w:rPr>
                <w:rFonts w:ascii="Arial" w:eastAsiaTheme="minorEastAsia" w:hAnsi="Arial"/>
                <w:sz w:val="16"/>
                <w:szCs w:val="16"/>
                <w:lang w:val="en-US"/>
              </w:rPr>
              <w:t>↓</w:t>
            </w:r>
          </w:p>
          <w:p w14:paraId="76F778C9"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sz w:val="16"/>
                <w:szCs w:val="16"/>
                <w:lang w:val="en-US"/>
              </w:rPr>
              <w:t xml:space="preserve">neuropathic/radicular </w:t>
            </w:r>
            <w:r w:rsidRPr="008D0D89">
              <w:rPr>
                <w:rFonts w:ascii="Arial" w:eastAsiaTheme="minorEastAsia" w:hAnsi="Arial"/>
                <w:sz w:val="16"/>
                <w:szCs w:val="16"/>
                <w:lang w:val="en-US"/>
              </w:rPr>
              <w:t>↓</w:t>
            </w:r>
          </w:p>
          <w:p w14:paraId="0EE1A5FE"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sz w:val="16"/>
                <w:szCs w:val="16"/>
                <w:lang w:val="en-US"/>
              </w:rPr>
              <w:t xml:space="preserve">central </w:t>
            </w:r>
            <w:r w:rsidRPr="008D0D89">
              <w:rPr>
                <w:rFonts w:ascii="Arial" w:eastAsiaTheme="minorEastAsia" w:hAnsi="Arial"/>
                <w:sz w:val="16"/>
                <w:szCs w:val="16"/>
                <w:lang w:val="en-US"/>
              </w:rPr>
              <w:t xml:space="preserve">→, </w:t>
            </w:r>
            <w:r w:rsidRPr="008D0D89">
              <w:rPr>
                <w:rFonts w:ascii="Gill Sans MT" w:eastAsiaTheme="minorEastAsia" w:hAnsi="Gill Sans MT"/>
                <w:sz w:val="16"/>
                <w:szCs w:val="16"/>
                <w:lang w:val="en-US"/>
              </w:rPr>
              <w:t xml:space="preserve">total </w:t>
            </w:r>
            <w:r w:rsidRPr="008D0D89">
              <w:rPr>
                <w:rFonts w:ascii="Arial" w:eastAsiaTheme="minorEastAsia" w:hAnsi="Arial"/>
                <w:sz w:val="16"/>
                <w:szCs w:val="16"/>
                <w:lang w:val="en-US"/>
              </w:rPr>
              <w:t>↓</w:t>
            </w:r>
          </w:p>
        </w:tc>
      </w:tr>
      <w:tr w:rsidR="008D0D89" w:rsidRPr="008D0D89" w14:paraId="4AD236EC" w14:textId="77777777" w:rsidTr="008D0D89">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1701" w:type="dxa"/>
          </w:tcPr>
          <w:p w14:paraId="66993AA5" w14:textId="77777777" w:rsidR="008D0D89" w:rsidRPr="008D0D89" w:rsidRDefault="008D0D89" w:rsidP="008D0D89">
            <w:pPr>
              <w:spacing w:line="240" w:lineRule="auto"/>
              <w:jc w:val="left"/>
              <w:rPr>
                <w:rFonts w:ascii="Gill Sans MT" w:eastAsiaTheme="minorEastAsia" w:hAnsi="Gill Sans MT" w:cs="Times New Roman"/>
                <w:sz w:val="16"/>
                <w:szCs w:val="16"/>
                <w:lang w:val="en-US"/>
              </w:rPr>
            </w:pPr>
            <w:proofErr w:type="spellStart"/>
            <w:r w:rsidRPr="008D0D89">
              <w:rPr>
                <w:rFonts w:ascii="Gill Sans MT" w:eastAsiaTheme="minorEastAsia" w:hAnsi="Gill Sans MT" w:cs="Times New Roman"/>
                <w:sz w:val="16"/>
                <w:szCs w:val="16"/>
                <w:lang w:val="en-US"/>
              </w:rPr>
              <w:t>Surucu</w:t>
            </w:r>
            <w:proofErr w:type="spellEnd"/>
            <w:r w:rsidRPr="008D0D89">
              <w:rPr>
                <w:rFonts w:ascii="Gill Sans MT" w:eastAsiaTheme="minorEastAsia" w:hAnsi="Gill Sans MT" w:cs="Times New Roman"/>
                <w:sz w:val="16"/>
                <w:szCs w:val="16"/>
                <w:lang w:val="en-US"/>
              </w:rPr>
              <w:t xml:space="preserve"> et al, 2013</w:t>
            </w:r>
          </w:p>
        </w:tc>
        <w:tc>
          <w:tcPr>
            <w:tcW w:w="722" w:type="dxa"/>
          </w:tcPr>
          <w:p w14:paraId="1F6BB2F9"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 xml:space="preserve">14 </w:t>
            </w:r>
          </w:p>
        </w:tc>
        <w:tc>
          <w:tcPr>
            <w:tcW w:w="1121" w:type="dxa"/>
          </w:tcPr>
          <w:p w14:paraId="01BDB009"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6 – 18</w:t>
            </w:r>
          </w:p>
        </w:tc>
        <w:tc>
          <w:tcPr>
            <w:tcW w:w="1418" w:type="dxa"/>
          </w:tcPr>
          <w:p w14:paraId="6516F7DF"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3 – 41 months</w:t>
            </w:r>
          </w:p>
        </w:tc>
        <w:tc>
          <w:tcPr>
            <w:tcW w:w="1842" w:type="dxa"/>
          </w:tcPr>
          <w:p w14:paraId="3D302578"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 xml:space="preserve">ON STIM vs OFF MED (pre-DBS) </w:t>
            </w:r>
          </w:p>
        </w:tc>
        <w:tc>
          <w:tcPr>
            <w:tcW w:w="2127" w:type="dxa"/>
          </w:tcPr>
          <w:p w14:paraId="7B1A35F2"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ascii="Gill Sans MT" w:eastAsiaTheme="minorEastAsia" w:hAnsi="Gill Sans MT" w:cs="Times New Roman"/>
                <w:sz w:val="16"/>
                <w:szCs w:val="16"/>
                <w:lang w:val="it-IT"/>
              </w:rPr>
            </w:pPr>
            <w:r w:rsidRPr="008D0D89">
              <w:rPr>
                <w:rFonts w:ascii="Gill Sans MT" w:eastAsiaTheme="minorEastAsia" w:hAnsi="Gill Sans MT" w:cs="Times New Roman"/>
                <w:sz w:val="16"/>
                <w:szCs w:val="16"/>
                <w:lang w:val="it-IT"/>
              </w:rPr>
              <w:t xml:space="preserve">Levodopa responsive vs Levodopa unresponsive </w:t>
            </w:r>
            <w:proofErr w:type="spellStart"/>
            <w:r w:rsidRPr="008D0D89">
              <w:rPr>
                <w:rFonts w:ascii="Gill Sans MT" w:eastAsiaTheme="minorEastAsia" w:hAnsi="Gill Sans MT" w:cs="Times New Roman"/>
                <w:sz w:val="16"/>
                <w:szCs w:val="16"/>
                <w:lang w:val="it-IT"/>
              </w:rPr>
              <w:t>pain</w:t>
            </w:r>
            <w:proofErr w:type="spellEnd"/>
          </w:p>
        </w:tc>
        <w:tc>
          <w:tcPr>
            <w:tcW w:w="1984" w:type="dxa"/>
          </w:tcPr>
          <w:p w14:paraId="37947E73"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NRS</w:t>
            </w:r>
          </w:p>
        </w:tc>
        <w:tc>
          <w:tcPr>
            <w:tcW w:w="2835" w:type="dxa"/>
          </w:tcPr>
          <w:p w14:paraId="56C3CD3B"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ascii="Gill Sans MT" w:eastAsiaTheme="minorEastAsia" w:hAnsi="Gill Sans MT" w:cs="Times New Roman"/>
                <w:sz w:val="16"/>
                <w:szCs w:val="16"/>
              </w:rPr>
            </w:pPr>
            <w:r w:rsidRPr="008D0D89">
              <w:rPr>
                <w:rFonts w:ascii="Arial" w:eastAsiaTheme="minorEastAsia" w:hAnsi="Arial"/>
                <w:sz w:val="16"/>
                <w:szCs w:val="16"/>
              </w:rPr>
              <w:t>↓</w:t>
            </w:r>
            <w:r w:rsidRPr="008D0D89">
              <w:rPr>
                <w:rFonts w:ascii="Gill Sans MT" w:eastAsiaTheme="minorEastAsia" w:hAnsi="Gill Sans MT" w:cs="Times New Roman"/>
                <w:sz w:val="16"/>
                <w:szCs w:val="16"/>
              </w:rPr>
              <w:t xml:space="preserve"> in 8 (mainly Levodopa responsive)</w:t>
            </w:r>
          </w:p>
          <w:p w14:paraId="30A526E7"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ascii="Gill Sans MT" w:eastAsiaTheme="minorEastAsia" w:hAnsi="Gill Sans MT" w:cs="Times New Roman"/>
                <w:sz w:val="16"/>
                <w:szCs w:val="16"/>
              </w:rPr>
            </w:pPr>
            <w:r w:rsidRPr="008D0D89">
              <w:rPr>
                <w:rFonts w:ascii="Arial" w:eastAsiaTheme="minorEastAsia" w:hAnsi="Arial"/>
                <w:sz w:val="16"/>
                <w:szCs w:val="16"/>
              </w:rPr>
              <w:t>→</w:t>
            </w:r>
            <w:r w:rsidRPr="008D0D89">
              <w:rPr>
                <w:rFonts w:ascii="Gill Sans MT" w:eastAsiaTheme="minorEastAsia" w:hAnsi="Gill Sans MT" w:cs="Times New Roman"/>
                <w:sz w:val="16"/>
                <w:szCs w:val="16"/>
              </w:rPr>
              <w:t xml:space="preserve"> in 6 (all Levodopa unresponsive)</w:t>
            </w:r>
          </w:p>
        </w:tc>
      </w:tr>
      <w:tr w:rsidR="008D0D89" w:rsidRPr="008D0D89" w14:paraId="04555012" w14:textId="77777777" w:rsidTr="008D0D89">
        <w:trPr>
          <w:trHeight w:val="787"/>
        </w:trPr>
        <w:tc>
          <w:tcPr>
            <w:cnfStyle w:val="001000000000" w:firstRow="0" w:lastRow="0" w:firstColumn="1" w:lastColumn="0" w:oddVBand="0" w:evenVBand="0" w:oddHBand="0" w:evenHBand="0" w:firstRowFirstColumn="0" w:firstRowLastColumn="0" w:lastRowFirstColumn="0" w:lastRowLastColumn="0"/>
            <w:tcW w:w="1701" w:type="dxa"/>
          </w:tcPr>
          <w:p w14:paraId="7D91CEC0" w14:textId="77777777" w:rsidR="008D0D89" w:rsidRPr="008D0D89" w:rsidRDefault="008D0D89" w:rsidP="008D0D89">
            <w:pPr>
              <w:spacing w:line="240" w:lineRule="auto"/>
              <w:jc w:val="left"/>
              <w:rPr>
                <w:rFonts w:ascii="Gill Sans MT" w:eastAsiaTheme="minorEastAsia" w:hAnsi="Gill Sans MT" w:cs="Times New Roman"/>
                <w:sz w:val="16"/>
                <w:szCs w:val="16"/>
                <w:lang w:val="en-US"/>
              </w:rPr>
            </w:pPr>
            <w:proofErr w:type="spellStart"/>
            <w:r w:rsidRPr="008D0D89">
              <w:rPr>
                <w:rFonts w:ascii="Gill Sans MT" w:eastAsiaTheme="minorEastAsia" w:hAnsi="Gill Sans MT" w:cs="Times New Roman"/>
                <w:sz w:val="16"/>
                <w:szCs w:val="16"/>
                <w:lang w:val="en-US"/>
              </w:rPr>
              <w:t>Cury</w:t>
            </w:r>
            <w:proofErr w:type="spellEnd"/>
            <w:r w:rsidRPr="008D0D89">
              <w:rPr>
                <w:rFonts w:ascii="Gill Sans MT" w:eastAsiaTheme="minorEastAsia" w:hAnsi="Gill Sans MT" w:cs="Times New Roman"/>
                <w:sz w:val="16"/>
                <w:szCs w:val="16"/>
                <w:lang w:val="en-US"/>
              </w:rPr>
              <w:t xml:space="preserve"> et al, 2014</w:t>
            </w:r>
          </w:p>
        </w:tc>
        <w:tc>
          <w:tcPr>
            <w:tcW w:w="722" w:type="dxa"/>
          </w:tcPr>
          <w:p w14:paraId="5DB5A5D7"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 xml:space="preserve">41 </w:t>
            </w:r>
          </w:p>
        </w:tc>
        <w:tc>
          <w:tcPr>
            <w:tcW w:w="1121" w:type="dxa"/>
          </w:tcPr>
          <w:p w14:paraId="1CA82052"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15 ± 7.6</w:t>
            </w:r>
          </w:p>
        </w:tc>
        <w:tc>
          <w:tcPr>
            <w:tcW w:w="1418" w:type="dxa"/>
          </w:tcPr>
          <w:p w14:paraId="78EC9CE3"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12 months</w:t>
            </w:r>
          </w:p>
        </w:tc>
        <w:tc>
          <w:tcPr>
            <w:tcW w:w="1842" w:type="dxa"/>
          </w:tcPr>
          <w:p w14:paraId="284BAC06"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Post-DBS vs pre-DBS</w:t>
            </w:r>
          </w:p>
        </w:tc>
        <w:tc>
          <w:tcPr>
            <w:tcW w:w="2127" w:type="dxa"/>
          </w:tcPr>
          <w:p w14:paraId="7A1329E2"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A) PD Pain vs non-PD pain</w:t>
            </w:r>
          </w:p>
          <w:p w14:paraId="4C3ABCC9"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B) Subtypes: MSK, dystonic, neuropathic/radicular, central, W-OFF-P</w:t>
            </w:r>
          </w:p>
        </w:tc>
        <w:tc>
          <w:tcPr>
            <w:tcW w:w="1984" w:type="dxa"/>
          </w:tcPr>
          <w:p w14:paraId="04694443"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Pain prevalence (total and subtypes)</w:t>
            </w:r>
          </w:p>
          <w:p w14:paraId="556C7EA1"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ascii="Gill Sans MT" w:eastAsiaTheme="minorEastAsia" w:hAnsi="Gill Sans MT" w:cs="Times New Roman"/>
                <w:sz w:val="16"/>
                <w:szCs w:val="16"/>
                <w:lang w:val="en-US"/>
              </w:rPr>
            </w:pPr>
          </w:p>
          <w:p w14:paraId="3E42BA7C"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VAS, BPI, MPQ, NPSI, PCS</w:t>
            </w:r>
          </w:p>
        </w:tc>
        <w:tc>
          <w:tcPr>
            <w:tcW w:w="2835" w:type="dxa"/>
          </w:tcPr>
          <w:p w14:paraId="20F8F247"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sz w:val="16"/>
                <w:szCs w:val="16"/>
                <w:lang w:val="en-US"/>
              </w:rPr>
              <w:t xml:space="preserve">total </w:t>
            </w:r>
            <w:r w:rsidRPr="008D0D89">
              <w:rPr>
                <w:rFonts w:ascii="Arial" w:eastAsiaTheme="minorEastAsia" w:hAnsi="Arial"/>
                <w:sz w:val="16"/>
                <w:szCs w:val="16"/>
                <w:lang w:val="en-US"/>
              </w:rPr>
              <w:t>↓</w:t>
            </w:r>
            <w:r w:rsidRPr="008D0D89">
              <w:rPr>
                <w:rFonts w:ascii="Gill Sans MT" w:eastAsiaTheme="minorEastAsia" w:hAnsi="Gill Sans MT"/>
                <w:sz w:val="16"/>
                <w:szCs w:val="16"/>
                <w:lang w:val="en-US"/>
              </w:rPr>
              <w:t xml:space="preserve">, MSK </w:t>
            </w:r>
            <w:r w:rsidRPr="008D0D89">
              <w:rPr>
                <w:rFonts w:ascii="Arial" w:eastAsiaTheme="minorEastAsia" w:hAnsi="Arial"/>
                <w:sz w:val="16"/>
                <w:szCs w:val="16"/>
                <w:lang w:val="en-US"/>
              </w:rPr>
              <w:t>↓</w:t>
            </w:r>
            <w:r w:rsidRPr="008D0D89">
              <w:rPr>
                <w:rFonts w:ascii="Gill Sans MT" w:eastAsiaTheme="minorEastAsia" w:hAnsi="Gill Sans MT"/>
                <w:sz w:val="16"/>
                <w:szCs w:val="16"/>
                <w:lang w:val="en-US"/>
              </w:rPr>
              <w:t xml:space="preserve">, dystonic </w:t>
            </w:r>
            <w:r w:rsidRPr="008D0D89">
              <w:rPr>
                <w:rFonts w:ascii="Arial" w:eastAsiaTheme="minorEastAsia" w:hAnsi="Arial"/>
                <w:sz w:val="16"/>
                <w:szCs w:val="16"/>
                <w:lang w:val="en-US"/>
              </w:rPr>
              <w:t>↓</w:t>
            </w:r>
            <w:r w:rsidRPr="008D0D89">
              <w:rPr>
                <w:rFonts w:ascii="Gill Sans MT" w:eastAsiaTheme="minorEastAsia" w:hAnsi="Gill Sans MT"/>
                <w:sz w:val="16"/>
                <w:szCs w:val="16"/>
                <w:lang w:val="en-US"/>
              </w:rPr>
              <w:t xml:space="preserve">, W-OFF-P </w:t>
            </w:r>
            <w:r w:rsidRPr="008D0D89">
              <w:rPr>
                <w:rFonts w:ascii="Arial" w:eastAsiaTheme="minorEastAsia" w:hAnsi="Arial"/>
                <w:sz w:val="16"/>
                <w:szCs w:val="16"/>
                <w:lang w:val="en-US"/>
              </w:rPr>
              <w:t>↓</w:t>
            </w:r>
          </w:p>
          <w:p w14:paraId="09734F5C"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sz w:val="16"/>
                <w:szCs w:val="16"/>
                <w:lang w:val="en-US"/>
              </w:rPr>
              <w:t xml:space="preserve">central </w:t>
            </w:r>
            <w:r w:rsidRPr="008D0D89">
              <w:rPr>
                <w:rFonts w:ascii="Arial" w:eastAsiaTheme="minorEastAsia" w:hAnsi="Arial"/>
                <w:sz w:val="16"/>
                <w:szCs w:val="16"/>
                <w:lang w:val="en-US"/>
              </w:rPr>
              <w:t>→</w:t>
            </w:r>
            <w:r w:rsidRPr="008D0D89">
              <w:rPr>
                <w:rFonts w:ascii="Gill Sans MT" w:eastAsiaTheme="minorEastAsia" w:hAnsi="Gill Sans MT"/>
                <w:sz w:val="16"/>
                <w:szCs w:val="16"/>
                <w:lang w:val="en-US"/>
              </w:rPr>
              <w:t xml:space="preserve">, neuropathic/radicular </w:t>
            </w:r>
            <w:r w:rsidRPr="008D0D89">
              <w:rPr>
                <w:rFonts w:ascii="Arial" w:eastAsiaTheme="minorEastAsia" w:hAnsi="Arial"/>
                <w:sz w:val="16"/>
                <w:szCs w:val="16"/>
                <w:lang w:val="en-US"/>
              </w:rPr>
              <w:t>→</w:t>
            </w:r>
          </w:p>
          <w:p w14:paraId="27B82D6D"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sz w:val="16"/>
                <w:szCs w:val="16"/>
                <w:lang w:val="en-US"/>
              </w:rPr>
              <w:t xml:space="preserve">VAS </w:t>
            </w:r>
            <w:r w:rsidRPr="008D0D89">
              <w:rPr>
                <w:rFonts w:ascii="Arial" w:eastAsiaTheme="minorEastAsia" w:hAnsi="Arial"/>
                <w:sz w:val="16"/>
                <w:szCs w:val="16"/>
                <w:lang w:val="en-US"/>
              </w:rPr>
              <w:t>↓</w:t>
            </w:r>
            <w:r w:rsidRPr="008D0D89">
              <w:rPr>
                <w:rFonts w:ascii="Gill Sans MT" w:eastAsiaTheme="minorEastAsia" w:hAnsi="Gill Sans MT"/>
                <w:sz w:val="16"/>
                <w:szCs w:val="16"/>
                <w:lang w:val="en-US"/>
              </w:rPr>
              <w:t xml:space="preserve">, BPI </w:t>
            </w:r>
            <w:r w:rsidRPr="008D0D89">
              <w:rPr>
                <w:rFonts w:ascii="Arial" w:eastAsiaTheme="minorEastAsia" w:hAnsi="Arial"/>
                <w:sz w:val="16"/>
                <w:szCs w:val="16"/>
                <w:lang w:val="en-US"/>
              </w:rPr>
              <w:t>↓</w:t>
            </w:r>
            <w:r w:rsidRPr="008D0D89">
              <w:rPr>
                <w:rFonts w:ascii="Gill Sans MT" w:eastAsiaTheme="minorEastAsia" w:hAnsi="Gill Sans MT"/>
                <w:sz w:val="16"/>
                <w:szCs w:val="16"/>
                <w:lang w:val="en-US"/>
              </w:rPr>
              <w:t xml:space="preserve">, MPQ </w:t>
            </w:r>
            <w:r w:rsidRPr="008D0D89">
              <w:rPr>
                <w:rFonts w:ascii="Arial" w:eastAsiaTheme="minorEastAsia" w:hAnsi="Arial"/>
                <w:sz w:val="16"/>
                <w:szCs w:val="16"/>
                <w:lang w:val="en-US"/>
              </w:rPr>
              <w:t>↓</w:t>
            </w:r>
          </w:p>
          <w:p w14:paraId="5FB3807E"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sz w:val="16"/>
                <w:szCs w:val="16"/>
                <w:lang w:val="en-US"/>
              </w:rPr>
              <w:t xml:space="preserve">NPSI </w:t>
            </w:r>
            <w:r w:rsidRPr="008D0D89">
              <w:rPr>
                <w:rFonts w:ascii="Arial" w:eastAsiaTheme="minorEastAsia" w:hAnsi="Arial"/>
                <w:sz w:val="16"/>
                <w:szCs w:val="16"/>
                <w:lang w:val="en-US"/>
              </w:rPr>
              <w:t>→</w:t>
            </w:r>
            <w:r w:rsidRPr="008D0D89">
              <w:rPr>
                <w:rFonts w:ascii="Gill Sans MT" w:eastAsiaTheme="minorEastAsia" w:hAnsi="Gill Sans MT"/>
                <w:sz w:val="16"/>
                <w:szCs w:val="16"/>
                <w:lang w:val="en-US"/>
              </w:rPr>
              <w:t xml:space="preserve">, PCS </w:t>
            </w:r>
            <w:r w:rsidRPr="008D0D89">
              <w:rPr>
                <w:rFonts w:ascii="Arial" w:eastAsiaTheme="minorEastAsia" w:hAnsi="Arial"/>
                <w:sz w:val="16"/>
                <w:szCs w:val="16"/>
                <w:lang w:val="en-US"/>
              </w:rPr>
              <w:t>→</w:t>
            </w:r>
          </w:p>
        </w:tc>
      </w:tr>
      <w:tr w:rsidR="008D0D89" w:rsidRPr="008D0D89" w14:paraId="336AD289" w14:textId="77777777" w:rsidTr="008D0D89">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1701" w:type="dxa"/>
          </w:tcPr>
          <w:p w14:paraId="57ED8466" w14:textId="77777777" w:rsidR="008D0D89" w:rsidRPr="008D0D89" w:rsidRDefault="008D0D89" w:rsidP="008D0D89">
            <w:pPr>
              <w:spacing w:line="240" w:lineRule="auto"/>
              <w:jc w:val="left"/>
              <w:rPr>
                <w:rFonts w:ascii="Gill Sans MT" w:eastAsiaTheme="minorEastAsia" w:hAnsi="Gill Sans MT" w:cs="Times New Roman"/>
                <w:sz w:val="16"/>
                <w:szCs w:val="16"/>
                <w:lang w:val="en-US"/>
              </w:rPr>
            </w:pPr>
            <w:proofErr w:type="spellStart"/>
            <w:r w:rsidRPr="008D0D89">
              <w:rPr>
                <w:rFonts w:ascii="Gill Sans MT" w:eastAsiaTheme="minorEastAsia" w:hAnsi="Gill Sans MT" w:cs="Times New Roman"/>
                <w:sz w:val="16"/>
                <w:szCs w:val="16"/>
                <w:lang w:val="en-US"/>
              </w:rPr>
              <w:t>Pellaprat</w:t>
            </w:r>
            <w:proofErr w:type="spellEnd"/>
            <w:r w:rsidRPr="008D0D89">
              <w:rPr>
                <w:rFonts w:ascii="Gill Sans MT" w:eastAsiaTheme="minorEastAsia" w:hAnsi="Gill Sans MT" w:cs="Times New Roman"/>
                <w:sz w:val="16"/>
                <w:szCs w:val="16"/>
                <w:lang w:val="en-US"/>
              </w:rPr>
              <w:t xml:space="preserve"> et al, 2014</w:t>
            </w:r>
          </w:p>
        </w:tc>
        <w:tc>
          <w:tcPr>
            <w:tcW w:w="722" w:type="dxa"/>
          </w:tcPr>
          <w:p w14:paraId="4DFD304B"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 xml:space="preserve">58 </w:t>
            </w:r>
          </w:p>
        </w:tc>
        <w:tc>
          <w:tcPr>
            <w:tcW w:w="1121" w:type="dxa"/>
          </w:tcPr>
          <w:p w14:paraId="05329507"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12.3 ± 3.8</w:t>
            </w:r>
          </w:p>
        </w:tc>
        <w:tc>
          <w:tcPr>
            <w:tcW w:w="1418" w:type="dxa"/>
          </w:tcPr>
          <w:p w14:paraId="008BD09D"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12 months</w:t>
            </w:r>
          </w:p>
        </w:tc>
        <w:tc>
          <w:tcPr>
            <w:tcW w:w="1842" w:type="dxa"/>
          </w:tcPr>
          <w:p w14:paraId="0ECECAD0"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Post-DBS vs pre-DBS</w:t>
            </w:r>
          </w:p>
        </w:tc>
        <w:tc>
          <w:tcPr>
            <w:tcW w:w="2127" w:type="dxa"/>
          </w:tcPr>
          <w:p w14:paraId="2E4754BF"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NS</w:t>
            </w:r>
          </w:p>
        </w:tc>
        <w:tc>
          <w:tcPr>
            <w:tcW w:w="1984" w:type="dxa"/>
          </w:tcPr>
          <w:p w14:paraId="018AF7CC"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Short MPQ, UPDRS-II item 17</w:t>
            </w:r>
          </w:p>
          <w:p w14:paraId="4B51051E"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PDQ-39 bodily discomfort score</w:t>
            </w:r>
          </w:p>
        </w:tc>
        <w:tc>
          <w:tcPr>
            <w:tcW w:w="2835" w:type="dxa"/>
          </w:tcPr>
          <w:p w14:paraId="7E3E3456"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Arial" w:eastAsiaTheme="minorEastAsia" w:hAnsi="Arial"/>
                <w:sz w:val="16"/>
                <w:szCs w:val="16"/>
                <w:lang w:val="en-US"/>
              </w:rPr>
              <w:t>All ↓</w:t>
            </w:r>
          </w:p>
        </w:tc>
      </w:tr>
      <w:tr w:rsidR="008D0D89" w:rsidRPr="008D0D89" w14:paraId="0C828380" w14:textId="77777777" w:rsidTr="008D0D89">
        <w:trPr>
          <w:trHeight w:val="322"/>
        </w:trPr>
        <w:tc>
          <w:tcPr>
            <w:cnfStyle w:val="001000000000" w:firstRow="0" w:lastRow="0" w:firstColumn="1" w:lastColumn="0" w:oddVBand="0" w:evenVBand="0" w:oddHBand="0" w:evenHBand="0" w:firstRowFirstColumn="0" w:firstRowLastColumn="0" w:lastRowFirstColumn="0" w:lastRowLastColumn="0"/>
            <w:tcW w:w="1701" w:type="dxa"/>
          </w:tcPr>
          <w:p w14:paraId="241B9F06" w14:textId="77777777" w:rsidR="008D0D89" w:rsidRPr="008D0D89" w:rsidRDefault="008D0D89" w:rsidP="008D0D89">
            <w:pPr>
              <w:spacing w:line="240" w:lineRule="auto"/>
              <w:jc w:val="left"/>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Smith et al, 2015</w:t>
            </w:r>
          </w:p>
        </w:tc>
        <w:tc>
          <w:tcPr>
            <w:tcW w:w="722" w:type="dxa"/>
          </w:tcPr>
          <w:p w14:paraId="52B06712"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 xml:space="preserve">16 </w:t>
            </w:r>
          </w:p>
        </w:tc>
        <w:tc>
          <w:tcPr>
            <w:tcW w:w="1121" w:type="dxa"/>
          </w:tcPr>
          <w:p w14:paraId="546EF8BA"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12.2 ± 1.0</w:t>
            </w:r>
          </w:p>
        </w:tc>
        <w:tc>
          <w:tcPr>
            <w:tcW w:w="1418" w:type="dxa"/>
          </w:tcPr>
          <w:p w14:paraId="4048D395"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6 and 12 months</w:t>
            </w:r>
          </w:p>
        </w:tc>
        <w:tc>
          <w:tcPr>
            <w:tcW w:w="1842" w:type="dxa"/>
          </w:tcPr>
          <w:p w14:paraId="44E9D711"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Post-DBS vs pre-DBS</w:t>
            </w:r>
          </w:p>
        </w:tc>
        <w:tc>
          <w:tcPr>
            <w:tcW w:w="2127" w:type="dxa"/>
          </w:tcPr>
          <w:p w14:paraId="59EC7C25"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Low Back Pain</w:t>
            </w:r>
          </w:p>
        </w:tc>
        <w:tc>
          <w:tcPr>
            <w:tcW w:w="1984" w:type="dxa"/>
          </w:tcPr>
          <w:p w14:paraId="60637088"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Global VAS and OLBPD</w:t>
            </w:r>
          </w:p>
        </w:tc>
        <w:tc>
          <w:tcPr>
            <w:tcW w:w="2835" w:type="dxa"/>
          </w:tcPr>
          <w:p w14:paraId="61E0EA1F"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sz w:val="16"/>
                <w:szCs w:val="16"/>
                <w:lang w:val="en-US"/>
              </w:rPr>
              <w:t xml:space="preserve">Both </w:t>
            </w:r>
            <w:r w:rsidRPr="008D0D89">
              <w:rPr>
                <w:rFonts w:ascii="Arial" w:eastAsiaTheme="minorEastAsia" w:hAnsi="Arial"/>
                <w:sz w:val="16"/>
                <w:szCs w:val="16"/>
                <w:lang w:val="en-US"/>
              </w:rPr>
              <w:t>↓</w:t>
            </w:r>
          </w:p>
        </w:tc>
      </w:tr>
      <w:tr w:rsidR="008D0D89" w:rsidRPr="008D0D89" w14:paraId="6134DD14" w14:textId="77777777" w:rsidTr="008D0D89">
        <w:trPr>
          <w:cnfStyle w:val="000000100000" w:firstRow="0" w:lastRow="0" w:firstColumn="0" w:lastColumn="0" w:oddVBand="0" w:evenVBand="0" w:oddHBand="1" w:evenHBand="0" w:firstRowFirstColumn="0" w:firstRowLastColumn="0" w:lastRowFirstColumn="0" w:lastRowLastColumn="0"/>
          <w:trHeight w:val="688"/>
        </w:trPr>
        <w:tc>
          <w:tcPr>
            <w:cnfStyle w:val="001000000000" w:firstRow="0" w:lastRow="0" w:firstColumn="1" w:lastColumn="0" w:oddVBand="0" w:evenVBand="0" w:oddHBand="0" w:evenHBand="0" w:firstRowFirstColumn="0" w:firstRowLastColumn="0" w:lastRowFirstColumn="0" w:lastRowLastColumn="0"/>
            <w:tcW w:w="1701" w:type="dxa"/>
          </w:tcPr>
          <w:p w14:paraId="05FB8FFC" w14:textId="77777777" w:rsidR="008D0D89" w:rsidRPr="008D0D89" w:rsidRDefault="008D0D89" w:rsidP="008D0D89">
            <w:pPr>
              <w:spacing w:line="240" w:lineRule="auto"/>
              <w:jc w:val="left"/>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DiMarzio et al, 2017</w:t>
            </w:r>
          </w:p>
        </w:tc>
        <w:tc>
          <w:tcPr>
            <w:tcW w:w="722" w:type="dxa"/>
          </w:tcPr>
          <w:p w14:paraId="1ECF58CB"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12 STN</w:t>
            </w:r>
          </w:p>
          <w:p w14:paraId="138E1799"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 xml:space="preserve">5 GPi </w:t>
            </w:r>
          </w:p>
        </w:tc>
        <w:tc>
          <w:tcPr>
            <w:tcW w:w="1121" w:type="dxa"/>
          </w:tcPr>
          <w:p w14:paraId="4D2C16BB"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11.6 ± 1.0</w:t>
            </w:r>
          </w:p>
        </w:tc>
        <w:tc>
          <w:tcPr>
            <w:tcW w:w="1418" w:type="dxa"/>
          </w:tcPr>
          <w:p w14:paraId="2F70EF15"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6 months</w:t>
            </w:r>
          </w:p>
        </w:tc>
        <w:tc>
          <w:tcPr>
            <w:tcW w:w="1842" w:type="dxa"/>
          </w:tcPr>
          <w:p w14:paraId="1A90C8BB"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  Post-DBS vs pre-DBS</w:t>
            </w:r>
          </w:p>
          <w:p w14:paraId="3F716814"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 GPi vs STN</w:t>
            </w:r>
          </w:p>
        </w:tc>
        <w:tc>
          <w:tcPr>
            <w:tcW w:w="2127" w:type="dxa"/>
          </w:tcPr>
          <w:p w14:paraId="7CB29F4E"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All types as per KPPS</w:t>
            </w:r>
          </w:p>
        </w:tc>
        <w:tc>
          <w:tcPr>
            <w:tcW w:w="1984" w:type="dxa"/>
          </w:tcPr>
          <w:p w14:paraId="6B965D95"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 xml:space="preserve">KPPS and </w:t>
            </w:r>
            <w:proofErr w:type="spellStart"/>
            <w:r w:rsidRPr="008D0D89">
              <w:rPr>
                <w:rFonts w:ascii="Gill Sans MT" w:eastAsiaTheme="minorEastAsia" w:hAnsi="Gill Sans MT" w:cs="Times New Roman"/>
                <w:sz w:val="16"/>
                <w:szCs w:val="16"/>
                <w:lang w:val="en-US"/>
              </w:rPr>
              <w:t>subscores</w:t>
            </w:r>
            <w:proofErr w:type="spellEnd"/>
          </w:p>
          <w:p w14:paraId="02910CDA"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MPQ</w:t>
            </w:r>
          </w:p>
          <w:p w14:paraId="11A6B415"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Gill Sans MT" w:eastAsiaTheme="minorEastAsia" w:hAnsi="Gill Sans MT" w:cs="Times New Roman"/>
                <w:sz w:val="16"/>
                <w:szCs w:val="16"/>
                <w:lang w:val="en-US"/>
              </w:rPr>
              <w:t>LBDI</w:t>
            </w:r>
          </w:p>
        </w:tc>
        <w:tc>
          <w:tcPr>
            <w:tcW w:w="2835" w:type="dxa"/>
          </w:tcPr>
          <w:p w14:paraId="4357358A"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Arial" w:eastAsiaTheme="minorEastAsia" w:hAnsi="Arial"/>
                <w:sz w:val="16"/>
                <w:szCs w:val="16"/>
                <w:lang w:val="en-US"/>
              </w:rPr>
              <w:t>↓</w:t>
            </w:r>
            <w:r w:rsidRPr="008D0D89">
              <w:rPr>
                <w:rFonts w:ascii="Gill Sans MT" w:eastAsiaTheme="minorEastAsia" w:hAnsi="Gill Sans MT" w:cs="Times New Roman"/>
                <w:sz w:val="16"/>
                <w:szCs w:val="16"/>
                <w:vertAlign w:val="superscript"/>
                <w:lang w:val="en-US"/>
              </w:rPr>
              <w:t>a</w:t>
            </w:r>
          </w:p>
          <w:p w14:paraId="03ADCA8D"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Arial" w:eastAsiaTheme="minorEastAsia" w:hAnsi="Arial"/>
                <w:sz w:val="16"/>
                <w:szCs w:val="16"/>
                <w:lang w:val="en-US"/>
              </w:rPr>
              <w:t>→</w:t>
            </w:r>
          </w:p>
          <w:p w14:paraId="3D40276A"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ascii="Gill Sans MT" w:eastAsiaTheme="minorEastAsia" w:hAnsi="Gill Sans MT" w:cs="Times New Roman"/>
                <w:sz w:val="16"/>
                <w:szCs w:val="16"/>
                <w:lang w:val="en-US"/>
              </w:rPr>
            </w:pPr>
            <w:r w:rsidRPr="008D0D89">
              <w:rPr>
                <w:rFonts w:ascii="Arial" w:eastAsiaTheme="minorEastAsia" w:hAnsi="Arial"/>
                <w:sz w:val="16"/>
                <w:szCs w:val="16"/>
                <w:lang w:val="en-US"/>
              </w:rPr>
              <w:t>↓</w:t>
            </w:r>
          </w:p>
        </w:tc>
      </w:tr>
    </w:tbl>
    <w:p w14:paraId="61894959" w14:textId="469DA6E5" w:rsidR="008D0D89" w:rsidRPr="00D81F91" w:rsidRDefault="008D0D89" w:rsidP="008D0D89">
      <w:pPr>
        <w:rPr>
          <w:rFonts w:ascii="Gill Sans MT" w:hAnsi="Gill Sans MT" w:cs="Times New Roman"/>
          <w:b/>
          <w:bCs/>
          <w:sz w:val="16"/>
          <w:szCs w:val="16"/>
        </w:rPr>
      </w:pPr>
      <w:r w:rsidRPr="00D81F91">
        <w:rPr>
          <w:rFonts w:ascii="Gill Sans MT" w:hAnsi="Gill Sans MT" w:cs="Times New Roman"/>
          <w:b/>
          <w:bCs/>
          <w:sz w:val="16"/>
          <w:szCs w:val="16"/>
        </w:rPr>
        <w:t>T</w:t>
      </w:r>
      <w:r>
        <w:rPr>
          <w:rFonts w:ascii="Gill Sans MT" w:hAnsi="Gill Sans MT" w:cs="Times New Roman"/>
          <w:b/>
          <w:bCs/>
          <w:sz w:val="16"/>
          <w:szCs w:val="16"/>
        </w:rPr>
        <w:t>able</w:t>
      </w:r>
      <w:r w:rsidRPr="00D81F91">
        <w:rPr>
          <w:rFonts w:ascii="Gill Sans MT" w:hAnsi="Gill Sans MT" w:cs="Times New Roman"/>
          <w:b/>
          <w:bCs/>
          <w:sz w:val="16"/>
          <w:szCs w:val="16"/>
        </w:rPr>
        <w:t xml:space="preserve"> 1. E</w:t>
      </w:r>
      <w:r>
        <w:rPr>
          <w:rFonts w:ascii="Gill Sans MT" w:hAnsi="Gill Sans MT" w:cs="Times New Roman"/>
          <w:b/>
          <w:bCs/>
          <w:sz w:val="16"/>
          <w:szCs w:val="16"/>
        </w:rPr>
        <w:t>ffect</w:t>
      </w:r>
      <w:r w:rsidRPr="00D81F91">
        <w:rPr>
          <w:rFonts w:ascii="Gill Sans MT" w:hAnsi="Gill Sans MT" w:cs="Times New Roman"/>
          <w:b/>
          <w:bCs/>
          <w:sz w:val="16"/>
          <w:szCs w:val="16"/>
        </w:rPr>
        <w:t xml:space="preserve"> </w:t>
      </w:r>
      <w:r>
        <w:rPr>
          <w:rFonts w:ascii="Gill Sans MT" w:hAnsi="Gill Sans MT" w:cs="Times New Roman"/>
          <w:b/>
          <w:bCs/>
          <w:sz w:val="16"/>
          <w:szCs w:val="16"/>
        </w:rPr>
        <w:t>of</w:t>
      </w:r>
      <w:r w:rsidRPr="00D81F91">
        <w:rPr>
          <w:rFonts w:ascii="Gill Sans MT" w:hAnsi="Gill Sans MT" w:cs="Times New Roman"/>
          <w:b/>
          <w:bCs/>
          <w:sz w:val="16"/>
          <w:szCs w:val="16"/>
        </w:rPr>
        <w:t xml:space="preserve"> STN DBS </w:t>
      </w:r>
      <w:r>
        <w:rPr>
          <w:rFonts w:ascii="Gill Sans MT" w:hAnsi="Gill Sans MT" w:cs="Times New Roman"/>
          <w:b/>
          <w:bCs/>
          <w:sz w:val="16"/>
          <w:szCs w:val="16"/>
        </w:rPr>
        <w:t>on</w:t>
      </w:r>
      <w:r w:rsidRPr="00D81F91">
        <w:rPr>
          <w:rFonts w:ascii="Gill Sans MT" w:hAnsi="Gill Sans MT" w:cs="Times New Roman"/>
          <w:b/>
          <w:bCs/>
          <w:sz w:val="16"/>
          <w:szCs w:val="16"/>
        </w:rPr>
        <w:t xml:space="preserve"> PD </w:t>
      </w:r>
      <w:r>
        <w:rPr>
          <w:rFonts w:ascii="Gill Sans MT" w:hAnsi="Gill Sans MT" w:cs="Times New Roman"/>
          <w:b/>
          <w:bCs/>
          <w:sz w:val="16"/>
          <w:szCs w:val="16"/>
        </w:rPr>
        <w:t>reported</w:t>
      </w:r>
      <w:r w:rsidRPr="00D81F91">
        <w:rPr>
          <w:rFonts w:ascii="Gill Sans MT" w:hAnsi="Gill Sans MT" w:cs="Times New Roman"/>
          <w:b/>
          <w:bCs/>
          <w:sz w:val="16"/>
          <w:szCs w:val="16"/>
        </w:rPr>
        <w:t xml:space="preserve"> </w:t>
      </w:r>
      <w:r>
        <w:rPr>
          <w:rFonts w:ascii="Gill Sans MT" w:hAnsi="Gill Sans MT" w:cs="Times New Roman"/>
          <w:b/>
          <w:bCs/>
          <w:sz w:val="16"/>
          <w:szCs w:val="16"/>
        </w:rPr>
        <w:t>pain</w:t>
      </w:r>
      <w:r w:rsidRPr="00D81F91">
        <w:rPr>
          <w:rFonts w:ascii="Gill Sans MT" w:hAnsi="Gill Sans MT" w:cs="Times New Roman"/>
          <w:b/>
          <w:bCs/>
          <w:sz w:val="16"/>
          <w:szCs w:val="16"/>
        </w:rPr>
        <w:t xml:space="preserve"> </w:t>
      </w:r>
    </w:p>
    <w:p w14:paraId="60732D59" w14:textId="77777777" w:rsidR="008D0D89" w:rsidRDefault="008D0D89" w:rsidP="008D0D89">
      <w:pPr>
        <w:spacing w:line="240" w:lineRule="auto"/>
        <w:rPr>
          <w:rFonts w:ascii="Gill Sans MT" w:hAnsi="Gill Sans MT" w:cs="Times New Roman"/>
          <w:sz w:val="16"/>
          <w:szCs w:val="16"/>
        </w:rPr>
      </w:pPr>
    </w:p>
    <w:p w14:paraId="63F9CC2E" w14:textId="3E15ABF8" w:rsidR="008D0D89" w:rsidRPr="00D770B9" w:rsidRDefault="008D0D89" w:rsidP="008D0D89">
      <w:pPr>
        <w:spacing w:line="240" w:lineRule="auto"/>
        <w:rPr>
          <w:rFonts w:ascii="Gill Sans MT" w:hAnsi="Gill Sans MT" w:cs="Times New Roman"/>
          <w:sz w:val="16"/>
          <w:szCs w:val="16"/>
          <w:vertAlign w:val="superscript"/>
        </w:rPr>
      </w:pPr>
      <w:r w:rsidRPr="00D770B9">
        <w:rPr>
          <w:rFonts w:ascii="Gill Sans MT" w:hAnsi="Gill Sans MT" w:cs="Times New Roman"/>
          <w:sz w:val="16"/>
          <w:szCs w:val="16"/>
        </w:rPr>
        <w:t xml:space="preserve">All studies comparing ON-stim vs pre-operative status. </w:t>
      </w:r>
      <w:r w:rsidRPr="00D770B9">
        <w:rPr>
          <w:rFonts w:ascii="Gill Sans MT" w:hAnsi="Gill Sans MT" w:cs="Times New Roman"/>
          <w:sz w:val="16"/>
          <w:szCs w:val="16"/>
          <w:vertAlign w:val="superscript"/>
        </w:rPr>
        <w:t xml:space="preserve">a </w:t>
      </w:r>
      <w:r w:rsidRPr="00D770B9">
        <w:rPr>
          <w:rFonts w:ascii="Gill Sans MT" w:hAnsi="Gill Sans MT" w:cs="Times New Roman"/>
          <w:sz w:val="16"/>
          <w:szCs w:val="16"/>
        </w:rPr>
        <w:t xml:space="preserve">total score and fluctuation-related </w:t>
      </w:r>
      <w:proofErr w:type="spellStart"/>
      <w:r w:rsidRPr="00D770B9">
        <w:rPr>
          <w:rFonts w:ascii="Gill Sans MT" w:hAnsi="Gill Sans MT" w:cs="Times New Roman"/>
          <w:sz w:val="16"/>
          <w:szCs w:val="16"/>
        </w:rPr>
        <w:t>subscore</w:t>
      </w:r>
      <w:proofErr w:type="spellEnd"/>
      <w:r w:rsidRPr="00D770B9">
        <w:rPr>
          <w:rFonts w:ascii="Gill Sans MT" w:hAnsi="Gill Sans MT" w:cs="Times New Roman"/>
          <w:sz w:val="16"/>
          <w:szCs w:val="16"/>
        </w:rPr>
        <w:t xml:space="preserve"> only. </w:t>
      </w:r>
    </w:p>
    <w:p w14:paraId="011AEBA3" w14:textId="77777777" w:rsidR="008D0D89" w:rsidRPr="00EF27DF" w:rsidRDefault="008D0D89" w:rsidP="008D0D89">
      <w:pPr>
        <w:spacing w:line="240" w:lineRule="auto"/>
        <w:rPr>
          <w:rFonts w:ascii="Gill Sans MT" w:hAnsi="Gill Sans MT" w:cs="Times New Roman"/>
          <w:sz w:val="16"/>
          <w:szCs w:val="16"/>
        </w:rPr>
      </w:pPr>
      <w:r w:rsidRPr="00D770B9">
        <w:rPr>
          <w:rFonts w:ascii="Gill Sans MT" w:hAnsi="Gill Sans MT" w:cs="Times New Roman"/>
          <w:sz w:val="16"/>
          <w:szCs w:val="16"/>
        </w:rPr>
        <w:t>BPI</w:t>
      </w:r>
      <w:r>
        <w:rPr>
          <w:rFonts w:ascii="Gill Sans MT" w:hAnsi="Gill Sans MT" w:cs="Times New Roman"/>
          <w:sz w:val="16"/>
          <w:szCs w:val="16"/>
        </w:rPr>
        <w:t xml:space="preserve"> </w:t>
      </w:r>
      <w:r w:rsidRPr="00D770B9">
        <w:rPr>
          <w:rFonts w:ascii="Gill Sans MT" w:hAnsi="Gill Sans MT" w:cs="Times New Roman"/>
          <w:sz w:val="16"/>
          <w:szCs w:val="16"/>
        </w:rPr>
        <w:t>= Brief Pain Inventory; DBS</w:t>
      </w:r>
      <w:r>
        <w:rPr>
          <w:rFonts w:ascii="Gill Sans MT" w:hAnsi="Gill Sans MT" w:cs="Times New Roman"/>
          <w:sz w:val="16"/>
          <w:szCs w:val="16"/>
        </w:rPr>
        <w:t xml:space="preserve"> </w:t>
      </w:r>
      <w:r w:rsidRPr="00D770B9">
        <w:rPr>
          <w:rFonts w:ascii="Gill Sans MT" w:hAnsi="Gill Sans MT" w:cs="Times New Roman"/>
          <w:sz w:val="16"/>
          <w:szCs w:val="16"/>
        </w:rPr>
        <w:t>= Deep Brain Stimulation; DN4</w:t>
      </w:r>
      <w:r>
        <w:rPr>
          <w:rFonts w:ascii="Gill Sans MT" w:hAnsi="Gill Sans MT" w:cs="Times New Roman"/>
          <w:sz w:val="16"/>
          <w:szCs w:val="16"/>
        </w:rPr>
        <w:t xml:space="preserve"> </w:t>
      </w:r>
      <w:r w:rsidRPr="00D770B9">
        <w:rPr>
          <w:rFonts w:ascii="Gill Sans MT" w:hAnsi="Gill Sans MT" w:cs="Times New Roman"/>
          <w:sz w:val="16"/>
          <w:szCs w:val="16"/>
        </w:rPr>
        <w:t xml:space="preserve">= </w:t>
      </w:r>
      <w:proofErr w:type="spellStart"/>
      <w:r w:rsidRPr="00D770B9">
        <w:rPr>
          <w:rFonts w:ascii="Gill Sans MT" w:hAnsi="Gill Sans MT" w:cs="Times New Roman"/>
          <w:sz w:val="16"/>
          <w:szCs w:val="16"/>
        </w:rPr>
        <w:t>Douleur</w:t>
      </w:r>
      <w:proofErr w:type="spellEnd"/>
      <w:r w:rsidRPr="00D770B9">
        <w:rPr>
          <w:rFonts w:ascii="Gill Sans MT" w:hAnsi="Gill Sans MT" w:cs="Times New Roman"/>
          <w:sz w:val="16"/>
          <w:szCs w:val="16"/>
        </w:rPr>
        <w:t xml:space="preserve"> </w:t>
      </w:r>
      <w:proofErr w:type="spellStart"/>
      <w:r w:rsidRPr="00D770B9">
        <w:rPr>
          <w:rFonts w:ascii="Gill Sans MT" w:hAnsi="Gill Sans MT" w:cs="Times New Roman"/>
          <w:sz w:val="16"/>
          <w:szCs w:val="16"/>
        </w:rPr>
        <w:t>Neuropathique</w:t>
      </w:r>
      <w:proofErr w:type="spellEnd"/>
      <w:r w:rsidRPr="00D770B9">
        <w:rPr>
          <w:rFonts w:ascii="Gill Sans MT" w:hAnsi="Gill Sans MT" w:cs="Times New Roman"/>
          <w:sz w:val="16"/>
          <w:szCs w:val="16"/>
        </w:rPr>
        <w:t xml:space="preserve"> 4; GPi</w:t>
      </w:r>
      <w:r>
        <w:rPr>
          <w:rFonts w:ascii="Gill Sans MT" w:hAnsi="Gill Sans MT" w:cs="Times New Roman"/>
          <w:sz w:val="16"/>
          <w:szCs w:val="16"/>
        </w:rPr>
        <w:t xml:space="preserve"> </w:t>
      </w:r>
      <w:r w:rsidRPr="00D770B9">
        <w:rPr>
          <w:rFonts w:ascii="Gill Sans MT" w:hAnsi="Gill Sans MT" w:cs="Times New Roman"/>
          <w:sz w:val="16"/>
          <w:szCs w:val="16"/>
        </w:rPr>
        <w:t>= globus pallidus pars interna;</w:t>
      </w:r>
      <w:r>
        <w:rPr>
          <w:rFonts w:ascii="Gill Sans MT" w:hAnsi="Gill Sans MT" w:cs="Times New Roman"/>
          <w:sz w:val="16"/>
          <w:szCs w:val="16"/>
        </w:rPr>
        <w:t xml:space="preserve"> KPPS = King’s Parkinson’s Disease Pain Scale;</w:t>
      </w:r>
      <w:r w:rsidRPr="00D770B9">
        <w:rPr>
          <w:rFonts w:ascii="Gill Sans MT" w:hAnsi="Gill Sans MT" w:cs="Times New Roman"/>
          <w:sz w:val="16"/>
          <w:szCs w:val="16"/>
        </w:rPr>
        <w:t xml:space="preserve"> LBDI</w:t>
      </w:r>
      <w:r>
        <w:rPr>
          <w:rFonts w:ascii="Gill Sans MT" w:hAnsi="Gill Sans MT" w:cs="Times New Roman"/>
          <w:sz w:val="16"/>
          <w:szCs w:val="16"/>
        </w:rPr>
        <w:t xml:space="preserve"> </w:t>
      </w:r>
      <w:r w:rsidRPr="00D770B9">
        <w:rPr>
          <w:rFonts w:ascii="Gill Sans MT" w:hAnsi="Gill Sans MT" w:cs="Times New Roman"/>
          <w:sz w:val="16"/>
          <w:szCs w:val="16"/>
        </w:rPr>
        <w:t>= Low Back Disability Index</w:t>
      </w:r>
      <w:r>
        <w:rPr>
          <w:rFonts w:ascii="Gill Sans MT" w:hAnsi="Gill Sans MT" w:cs="Times New Roman"/>
          <w:sz w:val="16"/>
          <w:szCs w:val="16"/>
        </w:rPr>
        <w:t>;</w:t>
      </w:r>
      <w:r w:rsidRPr="00D770B9">
        <w:rPr>
          <w:rFonts w:ascii="Gill Sans MT" w:hAnsi="Gill Sans MT" w:cs="Times New Roman"/>
          <w:sz w:val="16"/>
          <w:szCs w:val="16"/>
        </w:rPr>
        <w:t xml:space="preserve"> MPQ = </w:t>
      </w:r>
      <w:proofErr w:type="spellStart"/>
      <w:r w:rsidRPr="00D770B9">
        <w:rPr>
          <w:rFonts w:ascii="Gill Sans MT" w:hAnsi="Gill Sans MT" w:cs="Times New Roman"/>
          <w:sz w:val="16"/>
          <w:szCs w:val="16"/>
        </w:rPr>
        <w:t>McGIll</w:t>
      </w:r>
      <w:proofErr w:type="spellEnd"/>
      <w:r w:rsidRPr="00D770B9">
        <w:rPr>
          <w:rFonts w:ascii="Gill Sans MT" w:hAnsi="Gill Sans MT" w:cs="Times New Roman"/>
          <w:sz w:val="16"/>
          <w:szCs w:val="16"/>
        </w:rPr>
        <w:t xml:space="preserve"> Pain Questionnaire; MSK= musculoskeletal;  NMF</w:t>
      </w:r>
      <w:r>
        <w:rPr>
          <w:rFonts w:ascii="Gill Sans MT" w:hAnsi="Gill Sans MT" w:cs="Times New Roman"/>
          <w:sz w:val="16"/>
          <w:szCs w:val="16"/>
        </w:rPr>
        <w:t xml:space="preserve"> </w:t>
      </w:r>
      <w:r w:rsidRPr="00D770B9">
        <w:rPr>
          <w:rFonts w:ascii="Gill Sans MT" w:hAnsi="Gill Sans MT" w:cs="Times New Roman"/>
          <w:sz w:val="16"/>
          <w:szCs w:val="16"/>
        </w:rPr>
        <w:t>= non-motor fluctuations; NPSI</w:t>
      </w:r>
      <w:r>
        <w:rPr>
          <w:rFonts w:ascii="Gill Sans MT" w:hAnsi="Gill Sans MT" w:cs="Times New Roman"/>
          <w:sz w:val="16"/>
          <w:szCs w:val="16"/>
        </w:rPr>
        <w:t xml:space="preserve"> </w:t>
      </w:r>
      <w:r w:rsidRPr="00D770B9">
        <w:rPr>
          <w:rFonts w:ascii="Gill Sans MT" w:hAnsi="Gill Sans MT" w:cs="Times New Roman"/>
          <w:sz w:val="16"/>
          <w:szCs w:val="16"/>
        </w:rPr>
        <w:t xml:space="preserve">= Neuropathic Pain Symptom Inventory; </w:t>
      </w:r>
      <w:r>
        <w:rPr>
          <w:rFonts w:ascii="Gill Sans MT" w:hAnsi="Gill Sans MT" w:cs="Times New Roman"/>
          <w:sz w:val="16"/>
          <w:szCs w:val="16"/>
        </w:rPr>
        <w:t>N</w:t>
      </w:r>
      <w:r w:rsidRPr="00D770B9">
        <w:rPr>
          <w:rFonts w:ascii="Gill Sans MT" w:hAnsi="Gill Sans MT" w:cs="Times New Roman"/>
          <w:sz w:val="16"/>
          <w:szCs w:val="16"/>
        </w:rPr>
        <w:t>FP</w:t>
      </w:r>
      <w:r>
        <w:rPr>
          <w:rFonts w:ascii="Gill Sans MT" w:hAnsi="Gill Sans MT" w:cs="Times New Roman"/>
          <w:sz w:val="16"/>
          <w:szCs w:val="16"/>
        </w:rPr>
        <w:t xml:space="preserve"> </w:t>
      </w:r>
      <w:r w:rsidRPr="00D770B9">
        <w:rPr>
          <w:rFonts w:ascii="Gill Sans MT" w:hAnsi="Gill Sans MT" w:cs="Times New Roman"/>
          <w:sz w:val="16"/>
          <w:szCs w:val="16"/>
        </w:rPr>
        <w:t>= non</w:t>
      </w:r>
      <w:r>
        <w:rPr>
          <w:rFonts w:ascii="Gill Sans MT" w:hAnsi="Gill Sans MT" w:cs="Times New Roman"/>
          <w:sz w:val="16"/>
          <w:szCs w:val="16"/>
        </w:rPr>
        <w:t>-</w:t>
      </w:r>
      <w:r w:rsidRPr="00D770B9">
        <w:rPr>
          <w:rFonts w:ascii="Gill Sans MT" w:hAnsi="Gill Sans MT" w:cs="Times New Roman"/>
          <w:sz w:val="16"/>
          <w:szCs w:val="16"/>
        </w:rPr>
        <w:t>fluctuating pain;</w:t>
      </w:r>
      <w:r>
        <w:rPr>
          <w:rFonts w:ascii="Gill Sans MT" w:hAnsi="Gill Sans MT" w:cs="Times New Roman"/>
          <w:sz w:val="16"/>
          <w:szCs w:val="16"/>
        </w:rPr>
        <w:t xml:space="preserve"> </w:t>
      </w:r>
      <w:r w:rsidRPr="00D770B9">
        <w:rPr>
          <w:rFonts w:ascii="Gill Sans MT" w:hAnsi="Gill Sans MT" w:cs="Times New Roman"/>
          <w:sz w:val="16"/>
          <w:szCs w:val="16"/>
        </w:rPr>
        <w:t>NRS</w:t>
      </w:r>
      <w:r>
        <w:rPr>
          <w:rFonts w:ascii="Gill Sans MT" w:hAnsi="Gill Sans MT" w:cs="Times New Roman"/>
          <w:sz w:val="16"/>
          <w:szCs w:val="16"/>
        </w:rPr>
        <w:t xml:space="preserve"> </w:t>
      </w:r>
      <w:r w:rsidRPr="00D770B9">
        <w:rPr>
          <w:rFonts w:ascii="Gill Sans MT" w:hAnsi="Gill Sans MT" w:cs="Times New Roman"/>
          <w:sz w:val="16"/>
          <w:szCs w:val="16"/>
        </w:rPr>
        <w:t xml:space="preserve">= numeric rating scale;  </w:t>
      </w:r>
      <w:r>
        <w:rPr>
          <w:rFonts w:ascii="Gill Sans MT" w:hAnsi="Gill Sans MT" w:cs="Times New Roman"/>
          <w:sz w:val="16"/>
          <w:szCs w:val="16"/>
        </w:rPr>
        <w:t xml:space="preserve">NS = not specified; </w:t>
      </w:r>
      <w:r w:rsidRPr="00D770B9">
        <w:rPr>
          <w:rFonts w:ascii="Gill Sans MT" w:hAnsi="Gill Sans MT" w:cs="Times New Roman"/>
          <w:sz w:val="16"/>
          <w:szCs w:val="16"/>
        </w:rPr>
        <w:t>OLBPD</w:t>
      </w:r>
      <w:r>
        <w:rPr>
          <w:rFonts w:ascii="Gill Sans MT" w:hAnsi="Gill Sans MT" w:cs="Times New Roman"/>
          <w:sz w:val="16"/>
          <w:szCs w:val="16"/>
        </w:rPr>
        <w:t xml:space="preserve"> </w:t>
      </w:r>
      <w:r w:rsidRPr="00D770B9">
        <w:rPr>
          <w:rFonts w:ascii="Gill Sans MT" w:hAnsi="Gill Sans MT" w:cs="Times New Roman"/>
          <w:sz w:val="16"/>
          <w:szCs w:val="16"/>
        </w:rPr>
        <w:t>= Oswestry Low Back Pain Disability Index; PCS</w:t>
      </w:r>
      <w:r>
        <w:rPr>
          <w:rFonts w:ascii="Gill Sans MT" w:hAnsi="Gill Sans MT" w:cs="Times New Roman"/>
          <w:sz w:val="16"/>
          <w:szCs w:val="16"/>
        </w:rPr>
        <w:t xml:space="preserve"> </w:t>
      </w:r>
      <w:r w:rsidRPr="00D770B9">
        <w:rPr>
          <w:rFonts w:ascii="Gill Sans MT" w:hAnsi="Gill Sans MT" w:cs="Times New Roman"/>
          <w:sz w:val="16"/>
          <w:szCs w:val="16"/>
        </w:rPr>
        <w:t>= Pain Catastrophizing Scale; PD</w:t>
      </w:r>
      <w:r>
        <w:rPr>
          <w:rFonts w:ascii="Gill Sans MT" w:hAnsi="Gill Sans MT" w:cs="Times New Roman"/>
          <w:sz w:val="16"/>
          <w:szCs w:val="16"/>
        </w:rPr>
        <w:t xml:space="preserve"> </w:t>
      </w:r>
      <w:r w:rsidRPr="00D770B9">
        <w:rPr>
          <w:rFonts w:ascii="Gill Sans MT" w:hAnsi="Gill Sans MT" w:cs="Times New Roman"/>
          <w:sz w:val="16"/>
          <w:szCs w:val="16"/>
        </w:rPr>
        <w:t>= Parkinson’s disease;</w:t>
      </w:r>
      <w:r>
        <w:rPr>
          <w:rFonts w:ascii="Gill Sans MT" w:hAnsi="Gill Sans MT" w:cs="Times New Roman"/>
          <w:sz w:val="16"/>
          <w:szCs w:val="16"/>
        </w:rPr>
        <w:t xml:space="preserve"> PDQ-39 = Parkinson’s Disease Questionnaire-39;</w:t>
      </w:r>
      <w:r w:rsidRPr="00D770B9">
        <w:rPr>
          <w:rFonts w:ascii="Gill Sans MT" w:hAnsi="Gill Sans MT" w:cs="Times New Roman"/>
          <w:sz w:val="16"/>
          <w:szCs w:val="16"/>
        </w:rPr>
        <w:t xml:space="preserve"> STN = subthalamic nucleus;</w:t>
      </w:r>
      <w:r>
        <w:rPr>
          <w:rFonts w:ascii="Gill Sans MT" w:hAnsi="Gill Sans MT" w:cs="Times New Roman"/>
          <w:sz w:val="16"/>
          <w:szCs w:val="16"/>
        </w:rPr>
        <w:t xml:space="preserve"> UPDRS-II = Unified Parkinson’s Disease Rating Scale Part II;</w:t>
      </w:r>
      <w:r w:rsidRPr="00D770B9">
        <w:rPr>
          <w:rFonts w:ascii="Gill Sans MT" w:hAnsi="Gill Sans MT" w:cs="Times New Roman"/>
          <w:sz w:val="16"/>
          <w:szCs w:val="16"/>
        </w:rPr>
        <w:t xml:space="preserve"> VAS</w:t>
      </w:r>
      <w:r>
        <w:rPr>
          <w:rFonts w:ascii="Gill Sans MT" w:hAnsi="Gill Sans MT" w:cs="Times New Roman"/>
          <w:sz w:val="16"/>
          <w:szCs w:val="16"/>
        </w:rPr>
        <w:t xml:space="preserve"> </w:t>
      </w:r>
      <w:r w:rsidRPr="00D770B9">
        <w:rPr>
          <w:rFonts w:ascii="Gill Sans MT" w:hAnsi="Gill Sans MT" w:cs="Times New Roman"/>
          <w:sz w:val="16"/>
          <w:szCs w:val="16"/>
        </w:rPr>
        <w:t>= visual analogue scale; W-OFF-P</w:t>
      </w:r>
      <w:r>
        <w:rPr>
          <w:rFonts w:ascii="Gill Sans MT" w:hAnsi="Gill Sans MT" w:cs="Times New Roman"/>
          <w:sz w:val="16"/>
          <w:szCs w:val="16"/>
        </w:rPr>
        <w:t xml:space="preserve"> </w:t>
      </w:r>
      <w:r w:rsidRPr="00D770B9">
        <w:rPr>
          <w:rFonts w:ascii="Gill Sans MT" w:hAnsi="Gill Sans MT" w:cs="Times New Roman"/>
          <w:sz w:val="16"/>
          <w:szCs w:val="16"/>
        </w:rPr>
        <w:t>= wearing off pai</w:t>
      </w:r>
      <w:r>
        <w:rPr>
          <w:rFonts w:ascii="Gill Sans MT" w:hAnsi="Gill Sans MT" w:cs="Times New Roman"/>
          <w:sz w:val="16"/>
          <w:szCs w:val="16"/>
        </w:rPr>
        <w:t>n</w:t>
      </w:r>
    </w:p>
    <w:p w14:paraId="31250FBF" w14:textId="354B8FE4" w:rsidR="008D0D89" w:rsidRDefault="008D0D89">
      <w:pPr>
        <w:spacing w:after="160" w:line="259" w:lineRule="auto"/>
        <w:jc w:val="left"/>
        <w:rPr>
          <w:rFonts w:cs="Times New Roman"/>
          <w:color w:val="000000" w:themeColor="text1"/>
        </w:rPr>
      </w:pPr>
      <w:r>
        <w:rPr>
          <w:rFonts w:cs="Times New Roman"/>
          <w:color w:val="000000" w:themeColor="text1"/>
        </w:rPr>
        <w:br w:type="page"/>
      </w:r>
    </w:p>
    <w:p w14:paraId="1D75F498" w14:textId="77777777" w:rsidR="008D0D89" w:rsidRPr="008D0D89" w:rsidRDefault="008D0D89" w:rsidP="008D0D89">
      <w:pPr>
        <w:spacing w:after="160" w:line="259" w:lineRule="auto"/>
        <w:jc w:val="left"/>
        <w:rPr>
          <w:rFonts w:cs="Times New Roman"/>
          <w:b/>
          <w:bCs/>
          <w:sz w:val="20"/>
          <w:szCs w:val="20"/>
          <w:lang w:val="en-US"/>
        </w:rPr>
      </w:pPr>
      <w:r w:rsidRPr="008D0D89">
        <w:rPr>
          <w:rFonts w:cs="Times New Roman"/>
          <w:b/>
          <w:bCs/>
          <w:sz w:val="20"/>
          <w:szCs w:val="20"/>
          <w:lang w:val="en-US"/>
        </w:rPr>
        <w:lastRenderedPageBreak/>
        <w:t>TABLE 2. ACUTE EFFECT OF STN DBS ON PAIN THRESHOLDS</w:t>
      </w:r>
    </w:p>
    <w:tbl>
      <w:tblPr>
        <w:tblStyle w:val="GridTable2-Accent31"/>
        <w:tblpPr w:leftFromText="180" w:rightFromText="180" w:tblpY="645"/>
        <w:tblW w:w="11880" w:type="dxa"/>
        <w:tblLook w:val="04A0" w:firstRow="1" w:lastRow="0" w:firstColumn="1" w:lastColumn="0" w:noHBand="0" w:noVBand="1"/>
      </w:tblPr>
      <w:tblGrid>
        <w:gridCol w:w="1989"/>
        <w:gridCol w:w="785"/>
        <w:gridCol w:w="1174"/>
        <w:gridCol w:w="1674"/>
        <w:gridCol w:w="2239"/>
        <w:gridCol w:w="1394"/>
        <w:gridCol w:w="1120"/>
        <w:gridCol w:w="1505"/>
      </w:tblGrid>
      <w:tr w:rsidR="008D0D89" w:rsidRPr="008D0D89" w14:paraId="0E2CF7AD" w14:textId="77777777" w:rsidTr="0094594F">
        <w:trPr>
          <w:cnfStyle w:val="100000000000" w:firstRow="1" w:lastRow="0" w:firstColumn="0" w:lastColumn="0" w:oddVBand="0" w:evenVBand="0" w:oddHBand="0"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069" w:type="dxa"/>
            <w:tcBorders>
              <w:top w:val="single" w:sz="12" w:space="0" w:color="7B7B7B"/>
            </w:tcBorders>
          </w:tcPr>
          <w:p w14:paraId="51353AB8" w14:textId="77777777" w:rsidR="008D0D89" w:rsidRPr="008D0D89" w:rsidRDefault="008D0D89" w:rsidP="008D0D89">
            <w:pPr>
              <w:spacing w:line="240" w:lineRule="auto"/>
              <w:rPr>
                <w:rFonts w:cs="Times New Roman"/>
                <w:sz w:val="20"/>
                <w:szCs w:val="20"/>
                <w:lang w:val="en-US"/>
              </w:rPr>
            </w:pPr>
            <w:r w:rsidRPr="008D0D89">
              <w:rPr>
                <w:rFonts w:cs="Times New Roman"/>
                <w:sz w:val="20"/>
                <w:szCs w:val="20"/>
                <w:lang w:val="en-US"/>
              </w:rPr>
              <w:t xml:space="preserve">Study </w:t>
            </w:r>
          </w:p>
        </w:tc>
        <w:tc>
          <w:tcPr>
            <w:tcW w:w="838" w:type="dxa"/>
            <w:tcBorders>
              <w:top w:val="single" w:sz="12" w:space="0" w:color="7B7B7B"/>
            </w:tcBorders>
          </w:tcPr>
          <w:p w14:paraId="021A73F9" w14:textId="77777777" w:rsidR="008D0D89" w:rsidRPr="008D0D89" w:rsidRDefault="008D0D89" w:rsidP="008D0D89">
            <w:pPr>
              <w:spacing w:line="240" w:lineRule="auto"/>
              <w:jc w:val="left"/>
              <w:cnfStyle w:val="100000000000" w:firstRow="1" w:lastRow="0" w:firstColumn="0" w:lastColumn="0" w:oddVBand="0" w:evenVBand="0" w:oddHBand="0" w:evenHBand="0" w:firstRowFirstColumn="0" w:firstRowLastColumn="0" w:lastRowFirstColumn="0" w:lastRowLastColumn="0"/>
              <w:rPr>
                <w:rFonts w:cs="Times New Roman"/>
                <w:sz w:val="20"/>
                <w:szCs w:val="20"/>
                <w:lang w:val="en-US"/>
              </w:rPr>
            </w:pPr>
            <w:r w:rsidRPr="008D0D89">
              <w:rPr>
                <w:rFonts w:cs="Times New Roman"/>
                <w:sz w:val="20"/>
                <w:szCs w:val="20"/>
                <w:lang w:val="en-US"/>
              </w:rPr>
              <w:t>N</w:t>
            </w:r>
          </w:p>
        </w:tc>
        <w:tc>
          <w:tcPr>
            <w:tcW w:w="1204" w:type="dxa"/>
            <w:tcBorders>
              <w:top w:val="single" w:sz="12" w:space="0" w:color="7B7B7B"/>
            </w:tcBorders>
          </w:tcPr>
          <w:p w14:paraId="4BDFC3BD" w14:textId="77777777" w:rsidR="008D0D89" w:rsidRPr="008D0D89" w:rsidRDefault="008D0D89" w:rsidP="008D0D89">
            <w:pPr>
              <w:spacing w:line="240" w:lineRule="auto"/>
              <w:jc w:val="left"/>
              <w:cnfStyle w:val="100000000000" w:firstRow="1" w:lastRow="0" w:firstColumn="0" w:lastColumn="0" w:oddVBand="0" w:evenVBand="0" w:oddHBand="0" w:evenHBand="0" w:firstRowFirstColumn="0" w:firstRowLastColumn="0" w:lastRowFirstColumn="0" w:lastRowLastColumn="0"/>
              <w:rPr>
                <w:rFonts w:cs="Times New Roman"/>
                <w:sz w:val="20"/>
                <w:szCs w:val="20"/>
                <w:lang w:val="en-US"/>
              </w:rPr>
            </w:pPr>
            <w:r w:rsidRPr="008D0D89">
              <w:rPr>
                <w:rFonts w:cs="Times New Roman"/>
                <w:sz w:val="20"/>
                <w:szCs w:val="20"/>
                <w:lang w:val="en-US"/>
              </w:rPr>
              <w:t xml:space="preserve">Disease duration </w:t>
            </w:r>
          </w:p>
          <w:p w14:paraId="626510E9" w14:textId="77777777" w:rsidR="008D0D89" w:rsidRPr="008D0D89" w:rsidRDefault="008D0D89" w:rsidP="008D0D89">
            <w:pPr>
              <w:spacing w:line="240" w:lineRule="auto"/>
              <w:jc w:val="left"/>
              <w:cnfStyle w:val="100000000000" w:firstRow="1" w:lastRow="0" w:firstColumn="0" w:lastColumn="0" w:oddVBand="0" w:evenVBand="0" w:oddHBand="0" w:evenHBand="0" w:firstRowFirstColumn="0" w:firstRowLastColumn="0" w:lastRowFirstColumn="0" w:lastRowLastColumn="0"/>
              <w:rPr>
                <w:rFonts w:cs="Times New Roman"/>
                <w:sz w:val="20"/>
                <w:szCs w:val="20"/>
                <w:lang w:val="en-US"/>
              </w:rPr>
            </w:pPr>
            <w:r w:rsidRPr="008D0D89">
              <w:rPr>
                <w:rFonts w:cs="Times New Roman"/>
                <w:sz w:val="20"/>
                <w:szCs w:val="20"/>
                <w:lang w:val="en-US"/>
              </w:rPr>
              <w:t>(years)</w:t>
            </w:r>
          </w:p>
        </w:tc>
        <w:tc>
          <w:tcPr>
            <w:tcW w:w="1701" w:type="dxa"/>
            <w:tcBorders>
              <w:top w:val="single" w:sz="12" w:space="0" w:color="7B7B7B"/>
            </w:tcBorders>
          </w:tcPr>
          <w:p w14:paraId="5A46B706" w14:textId="77777777" w:rsidR="008D0D89" w:rsidRPr="008D0D89" w:rsidRDefault="008D0D89" w:rsidP="008D0D89">
            <w:pPr>
              <w:spacing w:line="240" w:lineRule="auto"/>
              <w:jc w:val="left"/>
              <w:cnfStyle w:val="100000000000" w:firstRow="1" w:lastRow="0" w:firstColumn="0" w:lastColumn="0" w:oddVBand="0" w:evenVBand="0" w:oddHBand="0" w:evenHBand="0" w:firstRowFirstColumn="0" w:firstRowLastColumn="0" w:lastRowFirstColumn="0" w:lastRowLastColumn="0"/>
              <w:rPr>
                <w:rFonts w:cs="Times New Roman"/>
                <w:sz w:val="20"/>
                <w:szCs w:val="20"/>
                <w:lang w:val="en-US"/>
              </w:rPr>
            </w:pPr>
            <w:r w:rsidRPr="008D0D89">
              <w:rPr>
                <w:rFonts w:cs="Times New Roman"/>
                <w:sz w:val="20"/>
                <w:szCs w:val="20"/>
                <w:lang w:val="en-US"/>
              </w:rPr>
              <w:t>Type of Pain</w:t>
            </w:r>
          </w:p>
        </w:tc>
        <w:tc>
          <w:tcPr>
            <w:tcW w:w="1925" w:type="dxa"/>
            <w:tcBorders>
              <w:top w:val="single" w:sz="12" w:space="0" w:color="7B7B7B"/>
            </w:tcBorders>
          </w:tcPr>
          <w:p w14:paraId="65E84F19" w14:textId="77777777" w:rsidR="008D0D89" w:rsidRPr="008D0D89" w:rsidRDefault="008D0D89" w:rsidP="008D0D89">
            <w:pPr>
              <w:spacing w:line="240" w:lineRule="auto"/>
              <w:jc w:val="left"/>
              <w:cnfStyle w:val="100000000000" w:firstRow="1" w:lastRow="0" w:firstColumn="0" w:lastColumn="0" w:oddVBand="0" w:evenVBand="0" w:oddHBand="0" w:evenHBand="0" w:firstRowFirstColumn="0" w:firstRowLastColumn="0" w:lastRowFirstColumn="0" w:lastRowLastColumn="0"/>
              <w:rPr>
                <w:rFonts w:cs="Times New Roman"/>
                <w:sz w:val="20"/>
                <w:szCs w:val="20"/>
                <w:lang w:val="en-US"/>
              </w:rPr>
            </w:pPr>
            <w:r w:rsidRPr="008D0D89">
              <w:rPr>
                <w:rFonts w:cs="Times New Roman"/>
                <w:sz w:val="20"/>
                <w:szCs w:val="20"/>
                <w:lang w:val="en-US"/>
              </w:rPr>
              <w:t>Medication/Stimulation Condition</w:t>
            </w:r>
          </w:p>
        </w:tc>
        <w:tc>
          <w:tcPr>
            <w:tcW w:w="1453" w:type="dxa"/>
            <w:tcBorders>
              <w:top w:val="single" w:sz="12" w:space="0" w:color="7B7B7B"/>
            </w:tcBorders>
          </w:tcPr>
          <w:p w14:paraId="1C2F5DD5" w14:textId="77777777" w:rsidR="008D0D89" w:rsidRPr="008D0D89" w:rsidRDefault="008D0D89" w:rsidP="008D0D89">
            <w:pPr>
              <w:spacing w:line="240" w:lineRule="auto"/>
              <w:jc w:val="left"/>
              <w:cnfStyle w:val="100000000000" w:firstRow="1" w:lastRow="0" w:firstColumn="0" w:lastColumn="0" w:oddVBand="0" w:evenVBand="0" w:oddHBand="0" w:evenHBand="0" w:firstRowFirstColumn="0" w:firstRowLastColumn="0" w:lastRowFirstColumn="0" w:lastRowLastColumn="0"/>
              <w:rPr>
                <w:rFonts w:cs="Times New Roman"/>
                <w:sz w:val="20"/>
                <w:szCs w:val="20"/>
                <w:lang w:val="en-US"/>
              </w:rPr>
            </w:pPr>
            <w:r w:rsidRPr="008D0D89">
              <w:rPr>
                <w:rFonts w:cs="Times New Roman"/>
                <w:sz w:val="20"/>
                <w:szCs w:val="20"/>
                <w:lang w:val="en-US"/>
              </w:rPr>
              <w:t>Site tested</w:t>
            </w:r>
          </w:p>
        </w:tc>
        <w:tc>
          <w:tcPr>
            <w:tcW w:w="1138" w:type="dxa"/>
            <w:tcBorders>
              <w:top w:val="single" w:sz="12" w:space="0" w:color="7B7B7B"/>
            </w:tcBorders>
          </w:tcPr>
          <w:p w14:paraId="602F6F7F" w14:textId="77777777" w:rsidR="008D0D89" w:rsidRPr="008D0D89" w:rsidRDefault="008D0D89" w:rsidP="008D0D89">
            <w:pPr>
              <w:spacing w:line="240" w:lineRule="auto"/>
              <w:jc w:val="left"/>
              <w:cnfStyle w:val="100000000000" w:firstRow="1" w:lastRow="0" w:firstColumn="0" w:lastColumn="0" w:oddVBand="0" w:evenVBand="0" w:oddHBand="0" w:evenHBand="0" w:firstRowFirstColumn="0" w:firstRowLastColumn="0" w:lastRowFirstColumn="0" w:lastRowLastColumn="0"/>
              <w:rPr>
                <w:rFonts w:cs="Times New Roman"/>
                <w:sz w:val="20"/>
                <w:szCs w:val="20"/>
                <w:lang w:val="en-US"/>
              </w:rPr>
            </w:pPr>
            <w:r w:rsidRPr="008D0D89">
              <w:rPr>
                <w:rFonts w:cs="Times New Roman"/>
                <w:sz w:val="20"/>
                <w:szCs w:val="20"/>
                <w:lang w:val="en-US"/>
              </w:rPr>
              <w:t>Modality tested</w:t>
            </w:r>
          </w:p>
        </w:tc>
        <w:tc>
          <w:tcPr>
            <w:tcW w:w="1552" w:type="dxa"/>
            <w:tcBorders>
              <w:top w:val="single" w:sz="12" w:space="0" w:color="7B7B7B"/>
            </w:tcBorders>
          </w:tcPr>
          <w:p w14:paraId="16D5410B" w14:textId="77777777" w:rsidR="008D0D89" w:rsidRPr="008D0D89" w:rsidRDefault="008D0D89" w:rsidP="008D0D89">
            <w:pPr>
              <w:spacing w:line="240" w:lineRule="auto"/>
              <w:jc w:val="left"/>
              <w:cnfStyle w:val="100000000000" w:firstRow="1" w:lastRow="0" w:firstColumn="0" w:lastColumn="0" w:oddVBand="0" w:evenVBand="0" w:oddHBand="0" w:evenHBand="0" w:firstRowFirstColumn="0" w:firstRowLastColumn="0" w:lastRowFirstColumn="0" w:lastRowLastColumn="0"/>
              <w:rPr>
                <w:rFonts w:cs="Times New Roman"/>
                <w:sz w:val="20"/>
                <w:szCs w:val="20"/>
                <w:lang w:val="en-US"/>
              </w:rPr>
            </w:pPr>
            <w:r w:rsidRPr="008D0D89">
              <w:rPr>
                <w:rFonts w:cs="Times New Roman"/>
                <w:sz w:val="20"/>
                <w:szCs w:val="20"/>
                <w:lang w:val="en-US"/>
              </w:rPr>
              <w:t>Outcome of STN DBS on Thresholds</w:t>
            </w:r>
          </w:p>
        </w:tc>
      </w:tr>
      <w:tr w:rsidR="008D0D89" w:rsidRPr="008D0D89" w14:paraId="2E5D3245" w14:textId="77777777" w:rsidTr="0094594F">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069" w:type="dxa"/>
          </w:tcPr>
          <w:p w14:paraId="6E264F8F" w14:textId="77777777" w:rsidR="008D0D89" w:rsidRPr="008D0D89" w:rsidRDefault="008D0D89" w:rsidP="008D0D89">
            <w:pPr>
              <w:spacing w:line="240" w:lineRule="auto"/>
              <w:jc w:val="left"/>
              <w:rPr>
                <w:rFonts w:cs="Times New Roman"/>
                <w:sz w:val="20"/>
                <w:szCs w:val="20"/>
                <w:lang w:val="en-US"/>
              </w:rPr>
            </w:pPr>
            <w:proofErr w:type="spellStart"/>
            <w:r w:rsidRPr="008D0D89">
              <w:rPr>
                <w:rFonts w:cs="Times New Roman"/>
                <w:sz w:val="20"/>
                <w:szCs w:val="20"/>
                <w:lang w:val="en-US"/>
              </w:rPr>
              <w:t>Gierthmuhlen</w:t>
            </w:r>
            <w:proofErr w:type="spellEnd"/>
            <w:r w:rsidRPr="008D0D89">
              <w:rPr>
                <w:rFonts w:cs="Times New Roman"/>
                <w:sz w:val="20"/>
                <w:szCs w:val="20"/>
                <w:lang w:val="en-US"/>
              </w:rPr>
              <w:t xml:space="preserve"> et al, 2010</w:t>
            </w:r>
          </w:p>
        </w:tc>
        <w:tc>
          <w:tcPr>
            <w:tcW w:w="838" w:type="dxa"/>
          </w:tcPr>
          <w:p w14:paraId="4EC70521"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8D0D89">
              <w:rPr>
                <w:rFonts w:cs="Times New Roman"/>
                <w:sz w:val="20"/>
                <w:szCs w:val="20"/>
                <w:lang w:val="en-US"/>
              </w:rPr>
              <w:t xml:space="preserve">17 </w:t>
            </w:r>
          </w:p>
        </w:tc>
        <w:tc>
          <w:tcPr>
            <w:tcW w:w="1204" w:type="dxa"/>
          </w:tcPr>
          <w:p w14:paraId="441C9748"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8D0D89">
              <w:rPr>
                <w:rFonts w:cs="Times New Roman"/>
                <w:sz w:val="20"/>
                <w:szCs w:val="20"/>
                <w:lang w:val="en-US"/>
              </w:rPr>
              <w:t>10.5 ± 4.6</w:t>
            </w:r>
          </w:p>
        </w:tc>
        <w:tc>
          <w:tcPr>
            <w:tcW w:w="1701" w:type="dxa"/>
          </w:tcPr>
          <w:p w14:paraId="17E48C43"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8D0D89">
              <w:rPr>
                <w:rFonts w:cs="Times New Roman"/>
                <w:sz w:val="20"/>
                <w:szCs w:val="20"/>
                <w:lang w:val="en-US"/>
              </w:rPr>
              <w:t>12 with pre-op pain</w:t>
            </w:r>
          </w:p>
          <w:p w14:paraId="35E5976B" w14:textId="77777777" w:rsidR="008D0D89" w:rsidRPr="008D0D89" w:rsidRDefault="008D0D89" w:rsidP="008D0D89">
            <w:pPr>
              <w:numPr>
                <w:ilvl w:val="0"/>
                <w:numId w:val="5"/>
              </w:numPr>
              <w:spacing w:line="240" w:lineRule="auto"/>
              <w:ind w:left="212" w:hanging="212"/>
              <w:contextualSpacing/>
              <w:jc w:val="left"/>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8D0D89">
              <w:rPr>
                <w:rFonts w:cs="Times New Roman"/>
                <w:sz w:val="20"/>
                <w:szCs w:val="20"/>
                <w:lang w:val="en-US"/>
              </w:rPr>
              <w:t>9 ‘nociceptive’</w:t>
            </w:r>
          </w:p>
          <w:p w14:paraId="43EEBCBC" w14:textId="77777777" w:rsidR="008D0D89" w:rsidRPr="008D0D89" w:rsidRDefault="008D0D89" w:rsidP="008D0D89">
            <w:pPr>
              <w:numPr>
                <w:ilvl w:val="0"/>
                <w:numId w:val="5"/>
              </w:numPr>
              <w:spacing w:line="240" w:lineRule="auto"/>
              <w:ind w:left="212" w:hanging="212"/>
              <w:contextualSpacing/>
              <w:jc w:val="left"/>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8D0D89">
              <w:rPr>
                <w:rFonts w:cs="Times New Roman"/>
                <w:sz w:val="20"/>
                <w:szCs w:val="20"/>
                <w:lang w:val="en-US"/>
              </w:rPr>
              <w:t>4 fluctuating</w:t>
            </w:r>
          </w:p>
        </w:tc>
        <w:tc>
          <w:tcPr>
            <w:tcW w:w="1925" w:type="dxa"/>
          </w:tcPr>
          <w:p w14:paraId="38CB6279"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8D0D89">
              <w:rPr>
                <w:rFonts w:cs="Times New Roman"/>
                <w:sz w:val="20"/>
                <w:szCs w:val="20"/>
                <w:lang w:val="en-US"/>
              </w:rPr>
              <w:t>OFF med*</w:t>
            </w:r>
          </w:p>
        </w:tc>
        <w:tc>
          <w:tcPr>
            <w:tcW w:w="1453" w:type="dxa"/>
          </w:tcPr>
          <w:p w14:paraId="6D8D7E31"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8D0D89">
              <w:rPr>
                <w:rFonts w:cs="Times New Roman"/>
                <w:sz w:val="20"/>
                <w:szCs w:val="20"/>
                <w:lang w:val="en-US"/>
              </w:rPr>
              <w:t>Thenar eminence (MAS)</w:t>
            </w:r>
          </w:p>
        </w:tc>
        <w:tc>
          <w:tcPr>
            <w:tcW w:w="1138" w:type="dxa"/>
          </w:tcPr>
          <w:p w14:paraId="682F0D84"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8D0D89">
              <w:rPr>
                <w:rFonts w:cs="Times New Roman"/>
                <w:sz w:val="20"/>
                <w:szCs w:val="20"/>
                <w:lang w:val="en-US"/>
              </w:rPr>
              <w:t>CPT</w:t>
            </w:r>
          </w:p>
          <w:p w14:paraId="70267A8F"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8D0D89">
              <w:rPr>
                <w:rFonts w:cs="Times New Roman"/>
                <w:sz w:val="20"/>
                <w:szCs w:val="20"/>
                <w:lang w:val="en-US"/>
              </w:rPr>
              <w:t>HPT</w:t>
            </w:r>
          </w:p>
          <w:p w14:paraId="0F38B896"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8D0D89">
              <w:rPr>
                <w:rFonts w:cs="Times New Roman"/>
                <w:sz w:val="20"/>
                <w:szCs w:val="20"/>
                <w:lang w:val="en-US"/>
              </w:rPr>
              <w:t>MPT</w:t>
            </w:r>
          </w:p>
          <w:p w14:paraId="0E0E170E"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8D0D89">
              <w:rPr>
                <w:rFonts w:cs="Times New Roman"/>
                <w:sz w:val="20"/>
                <w:szCs w:val="20"/>
                <w:lang w:val="en-US"/>
              </w:rPr>
              <w:t>PPT</w:t>
            </w:r>
          </w:p>
        </w:tc>
        <w:tc>
          <w:tcPr>
            <w:tcW w:w="1552" w:type="dxa"/>
          </w:tcPr>
          <w:p w14:paraId="4D972F47"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8D0D89">
              <w:rPr>
                <w:rFonts w:cs="Times New Roman"/>
                <w:sz w:val="20"/>
                <w:szCs w:val="20"/>
                <w:lang w:val="en-US"/>
              </w:rPr>
              <w:t>↑</w:t>
            </w:r>
          </w:p>
          <w:p w14:paraId="3BFDA3AA"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8D0D89">
              <w:rPr>
                <w:rFonts w:cs="Times New Roman"/>
                <w:sz w:val="20"/>
                <w:szCs w:val="20"/>
                <w:lang w:val="en-US"/>
              </w:rPr>
              <w:t>→</w:t>
            </w:r>
          </w:p>
          <w:p w14:paraId="0C7C87AE"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8D0D89">
              <w:rPr>
                <w:rFonts w:cs="Times New Roman"/>
                <w:sz w:val="20"/>
                <w:szCs w:val="20"/>
                <w:lang w:val="en-US"/>
              </w:rPr>
              <w:t>→</w:t>
            </w:r>
          </w:p>
          <w:p w14:paraId="206DC64D"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8D0D89">
              <w:rPr>
                <w:rFonts w:cs="Times New Roman"/>
                <w:sz w:val="20"/>
                <w:szCs w:val="20"/>
                <w:lang w:val="en-US"/>
              </w:rPr>
              <w:t>→</w:t>
            </w:r>
          </w:p>
        </w:tc>
      </w:tr>
      <w:tr w:rsidR="008D0D89" w:rsidRPr="008D0D89" w14:paraId="025D5CD1" w14:textId="77777777" w:rsidTr="0094594F">
        <w:trPr>
          <w:trHeight w:val="315"/>
        </w:trPr>
        <w:tc>
          <w:tcPr>
            <w:cnfStyle w:val="001000000000" w:firstRow="0" w:lastRow="0" w:firstColumn="1" w:lastColumn="0" w:oddVBand="0" w:evenVBand="0" w:oddHBand="0" w:evenHBand="0" w:firstRowFirstColumn="0" w:firstRowLastColumn="0" w:lastRowFirstColumn="0" w:lastRowLastColumn="0"/>
            <w:tcW w:w="2069" w:type="dxa"/>
          </w:tcPr>
          <w:p w14:paraId="485E40AE" w14:textId="77777777" w:rsidR="008D0D89" w:rsidRPr="008D0D89" w:rsidRDefault="008D0D89" w:rsidP="008D0D89">
            <w:pPr>
              <w:spacing w:line="240" w:lineRule="auto"/>
              <w:jc w:val="left"/>
              <w:rPr>
                <w:rFonts w:cs="Times New Roman"/>
                <w:sz w:val="20"/>
                <w:szCs w:val="20"/>
                <w:lang w:val="en-US"/>
              </w:rPr>
            </w:pPr>
            <w:proofErr w:type="spellStart"/>
            <w:r w:rsidRPr="008D0D89">
              <w:rPr>
                <w:rFonts w:cs="Times New Roman"/>
                <w:sz w:val="20"/>
                <w:szCs w:val="20"/>
                <w:lang w:val="en-US"/>
              </w:rPr>
              <w:t>Maruo</w:t>
            </w:r>
            <w:proofErr w:type="spellEnd"/>
            <w:r w:rsidRPr="008D0D89">
              <w:rPr>
                <w:rFonts w:cs="Times New Roman"/>
                <w:sz w:val="20"/>
                <w:szCs w:val="20"/>
                <w:lang w:val="en-US"/>
              </w:rPr>
              <w:t xml:space="preserve"> et al, 2011</w:t>
            </w:r>
          </w:p>
        </w:tc>
        <w:tc>
          <w:tcPr>
            <w:tcW w:w="838" w:type="dxa"/>
          </w:tcPr>
          <w:p w14:paraId="62E43537"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8D0D89">
              <w:rPr>
                <w:rFonts w:cs="Times New Roman"/>
                <w:sz w:val="20"/>
                <w:szCs w:val="20"/>
                <w:lang w:val="en-US"/>
              </w:rPr>
              <w:t xml:space="preserve">17 </w:t>
            </w:r>
          </w:p>
          <w:p w14:paraId="67DA6F4C"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p>
        </w:tc>
        <w:tc>
          <w:tcPr>
            <w:tcW w:w="1204" w:type="dxa"/>
          </w:tcPr>
          <w:p w14:paraId="41EC9B2A"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8D0D89">
              <w:rPr>
                <w:rFonts w:cs="Times New Roman"/>
                <w:sz w:val="20"/>
                <w:szCs w:val="20"/>
                <w:lang w:val="en-US"/>
              </w:rPr>
              <w:t>15.5 ± 5.4</w:t>
            </w:r>
          </w:p>
        </w:tc>
        <w:tc>
          <w:tcPr>
            <w:tcW w:w="1701" w:type="dxa"/>
          </w:tcPr>
          <w:p w14:paraId="2D096AF5"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8D0D89">
              <w:rPr>
                <w:rFonts w:cs="Times New Roman"/>
                <w:sz w:val="20"/>
                <w:szCs w:val="20"/>
                <w:lang w:val="en-US"/>
              </w:rPr>
              <w:t>Not reported</w:t>
            </w:r>
          </w:p>
        </w:tc>
        <w:tc>
          <w:tcPr>
            <w:tcW w:w="1925" w:type="dxa"/>
          </w:tcPr>
          <w:p w14:paraId="5D590488"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8D0D89">
              <w:rPr>
                <w:rFonts w:cs="Times New Roman"/>
                <w:sz w:val="20"/>
                <w:szCs w:val="20"/>
                <w:lang w:val="en-US"/>
              </w:rPr>
              <w:t>OFF med</w:t>
            </w:r>
          </w:p>
        </w:tc>
        <w:tc>
          <w:tcPr>
            <w:tcW w:w="1453" w:type="dxa"/>
          </w:tcPr>
          <w:p w14:paraId="3B0FB2D8"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8D0D89">
              <w:rPr>
                <w:rFonts w:cs="Times New Roman"/>
                <w:sz w:val="20"/>
                <w:szCs w:val="20"/>
                <w:lang w:val="en-US"/>
              </w:rPr>
              <w:t>Both hands</w:t>
            </w:r>
          </w:p>
        </w:tc>
        <w:tc>
          <w:tcPr>
            <w:tcW w:w="1138" w:type="dxa"/>
          </w:tcPr>
          <w:p w14:paraId="644CCF59"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8D0D89">
              <w:rPr>
                <w:rFonts w:cs="Times New Roman"/>
                <w:sz w:val="20"/>
                <w:szCs w:val="20"/>
                <w:lang w:val="en-US"/>
              </w:rPr>
              <w:t>CPT</w:t>
            </w:r>
          </w:p>
          <w:p w14:paraId="71BB8316"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8D0D89">
              <w:rPr>
                <w:rFonts w:cs="Times New Roman"/>
                <w:sz w:val="20"/>
                <w:szCs w:val="20"/>
                <w:lang w:val="en-US"/>
              </w:rPr>
              <w:t>HPT</w:t>
            </w:r>
          </w:p>
        </w:tc>
        <w:tc>
          <w:tcPr>
            <w:tcW w:w="1552" w:type="dxa"/>
          </w:tcPr>
          <w:p w14:paraId="41A0E990"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8D0D89">
              <w:rPr>
                <w:rFonts w:cs="Times New Roman"/>
                <w:sz w:val="20"/>
                <w:szCs w:val="20"/>
                <w:lang w:val="en-US"/>
              </w:rPr>
              <w:t>→</w:t>
            </w:r>
          </w:p>
          <w:p w14:paraId="552D1BD8"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8D0D89">
              <w:rPr>
                <w:rFonts w:cs="Times New Roman"/>
                <w:sz w:val="20"/>
                <w:szCs w:val="20"/>
                <w:lang w:val="en-US"/>
              </w:rPr>
              <w:t>→</w:t>
            </w:r>
          </w:p>
          <w:p w14:paraId="3E9201D7"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p>
        </w:tc>
      </w:tr>
      <w:tr w:rsidR="008D0D89" w:rsidRPr="008D0D89" w14:paraId="15FD9466" w14:textId="77777777" w:rsidTr="0094594F">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069" w:type="dxa"/>
          </w:tcPr>
          <w:p w14:paraId="52BE6AE2" w14:textId="77777777" w:rsidR="008D0D89" w:rsidRPr="008D0D89" w:rsidRDefault="008D0D89" w:rsidP="008D0D89">
            <w:pPr>
              <w:spacing w:line="240" w:lineRule="auto"/>
              <w:jc w:val="left"/>
              <w:rPr>
                <w:rFonts w:cs="Times New Roman"/>
                <w:sz w:val="20"/>
                <w:szCs w:val="20"/>
                <w:lang w:val="en-US"/>
              </w:rPr>
            </w:pPr>
            <w:r w:rsidRPr="008D0D89">
              <w:rPr>
                <w:rFonts w:cs="Times New Roman"/>
                <w:sz w:val="20"/>
                <w:szCs w:val="20"/>
                <w:lang w:val="en-US"/>
              </w:rPr>
              <w:t>Spielberger et al, 2011</w:t>
            </w:r>
          </w:p>
        </w:tc>
        <w:tc>
          <w:tcPr>
            <w:tcW w:w="838" w:type="dxa"/>
          </w:tcPr>
          <w:p w14:paraId="6E173957"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8D0D89">
              <w:rPr>
                <w:rFonts w:cs="Times New Roman"/>
                <w:sz w:val="20"/>
                <w:szCs w:val="20"/>
                <w:lang w:val="en-US"/>
              </w:rPr>
              <w:t xml:space="preserve">15 </w:t>
            </w:r>
          </w:p>
        </w:tc>
        <w:tc>
          <w:tcPr>
            <w:tcW w:w="1204" w:type="dxa"/>
          </w:tcPr>
          <w:p w14:paraId="0BFFBC44"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8D0D89">
              <w:rPr>
                <w:rFonts w:cs="Times New Roman"/>
                <w:sz w:val="20"/>
                <w:szCs w:val="20"/>
                <w:lang w:val="en-US"/>
              </w:rPr>
              <w:t>17.3 ± 4.8</w:t>
            </w:r>
          </w:p>
        </w:tc>
        <w:tc>
          <w:tcPr>
            <w:tcW w:w="1701" w:type="dxa"/>
          </w:tcPr>
          <w:p w14:paraId="6CE62157"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8D0D89">
              <w:rPr>
                <w:rFonts w:cs="Times New Roman"/>
                <w:sz w:val="20"/>
                <w:szCs w:val="20"/>
                <w:lang w:val="en-US"/>
              </w:rPr>
              <w:t>Not reported</w:t>
            </w:r>
          </w:p>
        </w:tc>
        <w:tc>
          <w:tcPr>
            <w:tcW w:w="1925" w:type="dxa"/>
          </w:tcPr>
          <w:p w14:paraId="5399FFFD"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8D0D89">
              <w:rPr>
                <w:rFonts w:cs="Times New Roman"/>
                <w:sz w:val="20"/>
                <w:szCs w:val="20"/>
                <w:lang w:val="en-US"/>
              </w:rPr>
              <w:t>OFF med and ON med</w:t>
            </w:r>
          </w:p>
          <w:p w14:paraId="55FE70A4"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8D0D89">
              <w:rPr>
                <w:rFonts w:cs="Times New Roman"/>
                <w:sz w:val="20"/>
                <w:szCs w:val="20"/>
                <w:lang w:val="en-US"/>
              </w:rPr>
              <w:t>(vs OFF med/OFF stim)</w:t>
            </w:r>
          </w:p>
          <w:p w14:paraId="1D34145A"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p>
        </w:tc>
        <w:tc>
          <w:tcPr>
            <w:tcW w:w="1453" w:type="dxa"/>
          </w:tcPr>
          <w:p w14:paraId="71FD9330"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8D0D89">
              <w:rPr>
                <w:rFonts w:cs="Times New Roman"/>
                <w:sz w:val="20"/>
                <w:szCs w:val="20"/>
                <w:lang w:val="en-US"/>
              </w:rPr>
              <w:t>MAS</w:t>
            </w:r>
          </w:p>
          <w:p w14:paraId="2804981E"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8D0D89">
              <w:rPr>
                <w:rFonts w:cs="Times New Roman"/>
                <w:sz w:val="20"/>
                <w:szCs w:val="20"/>
                <w:lang w:val="en-US"/>
              </w:rPr>
              <w:t>(site not reported)</w:t>
            </w:r>
          </w:p>
        </w:tc>
        <w:tc>
          <w:tcPr>
            <w:tcW w:w="1138" w:type="dxa"/>
          </w:tcPr>
          <w:p w14:paraId="534C7E28"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8D0D89">
              <w:rPr>
                <w:rFonts w:cs="Times New Roman"/>
                <w:sz w:val="20"/>
                <w:szCs w:val="20"/>
                <w:lang w:val="en-US"/>
              </w:rPr>
              <w:t>CPT</w:t>
            </w:r>
          </w:p>
          <w:p w14:paraId="38909468"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8D0D89">
              <w:rPr>
                <w:rFonts w:cs="Times New Roman"/>
                <w:sz w:val="20"/>
                <w:szCs w:val="20"/>
                <w:lang w:val="en-US"/>
              </w:rPr>
              <w:t>HPT</w:t>
            </w:r>
          </w:p>
          <w:p w14:paraId="1D9A2563"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p>
        </w:tc>
        <w:tc>
          <w:tcPr>
            <w:tcW w:w="1552" w:type="dxa"/>
          </w:tcPr>
          <w:p w14:paraId="3D990502"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8D0D89">
              <w:rPr>
                <w:rFonts w:cs="Times New Roman"/>
                <w:sz w:val="20"/>
                <w:szCs w:val="20"/>
                <w:lang w:val="en-US"/>
              </w:rPr>
              <w:t>→</w:t>
            </w:r>
            <w:r w:rsidRPr="008D0D89">
              <w:rPr>
                <w:rFonts w:cs="Times New Roman"/>
                <w:sz w:val="20"/>
                <w:szCs w:val="20"/>
                <w:vertAlign w:val="superscript"/>
                <w:lang w:val="en-US"/>
              </w:rPr>
              <w:t>#</w:t>
            </w:r>
          </w:p>
          <w:p w14:paraId="3261E07D"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8D0D89">
              <w:rPr>
                <w:rFonts w:cs="Times New Roman"/>
                <w:sz w:val="20"/>
                <w:szCs w:val="20"/>
                <w:lang w:val="en-US"/>
              </w:rPr>
              <w:t>→</w:t>
            </w:r>
            <w:r w:rsidRPr="008D0D89">
              <w:rPr>
                <w:rFonts w:cs="Times New Roman"/>
                <w:sz w:val="20"/>
                <w:szCs w:val="20"/>
                <w:vertAlign w:val="superscript"/>
                <w:lang w:val="en-US"/>
              </w:rPr>
              <w:t>#</w:t>
            </w:r>
          </w:p>
          <w:p w14:paraId="6FEDEF2D"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p>
        </w:tc>
      </w:tr>
      <w:tr w:rsidR="008D0D89" w:rsidRPr="008D0D89" w14:paraId="2EA8B44F" w14:textId="77777777" w:rsidTr="0094594F">
        <w:trPr>
          <w:trHeight w:val="298"/>
        </w:trPr>
        <w:tc>
          <w:tcPr>
            <w:cnfStyle w:val="001000000000" w:firstRow="0" w:lastRow="0" w:firstColumn="1" w:lastColumn="0" w:oddVBand="0" w:evenVBand="0" w:oddHBand="0" w:evenHBand="0" w:firstRowFirstColumn="0" w:firstRowLastColumn="0" w:lastRowFirstColumn="0" w:lastRowLastColumn="0"/>
            <w:tcW w:w="2069" w:type="dxa"/>
          </w:tcPr>
          <w:p w14:paraId="3C32DB0E" w14:textId="77777777" w:rsidR="008D0D89" w:rsidRPr="008D0D89" w:rsidRDefault="008D0D89" w:rsidP="008D0D89">
            <w:pPr>
              <w:spacing w:line="240" w:lineRule="auto"/>
              <w:jc w:val="left"/>
              <w:rPr>
                <w:rFonts w:cs="Times New Roman"/>
                <w:sz w:val="20"/>
                <w:szCs w:val="20"/>
                <w:lang w:val="it-IT"/>
              </w:rPr>
            </w:pPr>
            <w:r w:rsidRPr="008D0D89">
              <w:rPr>
                <w:rFonts w:cs="Times New Roman"/>
                <w:sz w:val="20"/>
                <w:szCs w:val="20"/>
                <w:lang w:val="it-IT"/>
              </w:rPr>
              <w:t xml:space="preserve">Ciampi di </w:t>
            </w:r>
            <w:proofErr w:type="spellStart"/>
            <w:r w:rsidRPr="008D0D89">
              <w:rPr>
                <w:rFonts w:cs="Times New Roman"/>
                <w:sz w:val="20"/>
                <w:szCs w:val="20"/>
                <w:lang w:val="it-IT"/>
              </w:rPr>
              <w:t>Andrade</w:t>
            </w:r>
            <w:proofErr w:type="spellEnd"/>
            <w:r w:rsidRPr="008D0D89">
              <w:rPr>
                <w:rFonts w:cs="Times New Roman"/>
                <w:sz w:val="20"/>
                <w:szCs w:val="20"/>
                <w:lang w:val="it-IT"/>
              </w:rPr>
              <w:t xml:space="preserve"> et al, 2012</w:t>
            </w:r>
          </w:p>
        </w:tc>
        <w:tc>
          <w:tcPr>
            <w:tcW w:w="838" w:type="dxa"/>
          </w:tcPr>
          <w:p w14:paraId="060A854D"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8D0D89">
              <w:rPr>
                <w:rFonts w:cs="Times New Roman"/>
                <w:sz w:val="20"/>
                <w:szCs w:val="20"/>
                <w:lang w:val="en-US"/>
              </w:rPr>
              <w:t xml:space="preserve">25 </w:t>
            </w:r>
          </w:p>
          <w:p w14:paraId="5CA88CF3"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p>
        </w:tc>
        <w:tc>
          <w:tcPr>
            <w:tcW w:w="1204" w:type="dxa"/>
          </w:tcPr>
          <w:p w14:paraId="49342609"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8D0D89">
              <w:rPr>
                <w:rFonts w:cs="Times New Roman"/>
                <w:sz w:val="20"/>
                <w:szCs w:val="20"/>
                <w:lang w:val="en-US"/>
              </w:rPr>
              <w:t>15.1 ± 4.1</w:t>
            </w:r>
          </w:p>
          <w:p w14:paraId="70A4065A"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p>
        </w:tc>
        <w:tc>
          <w:tcPr>
            <w:tcW w:w="1701" w:type="dxa"/>
          </w:tcPr>
          <w:p w14:paraId="5F9497CA"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8D0D89">
              <w:rPr>
                <w:rFonts w:cs="Times New Roman"/>
                <w:sz w:val="20"/>
                <w:szCs w:val="20"/>
                <w:lang w:val="en-US"/>
              </w:rPr>
              <w:t xml:space="preserve">18 (72%) with pre-op </w:t>
            </w:r>
            <w:proofErr w:type="gramStart"/>
            <w:r w:rsidRPr="008D0D89">
              <w:rPr>
                <w:rFonts w:cs="Times New Roman"/>
                <w:sz w:val="20"/>
                <w:szCs w:val="20"/>
                <w:lang w:val="en-US"/>
              </w:rPr>
              <w:t>pain;</w:t>
            </w:r>
            <w:proofErr w:type="gramEnd"/>
          </w:p>
          <w:p w14:paraId="62900C34"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8D0D89">
              <w:rPr>
                <w:rFonts w:cs="Times New Roman"/>
                <w:sz w:val="20"/>
                <w:szCs w:val="20"/>
                <w:lang w:val="en-US"/>
              </w:rPr>
              <w:t>9 (36%) with post-op pain</w:t>
            </w:r>
          </w:p>
        </w:tc>
        <w:tc>
          <w:tcPr>
            <w:tcW w:w="1925" w:type="dxa"/>
          </w:tcPr>
          <w:p w14:paraId="4B310F57"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8D0D89">
              <w:rPr>
                <w:rFonts w:cs="Times New Roman"/>
                <w:sz w:val="20"/>
                <w:szCs w:val="20"/>
                <w:lang w:val="en-US"/>
              </w:rPr>
              <w:t>OFF med</w:t>
            </w:r>
          </w:p>
        </w:tc>
        <w:tc>
          <w:tcPr>
            <w:tcW w:w="1453" w:type="dxa"/>
          </w:tcPr>
          <w:p w14:paraId="34265E63"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8D0D89">
              <w:rPr>
                <w:rFonts w:cs="Times New Roman"/>
                <w:sz w:val="20"/>
                <w:szCs w:val="20"/>
                <w:lang w:val="en-US"/>
              </w:rPr>
              <w:t>Thenar eminence (CPT, HPT)</w:t>
            </w:r>
          </w:p>
          <w:p w14:paraId="3EFFD761"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8D0D89">
              <w:rPr>
                <w:rFonts w:cs="Times New Roman"/>
                <w:sz w:val="20"/>
                <w:szCs w:val="20"/>
                <w:lang w:val="en-US"/>
              </w:rPr>
              <w:t>Dorsum of hand (MPT)</w:t>
            </w:r>
          </w:p>
          <w:p w14:paraId="77F66ECA"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p>
        </w:tc>
        <w:tc>
          <w:tcPr>
            <w:tcW w:w="1138" w:type="dxa"/>
          </w:tcPr>
          <w:p w14:paraId="44053152"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8D0D89">
              <w:rPr>
                <w:rFonts w:cs="Times New Roman"/>
                <w:sz w:val="20"/>
                <w:szCs w:val="20"/>
                <w:lang w:val="en-US"/>
              </w:rPr>
              <w:t>CPT</w:t>
            </w:r>
          </w:p>
          <w:p w14:paraId="1641ED09"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8D0D89">
              <w:rPr>
                <w:rFonts w:cs="Times New Roman"/>
                <w:sz w:val="20"/>
                <w:szCs w:val="20"/>
                <w:lang w:val="en-US"/>
              </w:rPr>
              <w:t>HPT</w:t>
            </w:r>
          </w:p>
          <w:p w14:paraId="7A2F285D"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8D0D89">
              <w:rPr>
                <w:rFonts w:cs="Times New Roman"/>
                <w:sz w:val="20"/>
                <w:szCs w:val="20"/>
                <w:lang w:val="en-US"/>
              </w:rPr>
              <w:t>MPT</w:t>
            </w:r>
          </w:p>
        </w:tc>
        <w:tc>
          <w:tcPr>
            <w:tcW w:w="1552" w:type="dxa"/>
          </w:tcPr>
          <w:p w14:paraId="7E2C7D87"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8D0D89">
              <w:rPr>
                <w:rFonts w:cs="Times New Roman"/>
                <w:sz w:val="20"/>
                <w:szCs w:val="20"/>
                <w:lang w:val="en-US"/>
              </w:rPr>
              <w:t>→</w:t>
            </w:r>
          </w:p>
          <w:p w14:paraId="0BD8AD17"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8D0D89">
              <w:rPr>
                <w:rFonts w:cs="Times New Roman"/>
                <w:sz w:val="20"/>
                <w:szCs w:val="20"/>
                <w:lang w:val="en-US"/>
              </w:rPr>
              <w:t>→</w:t>
            </w:r>
          </w:p>
          <w:p w14:paraId="12750760"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8D0D89">
              <w:rPr>
                <w:rFonts w:cs="Times New Roman"/>
                <w:sz w:val="20"/>
                <w:szCs w:val="20"/>
                <w:lang w:val="en-US"/>
              </w:rPr>
              <w:t>↑</w:t>
            </w:r>
          </w:p>
        </w:tc>
      </w:tr>
      <w:tr w:rsidR="008D0D89" w:rsidRPr="008D0D89" w14:paraId="172D3992" w14:textId="77777777" w:rsidTr="0094594F">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069" w:type="dxa"/>
          </w:tcPr>
          <w:p w14:paraId="191A0AA7" w14:textId="77777777" w:rsidR="008D0D89" w:rsidRPr="008D0D89" w:rsidRDefault="008D0D89" w:rsidP="008D0D89">
            <w:pPr>
              <w:spacing w:line="240" w:lineRule="auto"/>
              <w:jc w:val="left"/>
              <w:rPr>
                <w:rFonts w:cs="Times New Roman"/>
                <w:sz w:val="20"/>
                <w:szCs w:val="20"/>
                <w:lang w:val="en-US"/>
              </w:rPr>
            </w:pPr>
            <w:proofErr w:type="spellStart"/>
            <w:r w:rsidRPr="008D0D89">
              <w:rPr>
                <w:rFonts w:cs="Times New Roman"/>
                <w:sz w:val="20"/>
                <w:szCs w:val="20"/>
                <w:lang w:val="en-US"/>
              </w:rPr>
              <w:t>Dellapina</w:t>
            </w:r>
            <w:proofErr w:type="spellEnd"/>
            <w:r w:rsidRPr="008D0D89">
              <w:rPr>
                <w:rFonts w:cs="Times New Roman"/>
                <w:sz w:val="20"/>
                <w:szCs w:val="20"/>
                <w:lang w:val="en-US"/>
              </w:rPr>
              <w:t xml:space="preserve"> et al, 2012</w:t>
            </w:r>
          </w:p>
        </w:tc>
        <w:tc>
          <w:tcPr>
            <w:tcW w:w="838" w:type="dxa"/>
          </w:tcPr>
          <w:p w14:paraId="171754E1"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8D0D89">
              <w:rPr>
                <w:rFonts w:cs="Times New Roman"/>
                <w:sz w:val="20"/>
                <w:szCs w:val="20"/>
                <w:lang w:val="en-US"/>
              </w:rPr>
              <w:t xml:space="preserve">16 </w:t>
            </w:r>
          </w:p>
          <w:p w14:paraId="751FF5A8"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p>
        </w:tc>
        <w:tc>
          <w:tcPr>
            <w:tcW w:w="1204" w:type="dxa"/>
          </w:tcPr>
          <w:p w14:paraId="66201787"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8D0D89">
              <w:rPr>
                <w:rFonts w:cs="Times New Roman"/>
                <w:sz w:val="20"/>
                <w:szCs w:val="20"/>
                <w:lang w:val="en-US"/>
              </w:rPr>
              <w:t xml:space="preserve">13.1 ± 2.9 </w:t>
            </w:r>
          </w:p>
          <w:p w14:paraId="78338CA7"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8D0D89">
              <w:rPr>
                <w:rFonts w:cs="Times New Roman"/>
                <w:sz w:val="20"/>
                <w:szCs w:val="20"/>
                <w:lang w:val="en-US"/>
              </w:rPr>
              <w:t>(no pain)</w:t>
            </w:r>
          </w:p>
          <w:p w14:paraId="6CA7D11C"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8D0D89">
              <w:rPr>
                <w:rFonts w:cs="Times New Roman"/>
                <w:sz w:val="20"/>
                <w:szCs w:val="20"/>
                <w:lang w:val="en-US"/>
              </w:rPr>
              <w:t>12.4 ± 2.6 (central pain)</w:t>
            </w:r>
          </w:p>
        </w:tc>
        <w:tc>
          <w:tcPr>
            <w:tcW w:w="1701" w:type="dxa"/>
          </w:tcPr>
          <w:p w14:paraId="7D0E157B"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8D0D89">
              <w:rPr>
                <w:rFonts w:cs="Times New Roman"/>
                <w:sz w:val="20"/>
                <w:szCs w:val="20"/>
                <w:lang w:val="en-US"/>
              </w:rPr>
              <w:t>8 no pain</w:t>
            </w:r>
          </w:p>
          <w:p w14:paraId="205B08B2"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8D0D89">
              <w:rPr>
                <w:rFonts w:cs="Times New Roman"/>
                <w:sz w:val="20"/>
                <w:szCs w:val="20"/>
                <w:lang w:val="en-US"/>
              </w:rPr>
              <w:t>8 central pain</w:t>
            </w:r>
          </w:p>
        </w:tc>
        <w:tc>
          <w:tcPr>
            <w:tcW w:w="1925" w:type="dxa"/>
          </w:tcPr>
          <w:p w14:paraId="5F6955A0"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8D0D89">
              <w:rPr>
                <w:rFonts w:cs="Times New Roman"/>
                <w:sz w:val="20"/>
                <w:szCs w:val="20"/>
                <w:lang w:val="en-US"/>
              </w:rPr>
              <w:t>OFF med</w:t>
            </w:r>
          </w:p>
        </w:tc>
        <w:tc>
          <w:tcPr>
            <w:tcW w:w="1453" w:type="dxa"/>
          </w:tcPr>
          <w:p w14:paraId="6706C778"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8D0D89">
              <w:rPr>
                <w:rFonts w:cs="Times New Roman"/>
                <w:sz w:val="20"/>
                <w:szCs w:val="20"/>
                <w:lang w:val="en-US"/>
              </w:rPr>
              <w:t>Thenar eminence (MAS)</w:t>
            </w:r>
          </w:p>
        </w:tc>
        <w:tc>
          <w:tcPr>
            <w:tcW w:w="1138" w:type="dxa"/>
          </w:tcPr>
          <w:p w14:paraId="0A1F3976"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8D0D89">
              <w:rPr>
                <w:rFonts w:cs="Times New Roman"/>
                <w:sz w:val="20"/>
                <w:szCs w:val="20"/>
                <w:lang w:val="en-US"/>
              </w:rPr>
              <w:t>HPT</w:t>
            </w:r>
          </w:p>
        </w:tc>
        <w:tc>
          <w:tcPr>
            <w:tcW w:w="1552" w:type="dxa"/>
          </w:tcPr>
          <w:p w14:paraId="6AEC28CD"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8D0D89">
              <w:rPr>
                <w:rFonts w:cs="Times New Roman"/>
                <w:sz w:val="20"/>
                <w:szCs w:val="20"/>
                <w:lang w:val="en-US"/>
              </w:rPr>
              <w:t>→ (no pain)</w:t>
            </w:r>
          </w:p>
          <w:p w14:paraId="00E61E83"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8D0D89">
              <w:rPr>
                <w:rFonts w:cs="Times New Roman"/>
                <w:sz w:val="20"/>
                <w:szCs w:val="20"/>
                <w:lang w:val="en-US"/>
              </w:rPr>
              <w:t>↑ (central pain)</w:t>
            </w:r>
          </w:p>
        </w:tc>
      </w:tr>
      <w:tr w:rsidR="008D0D89" w:rsidRPr="008D0D89" w14:paraId="27372D56" w14:textId="77777777" w:rsidTr="0094594F">
        <w:trPr>
          <w:trHeight w:val="298"/>
        </w:trPr>
        <w:tc>
          <w:tcPr>
            <w:cnfStyle w:val="001000000000" w:firstRow="0" w:lastRow="0" w:firstColumn="1" w:lastColumn="0" w:oddVBand="0" w:evenVBand="0" w:oddHBand="0" w:evenHBand="0" w:firstRowFirstColumn="0" w:firstRowLastColumn="0" w:lastRowFirstColumn="0" w:lastRowLastColumn="0"/>
            <w:tcW w:w="2069" w:type="dxa"/>
          </w:tcPr>
          <w:p w14:paraId="3D064F70" w14:textId="77777777" w:rsidR="008D0D89" w:rsidRPr="008D0D89" w:rsidRDefault="008D0D89" w:rsidP="008D0D89">
            <w:pPr>
              <w:spacing w:line="240" w:lineRule="auto"/>
              <w:jc w:val="left"/>
              <w:rPr>
                <w:rFonts w:cs="Times New Roman"/>
                <w:sz w:val="20"/>
                <w:szCs w:val="20"/>
                <w:lang w:val="en-US"/>
              </w:rPr>
            </w:pPr>
            <w:r w:rsidRPr="008D0D89">
              <w:rPr>
                <w:rFonts w:cs="Times New Roman"/>
                <w:sz w:val="20"/>
                <w:szCs w:val="20"/>
                <w:lang w:val="en-US"/>
              </w:rPr>
              <w:t>Marques et al, 2013</w:t>
            </w:r>
          </w:p>
        </w:tc>
        <w:tc>
          <w:tcPr>
            <w:tcW w:w="838" w:type="dxa"/>
          </w:tcPr>
          <w:p w14:paraId="36223FE9"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8D0D89">
              <w:rPr>
                <w:rFonts w:cs="Times New Roman"/>
                <w:sz w:val="20"/>
                <w:szCs w:val="20"/>
                <w:lang w:val="en-US"/>
              </w:rPr>
              <w:t xml:space="preserve">19 </w:t>
            </w:r>
          </w:p>
        </w:tc>
        <w:tc>
          <w:tcPr>
            <w:tcW w:w="1204" w:type="dxa"/>
          </w:tcPr>
          <w:p w14:paraId="5AFAA310"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8D0D89">
              <w:rPr>
                <w:rFonts w:cs="Times New Roman"/>
                <w:sz w:val="20"/>
                <w:szCs w:val="20"/>
                <w:lang w:val="en-US"/>
              </w:rPr>
              <w:t>13.2 ± 2.8</w:t>
            </w:r>
          </w:p>
        </w:tc>
        <w:tc>
          <w:tcPr>
            <w:tcW w:w="1701" w:type="dxa"/>
          </w:tcPr>
          <w:p w14:paraId="5C4E7959"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8D0D89">
              <w:rPr>
                <w:rFonts w:cs="Times New Roman"/>
                <w:sz w:val="20"/>
                <w:szCs w:val="20"/>
                <w:lang w:val="en-US"/>
              </w:rPr>
              <w:t>9 with OFF pain pre-op</w:t>
            </w:r>
          </w:p>
          <w:p w14:paraId="499231AF"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8D0D89">
              <w:rPr>
                <w:rFonts w:cs="Times New Roman"/>
                <w:sz w:val="20"/>
                <w:szCs w:val="20"/>
                <w:lang w:val="en-US"/>
              </w:rPr>
              <w:t>1 with OFF pain post-op</w:t>
            </w:r>
          </w:p>
        </w:tc>
        <w:tc>
          <w:tcPr>
            <w:tcW w:w="1925" w:type="dxa"/>
          </w:tcPr>
          <w:p w14:paraId="0888E510"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8D0D89">
              <w:rPr>
                <w:rFonts w:cs="Times New Roman"/>
                <w:sz w:val="20"/>
                <w:szCs w:val="20"/>
                <w:lang w:val="en-US"/>
              </w:rPr>
              <w:t>OFF med</w:t>
            </w:r>
          </w:p>
        </w:tc>
        <w:tc>
          <w:tcPr>
            <w:tcW w:w="1453" w:type="dxa"/>
          </w:tcPr>
          <w:p w14:paraId="06C84C2A"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8D0D89">
              <w:rPr>
                <w:rFonts w:cs="Times New Roman"/>
                <w:sz w:val="20"/>
                <w:szCs w:val="20"/>
                <w:lang w:val="en-US"/>
              </w:rPr>
              <w:t>Volar arm (HPT)</w:t>
            </w:r>
          </w:p>
          <w:p w14:paraId="4D1EA752"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8D0D89">
              <w:rPr>
                <w:rFonts w:cs="Times New Roman"/>
                <w:sz w:val="20"/>
                <w:szCs w:val="20"/>
                <w:lang w:val="en-US"/>
              </w:rPr>
              <w:t>Digits (MPT)</w:t>
            </w:r>
          </w:p>
        </w:tc>
        <w:tc>
          <w:tcPr>
            <w:tcW w:w="1138" w:type="dxa"/>
          </w:tcPr>
          <w:p w14:paraId="2C05DA3E"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8D0D89">
              <w:rPr>
                <w:rFonts w:cs="Times New Roman"/>
                <w:sz w:val="20"/>
                <w:szCs w:val="20"/>
                <w:lang w:val="en-US"/>
              </w:rPr>
              <w:t>HPT</w:t>
            </w:r>
          </w:p>
          <w:p w14:paraId="7792541D"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8D0D89">
              <w:rPr>
                <w:rFonts w:cs="Times New Roman"/>
                <w:sz w:val="20"/>
                <w:szCs w:val="20"/>
                <w:lang w:val="en-US"/>
              </w:rPr>
              <w:t>MPT</w:t>
            </w:r>
          </w:p>
        </w:tc>
        <w:tc>
          <w:tcPr>
            <w:tcW w:w="1552" w:type="dxa"/>
          </w:tcPr>
          <w:p w14:paraId="43B1C356"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8D0D89">
              <w:rPr>
                <w:rFonts w:cs="Times New Roman"/>
                <w:sz w:val="20"/>
                <w:szCs w:val="20"/>
                <w:lang w:val="en-US"/>
              </w:rPr>
              <w:t>→</w:t>
            </w:r>
          </w:p>
          <w:p w14:paraId="159F9C2D" w14:textId="77777777" w:rsidR="008D0D89" w:rsidRPr="008D0D89" w:rsidRDefault="008D0D89" w:rsidP="008D0D89">
            <w:p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8D0D89">
              <w:rPr>
                <w:rFonts w:cs="Times New Roman"/>
                <w:sz w:val="20"/>
                <w:szCs w:val="20"/>
                <w:lang w:val="en-US"/>
              </w:rPr>
              <w:t>↑</w:t>
            </w:r>
          </w:p>
        </w:tc>
      </w:tr>
      <w:tr w:rsidR="008D0D89" w:rsidRPr="008D0D89" w14:paraId="64022D69" w14:textId="77777777" w:rsidTr="0094594F">
        <w:trPr>
          <w:cnfStyle w:val="000000100000" w:firstRow="0" w:lastRow="0" w:firstColumn="0" w:lastColumn="0" w:oddVBand="0" w:evenVBand="0" w:oddHBand="1" w:evenHBand="0" w:firstRowFirstColumn="0" w:firstRowLastColumn="0" w:lastRowFirstColumn="0" w:lastRowLastColumn="0"/>
          <w:trHeight w:val="526"/>
        </w:trPr>
        <w:tc>
          <w:tcPr>
            <w:cnfStyle w:val="001000000000" w:firstRow="0" w:lastRow="0" w:firstColumn="1" w:lastColumn="0" w:oddVBand="0" w:evenVBand="0" w:oddHBand="0" w:evenHBand="0" w:firstRowFirstColumn="0" w:firstRowLastColumn="0" w:lastRowFirstColumn="0" w:lastRowLastColumn="0"/>
            <w:tcW w:w="2069" w:type="dxa"/>
          </w:tcPr>
          <w:p w14:paraId="0AD2FE8F" w14:textId="77777777" w:rsidR="008D0D89" w:rsidRPr="008D0D89" w:rsidRDefault="008D0D89" w:rsidP="008D0D89">
            <w:pPr>
              <w:spacing w:line="240" w:lineRule="auto"/>
              <w:jc w:val="left"/>
              <w:rPr>
                <w:rFonts w:cs="Times New Roman"/>
                <w:sz w:val="20"/>
                <w:szCs w:val="20"/>
                <w:lang w:val="en-US"/>
              </w:rPr>
            </w:pPr>
            <w:proofErr w:type="spellStart"/>
            <w:r w:rsidRPr="008D0D89">
              <w:rPr>
                <w:rFonts w:cs="Times New Roman"/>
                <w:sz w:val="20"/>
                <w:szCs w:val="20"/>
                <w:lang w:val="en-US"/>
              </w:rPr>
              <w:t>Belasen</w:t>
            </w:r>
            <w:proofErr w:type="spellEnd"/>
            <w:r w:rsidRPr="008D0D89">
              <w:rPr>
                <w:rFonts w:cs="Times New Roman"/>
                <w:sz w:val="20"/>
                <w:szCs w:val="20"/>
                <w:lang w:val="en-US"/>
              </w:rPr>
              <w:t xml:space="preserve"> et al, 2016</w:t>
            </w:r>
          </w:p>
        </w:tc>
        <w:tc>
          <w:tcPr>
            <w:tcW w:w="838" w:type="dxa"/>
          </w:tcPr>
          <w:p w14:paraId="5B7C5DE8"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8D0D89">
              <w:rPr>
                <w:rFonts w:cs="Times New Roman"/>
                <w:sz w:val="20"/>
                <w:szCs w:val="20"/>
                <w:lang w:val="en-US"/>
              </w:rPr>
              <w:t>19</w:t>
            </w:r>
          </w:p>
        </w:tc>
        <w:tc>
          <w:tcPr>
            <w:tcW w:w="1204" w:type="dxa"/>
          </w:tcPr>
          <w:p w14:paraId="4D2B82B2"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8D0D89">
              <w:rPr>
                <w:rFonts w:cs="Times New Roman"/>
                <w:sz w:val="20"/>
                <w:szCs w:val="20"/>
                <w:lang w:val="en-US"/>
              </w:rPr>
              <w:t>Range 5–23 years</w:t>
            </w:r>
          </w:p>
        </w:tc>
        <w:tc>
          <w:tcPr>
            <w:tcW w:w="1701" w:type="dxa"/>
          </w:tcPr>
          <w:p w14:paraId="1941B258"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8D0D89">
              <w:rPr>
                <w:rFonts w:cs="Times New Roman"/>
                <w:sz w:val="20"/>
                <w:szCs w:val="20"/>
                <w:lang w:val="en-US"/>
              </w:rPr>
              <w:t>11 with chronic pain</w:t>
            </w:r>
          </w:p>
          <w:p w14:paraId="08639EFB"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8D0D89">
              <w:rPr>
                <w:rFonts w:cs="Times New Roman"/>
                <w:sz w:val="20"/>
                <w:szCs w:val="20"/>
                <w:lang w:val="en-US"/>
              </w:rPr>
              <w:t>8 with no pain</w:t>
            </w:r>
          </w:p>
        </w:tc>
        <w:tc>
          <w:tcPr>
            <w:tcW w:w="1925" w:type="dxa"/>
          </w:tcPr>
          <w:p w14:paraId="70D6C1D2"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8D0D89">
              <w:rPr>
                <w:rFonts w:cs="Times New Roman"/>
                <w:sz w:val="20"/>
                <w:szCs w:val="20"/>
                <w:lang w:val="en-US"/>
              </w:rPr>
              <w:t>Not reported</w:t>
            </w:r>
          </w:p>
        </w:tc>
        <w:tc>
          <w:tcPr>
            <w:tcW w:w="1453" w:type="dxa"/>
          </w:tcPr>
          <w:p w14:paraId="79D68FCB"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8D0D89">
              <w:rPr>
                <w:rFonts w:cs="Times New Roman"/>
                <w:sz w:val="20"/>
                <w:szCs w:val="20"/>
                <w:lang w:val="en-US"/>
              </w:rPr>
              <w:t>- Site with most pain</w:t>
            </w:r>
          </w:p>
          <w:p w14:paraId="37575E5A"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8D0D89">
              <w:rPr>
                <w:rFonts w:cs="Times New Roman"/>
                <w:sz w:val="20"/>
                <w:szCs w:val="20"/>
                <w:lang w:val="en-US"/>
              </w:rPr>
              <w:t>- Low back if no pain</w:t>
            </w:r>
          </w:p>
        </w:tc>
        <w:tc>
          <w:tcPr>
            <w:tcW w:w="1138" w:type="dxa"/>
          </w:tcPr>
          <w:p w14:paraId="2DCB630F"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8D0D89">
              <w:rPr>
                <w:rFonts w:cs="Times New Roman"/>
                <w:sz w:val="20"/>
                <w:szCs w:val="20"/>
                <w:lang w:val="en-US"/>
              </w:rPr>
              <w:t>MPT</w:t>
            </w:r>
          </w:p>
        </w:tc>
        <w:tc>
          <w:tcPr>
            <w:tcW w:w="1552" w:type="dxa"/>
          </w:tcPr>
          <w:p w14:paraId="6EA41169"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8D0D89">
              <w:rPr>
                <w:rFonts w:cs="Times New Roman"/>
                <w:sz w:val="20"/>
                <w:szCs w:val="20"/>
                <w:lang w:val="en-US"/>
              </w:rPr>
              <w:t>↑ (60 Hz)</w:t>
            </w:r>
          </w:p>
          <w:p w14:paraId="273CD69E" w14:textId="77777777" w:rsidR="008D0D89" w:rsidRPr="008D0D89" w:rsidRDefault="008D0D89" w:rsidP="008D0D89">
            <w:pPr>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0"/>
                <w:lang w:val="en-US"/>
              </w:rPr>
            </w:pPr>
            <w:r w:rsidRPr="008D0D89">
              <w:rPr>
                <w:rFonts w:cs="Times New Roman"/>
                <w:sz w:val="20"/>
                <w:szCs w:val="20"/>
                <w:lang w:val="en-US"/>
              </w:rPr>
              <w:t xml:space="preserve">→ (high frequency) </w:t>
            </w:r>
          </w:p>
        </w:tc>
      </w:tr>
    </w:tbl>
    <w:p w14:paraId="4294EFF5" w14:textId="77777777" w:rsidR="008D0D89" w:rsidRPr="008D0D89" w:rsidRDefault="008D0D89" w:rsidP="008D0D89">
      <w:pPr>
        <w:spacing w:after="160" w:line="259" w:lineRule="auto"/>
        <w:jc w:val="left"/>
        <w:rPr>
          <w:rFonts w:cs="Times New Roman"/>
          <w:sz w:val="20"/>
          <w:szCs w:val="20"/>
          <w:lang w:val="en-US"/>
        </w:rPr>
      </w:pPr>
    </w:p>
    <w:p w14:paraId="66C66989" w14:textId="77777777" w:rsidR="008D0D89" w:rsidRPr="008D0D89" w:rsidRDefault="008D0D89" w:rsidP="008D0D89">
      <w:pPr>
        <w:spacing w:after="160" w:line="259" w:lineRule="auto"/>
        <w:jc w:val="left"/>
        <w:rPr>
          <w:rFonts w:cs="Times New Roman"/>
          <w:sz w:val="20"/>
          <w:szCs w:val="20"/>
          <w:lang w:val="en-US"/>
        </w:rPr>
      </w:pPr>
    </w:p>
    <w:p w14:paraId="64CB9D4F" w14:textId="77777777" w:rsidR="008D0D89" w:rsidRPr="008D0D89" w:rsidRDefault="008D0D89" w:rsidP="008D0D89">
      <w:pPr>
        <w:spacing w:after="160" w:line="259" w:lineRule="auto"/>
        <w:jc w:val="left"/>
        <w:rPr>
          <w:rFonts w:cs="Times New Roman"/>
          <w:sz w:val="20"/>
          <w:szCs w:val="20"/>
          <w:lang w:val="en-US"/>
        </w:rPr>
      </w:pPr>
    </w:p>
    <w:p w14:paraId="725ED928" w14:textId="77777777" w:rsidR="008D0D89" w:rsidRPr="008D0D89" w:rsidRDefault="008D0D89" w:rsidP="008D0D89">
      <w:pPr>
        <w:spacing w:after="160" w:line="259" w:lineRule="auto"/>
        <w:jc w:val="left"/>
        <w:rPr>
          <w:rFonts w:cs="Times New Roman"/>
          <w:sz w:val="20"/>
          <w:szCs w:val="20"/>
          <w:lang w:val="en-US"/>
        </w:rPr>
      </w:pPr>
    </w:p>
    <w:p w14:paraId="3BBDBE3B" w14:textId="77777777" w:rsidR="008D0D89" w:rsidRPr="008D0D89" w:rsidRDefault="008D0D89" w:rsidP="008D0D89">
      <w:pPr>
        <w:spacing w:after="160" w:line="259" w:lineRule="auto"/>
        <w:jc w:val="left"/>
        <w:rPr>
          <w:rFonts w:cs="Times New Roman"/>
          <w:sz w:val="20"/>
          <w:szCs w:val="20"/>
          <w:lang w:val="en-US"/>
        </w:rPr>
      </w:pPr>
    </w:p>
    <w:p w14:paraId="7937AA15" w14:textId="77777777" w:rsidR="008D0D89" w:rsidRPr="008D0D89" w:rsidRDefault="008D0D89" w:rsidP="008D0D89">
      <w:pPr>
        <w:spacing w:after="160" w:line="259" w:lineRule="auto"/>
        <w:jc w:val="left"/>
        <w:rPr>
          <w:rFonts w:cs="Times New Roman"/>
          <w:sz w:val="20"/>
          <w:szCs w:val="20"/>
          <w:lang w:val="en-US"/>
        </w:rPr>
      </w:pPr>
    </w:p>
    <w:p w14:paraId="6784E0DC" w14:textId="77777777" w:rsidR="008D0D89" w:rsidRPr="008D0D89" w:rsidRDefault="008D0D89" w:rsidP="008D0D89">
      <w:pPr>
        <w:spacing w:after="160" w:line="259" w:lineRule="auto"/>
        <w:jc w:val="left"/>
        <w:rPr>
          <w:rFonts w:cs="Times New Roman"/>
          <w:sz w:val="20"/>
          <w:szCs w:val="20"/>
          <w:lang w:val="en-US"/>
        </w:rPr>
      </w:pPr>
    </w:p>
    <w:p w14:paraId="6FB3543A" w14:textId="77777777" w:rsidR="008D0D89" w:rsidRPr="008D0D89" w:rsidRDefault="008D0D89" w:rsidP="008D0D89">
      <w:pPr>
        <w:spacing w:after="160" w:line="259" w:lineRule="auto"/>
        <w:jc w:val="left"/>
        <w:rPr>
          <w:rFonts w:cs="Times New Roman"/>
          <w:sz w:val="20"/>
          <w:szCs w:val="20"/>
          <w:lang w:val="en-US"/>
        </w:rPr>
      </w:pPr>
    </w:p>
    <w:p w14:paraId="4DB31C05" w14:textId="77777777" w:rsidR="008D0D89" w:rsidRPr="008D0D89" w:rsidRDefault="008D0D89" w:rsidP="008D0D89">
      <w:pPr>
        <w:spacing w:after="160" w:line="259" w:lineRule="auto"/>
        <w:jc w:val="left"/>
        <w:rPr>
          <w:rFonts w:cs="Times New Roman"/>
          <w:sz w:val="20"/>
          <w:szCs w:val="20"/>
          <w:lang w:val="en-US"/>
        </w:rPr>
      </w:pPr>
    </w:p>
    <w:p w14:paraId="6B46DBD5" w14:textId="77777777" w:rsidR="008D0D89" w:rsidRPr="008D0D89" w:rsidRDefault="008D0D89" w:rsidP="008D0D89">
      <w:pPr>
        <w:spacing w:after="160" w:line="259" w:lineRule="auto"/>
        <w:jc w:val="left"/>
        <w:rPr>
          <w:rFonts w:cs="Times New Roman"/>
          <w:sz w:val="20"/>
          <w:szCs w:val="20"/>
          <w:lang w:val="en-US"/>
        </w:rPr>
      </w:pPr>
    </w:p>
    <w:p w14:paraId="186C696D" w14:textId="77777777" w:rsidR="008D0D89" w:rsidRPr="008D0D89" w:rsidRDefault="008D0D89" w:rsidP="008D0D89">
      <w:pPr>
        <w:spacing w:after="160" w:line="259" w:lineRule="auto"/>
        <w:jc w:val="left"/>
        <w:rPr>
          <w:rFonts w:cs="Times New Roman"/>
          <w:sz w:val="20"/>
          <w:szCs w:val="20"/>
          <w:lang w:val="en-US"/>
        </w:rPr>
      </w:pPr>
    </w:p>
    <w:p w14:paraId="12153592" w14:textId="77777777" w:rsidR="008D0D89" w:rsidRPr="008D0D89" w:rsidRDefault="008D0D89" w:rsidP="008D0D89">
      <w:pPr>
        <w:spacing w:after="160" w:line="259" w:lineRule="auto"/>
        <w:jc w:val="left"/>
        <w:rPr>
          <w:rFonts w:cs="Times New Roman"/>
          <w:sz w:val="20"/>
          <w:szCs w:val="20"/>
          <w:lang w:val="en-US"/>
        </w:rPr>
      </w:pPr>
    </w:p>
    <w:p w14:paraId="52B4D3A4" w14:textId="77777777" w:rsidR="008D0D89" w:rsidRPr="008D0D89" w:rsidRDefault="008D0D89" w:rsidP="008D0D89">
      <w:pPr>
        <w:spacing w:after="160" w:line="259" w:lineRule="auto"/>
        <w:jc w:val="left"/>
        <w:rPr>
          <w:rFonts w:cs="Times New Roman"/>
          <w:sz w:val="20"/>
          <w:szCs w:val="20"/>
          <w:lang w:val="en-US"/>
        </w:rPr>
      </w:pPr>
    </w:p>
    <w:p w14:paraId="7E281DDB" w14:textId="77777777" w:rsidR="008D0D89" w:rsidRPr="008D0D89" w:rsidRDefault="008D0D89" w:rsidP="008D0D89">
      <w:pPr>
        <w:spacing w:after="160" w:line="259" w:lineRule="auto"/>
        <w:jc w:val="left"/>
        <w:rPr>
          <w:rFonts w:cs="Times New Roman"/>
          <w:sz w:val="20"/>
          <w:szCs w:val="20"/>
          <w:lang w:val="en-US"/>
        </w:rPr>
      </w:pPr>
    </w:p>
    <w:p w14:paraId="640E4E3F" w14:textId="77777777" w:rsidR="008D0D89" w:rsidRPr="008D0D89" w:rsidRDefault="008D0D89" w:rsidP="008D0D89">
      <w:pPr>
        <w:spacing w:after="160" w:line="259" w:lineRule="auto"/>
        <w:jc w:val="left"/>
        <w:rPr>
          <w:rFonts w:cs="Times New Roman"/>
          <w:sz w:val="20"/>
          <w:szCs w:val="20"/>
          <w:lang w:val="en-US"/>
        </w:rPr>
      </w:pPr>
    </w:p>
    <w:p w14:paraId="13DCB21D" w14:textId="77777777" w:rsidR="008D0D89" w:rsidRPr="008D0D89" w:rsidRDefault="008D0D89" w:rsidP="008D0D89">
      <w:pPr>
        <w:spacing w:after="160" w:line="259" w:lineRule="auto"/>
        <w:jc w:val="left"/>
        <w:rPr>
          <w:rFonts w:cs="Times New Roman"/>
          <w:sz w:val="20"/>
          <w:szCs w:val="20"/>
          <w:lang w:val="en-US"/>
        </w:rPr>
      </w:pPr>
    </w:p>
    <w:p w14:paraId="14A9B33E" w14:textId="77777777" w:rsidR="008D0D89" w:rsidRPr="008D0D89" w:rsidRDefault="008D0D89" w:rsidP="008D0D89">
      <w:pPr>
        <w:spacing w:after="160" w:line="259" w:lineRule="auto"/>
        <w:jc w:val="left"/>
        <w:rPr>
          <w:rFonts w:cs="Times New Roman"/>
          <w:sz w:val="20"/>
          <w:szCs w:val="20"/>
          <w:lang w:val="en-US"/>
        </w:rPr>
      </w:pPr>
    </w:p>
    <w:p w14:paraId="4D4E078C" w14:textId="77777777" w:rsidR="008D0D89" w:rsidRPr="008D0D89" w:rsidRDefault="008D0D89" w:rsidP="008D0D89">
      <w:pPr>
        <w:spacing w:after="160" w:line="259" w:lineRule="auto"/>
        <w:jc w:val="left"/>
        <w:rPr>
          <w:rFonts w:cs="Times New Roman"/>
          <w:sz w:val="20"/>
          <w:szCs w:val="20"/>
          <w:lang w:val="en-US"/>
        </w:rPr>
      </w:pPr>
    </w:p>
    <w:p w14:paraId="45845E46" w14:textId="77777777" w:rsidR="008D0D89" w:rsidRPr="008D0D89" w:rsidRDefault="008D0D89" w:rsidP="008D0D89">
      <w:pPr>
        <w:spacing w:after="160" w:line="259" w:lineRule="auto"/>
        <w:jc w:val="left"/>
        <w:rPr>
          <w:rFonts w:cs="Times New Roman"/>
          <w:sz w:val="20"/>
          <w:szCs w:val="20"/>
          <w:lang w:val="en-US"/>
        </w:rPr>
      </w:pPr>
    </w:p>
    <w:p w14:paraId="02218A29" w14:textId="77777777" w:rsidR="008D0D89" w:rsidRPr="008D0D89" w:rsidRDefault="008D0D89" w:rsidP="008D0D89">
      <w:pPr>
        <w:spacing w:after="160" w:line="259" w:lineRule="auto"/>
        <w:jc w:val="left"/>
        <w:rPr>
          <w:rFonts w:cs="Times New Roman"/>
          <w:sz w:val="20"/>
          <w:szCs w:val="20"/>
          <w:lang w:val="en-US"/>
        </w:rPr>
      </w:pPr>
      <w:r w:rsidRPr="008D0D89">
        <w:rPr>
          <w:rFonts w:cs="Times New Roman"/>
          <w:sz w:val="20"/>
          <w:szCs w:val="20"/>
          <w:lang w:val="en-US"/>
        </w:rPr>
        <w:t xml:space="preserve">↑ Increase; → no change; CPT, cold pain threshold; HPT, heat pain threshold; MPT, mechanical pain threshold; PPT, pressure pain threshold; MAS, most affected side </w:t>
      </w:r>
    </w:p>
    <w:p w14:paraId="078FA2B6" w14:textId="3DD78FD4" w:rsidR="0079252B" w:rsidRPr="008D0D89" w:rsidRDefault="008D0D89" w:rsidP="008D0D89">
      <w:pPr>
        <w:spacing w:after="160" w:line="259" w:lineRule="auto"/>
        <w:jc w:val="left"/>
        <w:rPr>
          <w:rFonts w:cs="Times New Roman"/>
          <w:sz w:val="20"/>
          <w:szCs w:val="20"/>
          <w:lang w:val="en-US"/>
        </w:rPr>
      </w:pPr>
      <w:r w:rsidRPr="008D0D89">
        <w:rPr>
          <w:rFonts w:cs="Times New Roman"/>
          <w:sz w:val="20"/>
          <w:szCs w:val="20"/>
          <w:lang w:val="en-US"/>
        </w:rPr>
        <w:t xml:space="preserve">*In most affected side only. Pain status characterized with painDETECT score. </w:t>
      </w:r>
      <w:r w:rsidRPr="008D0D89">
        <w:rPr>
          <w:rFonts w:cs="Times New Roman"/>
          <w:sz w:val="20"/>
          <w:szCs w:val="20"/>
          <w:vertAlign w:val="superscript"/>
          <w:lang w:val="en-US"/>
        </w:rPr>
        <w:t>#</w:t>
      </w:r>
      <w:r w:rsidRPr="008D0D89">
        <w:rPr>
          <w:rFonts w:cs="Times New Roman"/>
          <w:sz w:val="20"/>
          <w:szCs w:val="20"/>
          <w:lang w:val="en-US"/>
        </w:rPr>
        <w:t xml:space="preserve"> In OFF and ON med conditions</w:t>
      </w:r>
    </w:p>
    <w:sectPr w:rsidR="0079252B" w:rsidRPr="008D0D89" w:rsidSect="008D0D89">
      <w:pgSz w:w="15840" w:h="12240" w:orient="landscape"/>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71B81CC" w14:textId="77777777" w:rsidR="00ED0D96" w:rsidRDefault="00ED0D96" w:rsidP="00C45793">
      <w:r>
        <w:separator/>
      </w:r>
    </w:p>
  </w:endnote>
  <w:endnote w:type="continuationSeparator" w:id="0">
    <w:p w14:paraId="5D46E89A" w14:textId="77777777" w:rsidR="00ED0D96" w:rsidRDefault="00ED0D96" w:rsidP="00C457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Gill Sans MT">
    <w:panose1 w:val="020B0502020104020203"/>
    <w:charset w:val="4D"/>
    <w:family w:val="swiss"/>
    <w:pitch w:val="variable"/>
    <w:sig w:usb0="00000003" w:usb1="00000000" w:usb2="00000000" w:usb3="00000000" w:csb0="00000003"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30658B" w14:textId="6D77B043" w:rsidR="002549A6" w:rsidRPr="001E1694" w:rsidRDefault="002549A6" w:rsidP="001E1694">
    <w:pPr>
      <w:pStyle w:val="Footer"/>
      <w:jc w:val="right"/>
      <w:rPr>
        <w:rFonts w:ascii="Arial" w:hAnsi="Arial"/>
        <w:sz w:val="20"/>
        <w:szCs w:val="20"/>
      </w:rPr>
    </w:pPr>
  </w:p>
  <w:p w14:paraId="62B45EE2" w14:textId="77777777" w:rsidR="002549A6" w:rsidRDefault="002549A6" w:rsidP="00C457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6227E9" w14:textId="77777777" w:rsidR="00ED0D96" w:rsidRDefault="00ED0D96" w:rsidP="00C45793">
      <w:r>
        <w:separator/>
      </w:r>
    </w:p>
  </w:footnote>
  <w:footnote w:type="continuationSeparator" w:id="0">
    <w:p w14:paraId="2E921582" w14:textId="77777777" w:rsidR="00ED0D96" w:rsidRDefault="00ED0D96" w:rsidP="00C4579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E64D84"/>
    <w:multiLevelType w:val="multilevel"/>
    <w:tmpl w:val="F8CC43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F063BD1"/>
    <w:multiLevelType w:val="multilevel"/>
    <w:tmpl w:val="F732F1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5092C10"/>
    <w:multiLevelType w:val="hybridMultilevel"/>
    <w:tmpl w:val="5E0A0A12"/>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1">
      <w:start w:val="1"/>
      <w:numFmt w:val="bullet"/>
      <w:lvlText w:val=""/>
      <w:lvlJc w:val="left"/>
      <w:pPr>
        <w:tabs>
          <w:tab w:val="num" w:pos="2160"/>
        </w:tabs>
        <w:ind w:left="2160" w:hanging="360"/>
      </w:pPr>
      <w:rPr>
        <w:rFonts w:ascii="Symbol" w:hAnsi="Symbol"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4748663F"/>
    <w:multiLevelType w:val="hybridMultilevel"/>
    <w:tmpl w:val="7ED29B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77D0BDD"/>
    <w:multiLevelType w:val="hybridMultilevel"/>
    <w:tmpl w:val="55C60E66"/>
    <w:lvl w:ilvl="0" w:tplc="A790B092">
      <w:start w:val="1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4"/>
  <w:proofState w:spelling="clean" w:grammar="clean"/>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ai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txrfawfdtf9exlewfwtp0w5ke2tsdf5e9x5z&quot;&gt;Database Fra Endnote-Converted&lt;record-ids&gt;&lt;item&gt;96&lt;/item&gt;&lt;item&gt;5904&lt;/item&gt;&lt;item&gt;12012&lt;/item&gt;&lt;item&gt;12014&lt;/item&gt;&lt;item&gt;12015&lt;/item&gt;&lt;item&gt;12016&lt;/item&gt;&lt;item&gt;12017&lt;/item&gt;&lt;item&gt;12018&lt;/item&gt;&lt;/record-ids&gt;&lt;/item&gt;&lt;/Libraries&gt;"/>
  </w:docVars>
  <w:rsids>
    <w:rsidRoot w:val="0079252B"/>
    <w:rsid w:val="0000082D"/>
    <w:rsid w:val="00001AEC"/>
    <w:rsid w:val="000023AE"/>
    <w:rsid w:val="00004843"/>
    <w:rsid w:val="00004C99"/>
    <w:rsid w:val="00004E67"/>
    <w:rsid w:val="000055B5"/>
    <w:rsid w:val="00007513"/>
    <w:rsid w:val="0001043D"/>
    <w:rsid w:val="00011108"/>
    <w:rsid w:val="0001167A"/>
    <w:rsid w:val="00012BFD"/>
    <w:rsid w:val="00013B47"/>
    <w:rsid w:val="00015419"/>
    <w:rsid w:val="00016F50"/>
    <w:rsid w:val="00017C8E"/>
    <w:rsid w:val="00020810"/>
    <w:rsid w:val="00021014"/>
    <w:rsid w:val="00022E81"/>
    <w:rsid w:val="0002353A"/>
    <w:rsid w:val="00023CA6"/>
    <w:rsid w:val="00025151"/>
    <w:rsid w:val="0002541B"/>
    <w:rsid w:val="00026062"/>
    <w:rsid w:val="00030669"/>
    <w:rsid w:val="00031441"/>
    <w:rsid w:val="00032BF4"/>
    <w:rsid w:val="000342FD"/>
    <w:rsid w:val="00035409"/>
    <w:rsid w:val="00035764"/>
    <w:rsid w:val="000377B2"/>
    <w:rsid w:val="00037859"/>
    <w:rsid w:val="00037F22"/>
    <w:rsid w:val="000411A3"/>
    <w:rsid w:val="0004370E"/>
    <w:rsid w:val="00050E29"/>
    <w:rsid w:val="00051224"/>
    <w:rsid w:val="00051713"/>
    <w:rsid w:val="00051B37"/>
    <w:rsid w:val="00051BEF"/>
    <w:rsid w:val="000533D3"/>
    <w:rsid w:val="000566AE"/>
    <w:rsid w:val="00056E88"/>
    <w:rsid w:val="00057D27"/>
    <w:rsid w:val="00057E0A"/>
    <w:rsid w:val="0006046A"/>
    <w:rsid w:val="000605BE"/>
    <w:rsid w:val="00061235"/>
    <w:rsid w:val="00061B28"/>
    <w:rsid w:val="00061F23"/>
    <w:rsid w:val="00063887"/>
    <w:rsid w:val="00063BEA"/>
    <w:rsid w:val="00064321"/>
    <w:rsid w:val="000665EF"/>
    <w:rsid w:val="00075543"/>
    <w:rsid w:val="00075F24"/>
    <w:rsid w:val="000765E2"/>
    <w:rsid w:val="000767AF"/>
    <w:rsid w:val="00076890"/>
    <w:rsid w:val="0007768F"/>
    <w:rsid w:val="000778E3"/>
    <w:rsid w:val="0008144C"/>
    <w:rsid w:val="000830B0"/>
    <w:rsid w:val="00083349"/>
    <w:rsid w:val="000844FE"/>
    <w:rsid w:val="000848D8"/>
    <w:rsid w:val="00085197"/>
    <w:rsid w:val="00086365"/>
    <w:rsid w:val="000878FF"/>
    <w:rsid w:val="00087940"/>
    <w:rsid w:val="00087DC0"/>
    <w:rsid w:val="00091035"/>
    <w:rsid w:val="0009160F"/>
    <w:rsid w:val="00091C33"/>
    <w:rsid w:val="000962A1"/>
    <w:rsid w:val="00096959"/>
    <w:rsid w:val="0009699B"/>
    <w:rsid w:val="00097088"/>
    <w:rsid w:val="000A04C0"/>
    <w:rsid w:val="000A04C3"/>
    <w:rsid w:val="000A0677"/>
    <w:rsid w:val="000A26D2"/>
    <w:rsid w:val="000A2A26"/>
    <w:rsid w:val="000A33E1"/>
    <w:rsid w:val="000A3916"/>
    <w:rsid w:val="000A44DE"/>
    <w:rsid w:val="000A56AE"/>
    <w:rsid w:val="000A69AB"/>
    <w:rsid w:val="000A7954"/>
    <w:rsid w:val="000B1DEF"/>
    <w:rsid w:val="000B2ACF"/>
    <w:rsid w:val="000B33C6"/>
    <w:rsid w:val="000B34A6"/>
    <w:rsid w:val="000B4434"/>
    <w:rsid w:val="000B4DD6"/>
    <w:rsid w:val="000B5633"/>
    <w:rsid w:val="000B5C2F"/>
    <w:rsid w:val="000B628B"/>
    <w:rsid w:val="000C0E51"/>
    <w:rsid w:val="000C10BE"/>
    <w:rsid w:val="000C2767"/>
    <w:rsid w:val="000C349C"/>
    <w:rsid w:val="000C3D7E"/>
    <w:rsid w:val="000C48D0"/>
    <w:rsid w:val="000C4D2A"/>
    <w:rsid w:val="000C59AC"/>
    <w:rsid w:val="000C5A24"/>
    <w:rsid w:val="000C685C"/>
    <w:rsid w:val="000C797D"/>
    <w:rsid w:val="000C7EBB"/>
    <w:rsid w:val="000D15F0"/>
    <w:rsid w:val="000D2152"/>
    <w:rsid w:val="000D497F"/>
    <w:rsid w:val="000D4E32"/>
    <w:rsid w:val="000D6C22"/>
    <w:rsid w:val="000D6DC0"/>
    <w:rsid w:val="000D709F"/>
    <w:rsid w:val="000D7290"/>
    <w:rsid w:val="000D7B92"/>
    <w:rsid w:val="000E08B8"/>
    <w:rsid w:val="000E2BBD"/>
    <w:rsid w:val="000E3586"/>
    <w:rsid w:val="000E5FB4"/>
    <w:rsid w:val="000E6723"/>
    <w:rsid w:val="000E6F38"/>
    <w:rsid w:val="000E76A9"/>
    <w:rsid w:val="000E7E99"/>
    <w:rsid w:val="000F06BD"/>
    <w:rsid w:val="000F0EB9"/>
    <w:rsid w:val="000F1495"/>
    <w:rsid w:val="000F4089"/>
    <w:rsid w:val="000F5357"/>
    <w:rsid w:val="000F55C8"/>
    <w:rsid w:val="000F579B"/>
    <w:rsid w:val="000F5CA0"/>
    <w:rsid w:val="000F5F82"/>
    <w:rsid w:val="000F5FC3"/>
    <w:rsid w:val="000F7AAF"/>
    <w:rsid w:val="0010199E"/>
    <w:rsid w:val="001019E8"/>
    <w:rsid w:val="00101B4D"/>
    <w:rsid w:val="00101F64"/>
    <w:rsid w:val="00107EA5"/>
    <w:rsid w:val="0011009F"/>
    <w:rsid w:val="00111318"/>
    <w:rsid w:val="0011226A"/>
    <w:rsid w:val="0011286E"/>
    <w:rsid w:val="00112CAD"/>
    <w:rsid w:val="00113C79"/>
    <w:rsid w:val="00114A2F"/>
    <w:rsid w:val="00116E54"/>
    <w:rsid w:val="00116EFD"/>
    <w:rsid w:val="001170F6"/>
    <w:rsid w:val="00120AC5"/>
    <w:rsid w:val="0012115D"/>
    <w:rsid w:val="001219AA"/>
    <w:rsid w:val="00121E7C"/>
    <w:rsid w:val="00123729"/>
    <w:rsid w:val="00123845"/>
    <w:rsid w:val="00124579"/>
    <w:rsid w:val="001259AD"/>
    <w:rsid w:val="001267F7"/>
    <w:rsid w:val="00126E46"/>
    <w:rsid w:val="0013132E"/>
    <w:rsid w:val="0013141E"/>
    <w:rsid w:val="001318D3"/>
    <w:rsid w:val="00131B75"/>
    <w:rsid w:val="00135107"/>
    <w:rsid w:val="00135379"/>
    <w:rsid w:val="001355FE"/>
    <w:rsid w:val="00135C87"/>
    <w:rsid w:val="00137A68"/>
    <w:rsid w:val="001455E3"/>
    <w:rsid w:val="001476DC"/>
    <w:rsid w:val="00147958"/>
    <w:rsid w:val="0015031A"/>
    <w:rsid w:val="001503EE"/>
    <w:rsid w:val="00152996"/>
    <w:rsid w:val="0015356C"/>
    <w:rsid w:val="00153A2C"/>
    <w:rsid w:val="00153B69"/>
    <w:rsid w:val="00153C90"/>
    <w:rsid w:val="0015502A"/>
    <w:rsid w:val="001566B0"/>
    <w:rsid w:val="00157394"/>
    <w:rsid w:val="001574CE"/>
    <w:rsid w:val="00157E48"/>
    <w:rsid w:val="00161008"/>
    <w:rsid w:val="001613F5"/>
    <w:rsid w:val="00163643"/>
    <w:rsid w:val="00164E18"/>
    <w:rsid w:val="00165E95"/>
    <w:rsid w:val="00166369"/>
    <w:rsid w:val="00167560"/>
    <w:rsid w:val="00170222"/>
    <w:rsid w:val="001716C9"/>
    <w:rsid w:val="00173154"/>
    <w:rsid w:val="00174741"/>
    <w:rsid w:val="001747D4"/>
    <w:rsid w:val="00175DAB"/>
    <w:rsid w:val="001767E4"/>
    <w:rsid w:val="00176D16"/>
    <w:rsid w:val="00177B22"/>
    <w:rsid w:val="001800E8"/>
    <w:rsid w:val="00180314"/>
    <w:rsid w:val="001818CC"/>
    <w:rsid w:val="00181D13"/>
    <w:rsid w:val="001834EF"/>
    <w:rsid w:val="0018400B"/>
    <w:rsid w:val="0018541E"/>
    <w:rsid w:val="00185892"/>
    <w:rsid w:val="00185FD6"/>
    <w:rsid w:val="00187C96"/>
    <w:rsid w:val="00190027"/>
    <w:rsid w:val="00193236"/>
    <w:rsid w:val="00193260"/>
    <w:rsid w:val="001932CF"/>
    <w:rsid w:val="00194664"/>
    <w:rsid w:val="00196B92"/>
    <w:rsid w:val="0019750E"/>
    <w:rsid w:val="00197892"/>
    <w:rsid w:val="00197B99"/>
    <w:rsid w:val="001A04D6"/>
    <w:rsid w:val="001A1274"/>
    <w:rsid w:val="001A1D3C"/>
    <w:rsid w:val="001A2137"/>
    <w:rsid w:val="001A2830"/>
    <w:rsid w:val="001A342E"/>
    <w:rsid w:val="001A5033"/>
    <w:rsid w:val="001A55E0"/>
    <w:rsid w:val="001A76B9"/>
    <w:rsid w:val="001A798D"/>
    <w:rsid w:val="001A7A49"/>
    <w:rsid w:val="001B00B7"/>
    <w:rsid w:val="001B0720"/>
    <w:rsid w:val="001B2644"/>
    <w:rsid w:val="001B54C4"/>
    <w:rsid w:val="001B5707"/>
    <w:rsid w:val="001B6380"/>
    <w:rsid w:val="001B75EB"/>
    <w:rsid w:val="001C15B9"/>
    <w:rsid w:val="001C3A56"/>
    <w:rsid w:val="001C46C2"/>
    <w:rsid w:val="001C5327"/>
    <w:rsid w:val="001C617E"/>
    <w:rsid w:val="001C67AA"/>
    <w:rsid w:val="001C6B0E"/>
    <w:rsid w:val="001C74B0"/>
    <w:rsid w:val="001C7B62"/>
    <w:rsid w:val="001D0BC5"/>
    <w:rsid w:val="001D0F81"/>
    <w:rsid w:val="001D457D"/>
    <w:rsid w:val="001D4C8D"/>
    <w:rsid w:val="001D5075"/>
    <w:rsid w:val="001D7450"/>
    <w:rsid w:val="001E1079"/>
    <w:rsid w:val="001E1385"/>
    <w:rsid w:val="001E1694"/>
    <w:rsid w:val="001E6186"/>
    <w:rsid w:val="001E76AC"/>
    <w:rsid w:val="001E7822"/>
    <w:rsid w:val="001F3D7E"/>
    <w:rsid w:val="001F4206"/>
    <w:rsid w:val="001F4234"/>
    <w:rsid w:val="001F4722"/>
    <w:rsid w:val="001F54C0"/>
    <w:rsid w:val="001F662A"/>
    <w:rsid w:val="001F72BD"/>
    <w:rsid w:val="001F7811"/>
    <w:rsid w:val="001F7B09"/>
    <w:rsid w:val="00200E91"/>
    <w:rsid w:val="00202423"/>
    <w:rsid w:val="00203E7F"/>
    <w:rsid w:val="00204947"/>
    <w:rsid w:val="00204F1B"/>
    <w:rsid w:val="00205018"/>
    <w:rsid w:val="00205488"/>
    <w:rsid w:val="00205568"/>
    <w:rsid w:val="00205636"/>
    <w:rsid w:val="00205DA4"/>
    <w:rsid w:val="002114A8"/>
    <w:rsid w:val="00212422"/>
    <w:rsid w:val="00212B12"/>
    <w:rsid w:val="00212DD0"/>
    <w:rsid w:val="00214D7E"/>
    <w:rsid w:val="00214E2C"/>
    <w:rsid w:val="00216043"/>
    <w:rsid w:val="00216D62"/>
    <w:rsid w:val="00216D8B"/>
    <w:rsid w:val="00217C0E"/>
    <w:rsid w:val="00217CE3"/>
    <w:rsid w:val="00220792"/>
    <w:rsid w:val="002218B9"/>
    <w:rsid w:val="00222A8C"/>
    <w:rsid w:val="00223162"/>
    <w:rsid w:val="00223787"/>
    <w:rsid w:val="00223EB4"/>
    <w:rsid w:val="00224C9B"/>
    <w:rsid w:val="00224D0F"/>
    <w:rsid w:val="002253D8"/>
    <w:rsid w:val="00225E25"/>
    <w:rsid w:val="0022630D"/>
    <w:rsid w:val="00227002"/>
    <w:rsid w:val="002273C3"/>
    <w:rsid w:val="0023066C"/>
    <w:rsid w:val="0023075C"/>
    <w:rsid w:val="002313E4"/>
    <w:rsid w:val="00232248"/>
    <w:rsid w:val="00232481"/>
    <w:rsid w:val="00232EC7"/>
    <w:rsid w:val="002336FF"/>
    <w:rsid w:val="00233F9F"/>
    <w:rsid w:val="002345E8"/>
    <w:rsid w:val="00234D2D"/>
    <w:rsid w:val="002352CD"/>
    <w:rsid w:val="00235DF3"/>
    <w:rsid w:val="00235F93"/>
    <w:rsid w:val="00236BF7"/>
    <w:rsid w:val="002415E9"/>
    <w:rsid w:val="00241755"/>
    <w:rsid w:val="00241790"/>
    <w:rsid w:val="002423AB"/>
    <w:rsid w:val="00242656"/>
    <w:rsid w:val="00243BDF"/>
    <w:rsid w:val="00245F8F"/>
    <w:rsid w:val="002465E8"/>
    <w:rsid w:val="00247E3A"/>
    <w:rsid w:val="00250024"/>
    <w:rsid w:val="0025115F"/>
    <w:rsid w:val="00253BE5"/>
    <w:rsid w:val="002549A6"/>
    <w:rsid w:val="00254A8B"/>
    <w:rsid w:val="0025511A"/>
    <w:rsid w:val="002557ED"/>
    <w:rsid w:val="002559FD"/>
    <w:rsid w:val="00256D2F"/>
    <w:rsid w:val="002578EE"/>
    <w:rsid w:val="00260AC5"/>
    <w:rsid w:val="00260B72"/>
    <w:rsid w:val="00261165"/>
    <w:rsid w:val="00261D05"/>
    <w:rsid w:val="00263588"/>
    <w:rsid w:val="00265889"/>
    <w:rsid w:val="00265CA4"/>
    <w:rsid w:val="00266AA3"/>
    <w:rsid w:val="00267CB2"/>
    <w:rsid w:val="0027034B"/>
    <w:rsid w:val="00271E38"/>
    <w:rsid w:val="0027213C"/>
    <w:rsid w:val="002749C9"/>
    <w:rsid w:val="00274C7E"/>
    <w:rsid w:val="00275079"/>
    <w:rsid w:val="00275E61"/>
    <w:rsid w:val="0027673D"/>
    <w:rsid w:val="002776CC"/>
    <w:rsid w:val="0028090D"/>
    <w:rsid w:val="002817D3"/>
    <w:rsid w:val="00282D8B"/>
    <w:rsid w:val="00282ECB"/>
    <w:rsid w:val="00286A0B"/>
    <w:rsid w:val="00286B15"/>
    <w:rsid w:val="002875DA"/>
    <w:rsid w:val="00290240"/>
    <w:rsid w:val="00290DFE"/>
    <w:rsid w:val="0029157B"/>
    <w:rsid w:val="00291DCF"/>
    <w:rsid w:val="00292A93"/>
    <w:rsid w:val="002948D7"/>
    <w:rsid w:val="00294F31"/>
    <w:rsid w:val="0029593F"/>
    <w:rsid w:val="00295C46"/>
    <w:rsid w:val="00295CDE"/>
    <w:rsid w:val="002A1E2A"/>
    <w:rsid w:val="002A4B7D"/>
    <w:rsid w:val="002A5187"/>
    <w:rsid w:val="002A55C4"/>
    <w:rsid w:val="002A65AB"/>
    <w:rsid w:val="002B167A"/>
    <w:rsid w:val="002B232D"/>
    <w:rsid w:val="002B2431"/>
    <w:rsid w:val="002B2551"/>
    <w:rsid w:val="002B424F"/>
    <w:rsid w:val="002B42CD"/>
    <w:rsid w:val="002B47E1"/>
    <w:rsid w:val="002B4FDA"/>
    <w:rsid w:val="002B735A"/>
    <w:rsid w:val="002C09F6"/>
    <w:rsid w:val="002C0BD4"/>
    <w:rsid w:val="002C0C2C"/>
    <w:rsid w:val="002C3DC8"/>
    <w:rsid w:val="002C600B"/>
    <w:rsid w:val="002C609D"/>
    <w:rsid w:val="002D2AA1"/>
    <w:rsid w:val="002D37AF"/>
    <w:rsid w:val="002D4693"/>
    <w:rsid w:val="002D51CE"/>
    <w:rsid w:val="002D5D07"/>
    <w:rsid w:val="002D78F8"/>
    <w:rsid w:val="002E205F"/>
    <w:rsid w:val="002E59B6"/>
    <w:rsid w:val="002E5BE2"/>
    <w:rsid w:val="002E609C"/>
    <w:rsid w:val="002E7C85"/>
    <w:rsid w:val="002F2303"/>
    <w:rsid w:val="002F23DD"/>
    <w:rsid w:val="002F24DD"/>
    <w:rsid w:val="002F2681"/>
    <w:rsid w:val="002F35C2"/>
    <w:rsid w:val="002F40BF"/>
    <w:rsid w:val="002F5377"/>
    <w:rsid w:val="002F59E4"/>
    <w:rsid w:val="002F62BA"/>
    <w:rsid w:val="002F64AC"/>
    <w:rsid w:val="002F7C35"/>
    <w:rsid w:val="0030113B"/>
    <w:rsid w:val="00301EC2"/>
    <w:rsid w:val="003038B4"/>
    <w:rsid w:val="00303A0F"/>
    <w:rsid w:val="00304C89"/>
    <w:rsid w:val="00304EAA"/>
    <w:rsid w:val="003065DF"/>
    <w:rsid w:val="003068FE"/>
    <w:rsid w:val="00306C7B"/>
    <w:rsid w:val="0030793C"/>
    <w:rsid w:val="00311C2B"/>
    <w:rsid w:val="00311D2D"/>
    <w:rsid w:val="00312A61"/>
    <w:rsid w:val="00313D1B"/>
    <w:rsid w:val="003173CC"/>
    <w:rsid w:val="0032003B"/>
    <w:rsid w:val="003209AA"/>
    <w:rsid w:val="0032152F"/>
    <w:rsid w:val="00321D0B"/>
    <w:rsid w:val="00322BC6"/>
    <w:rsid w:val="00324267"/>
    <w:rsid w:val="00324BD7"/>
    <w:rsid w:val="00325560"/>
    <w:rsid w:val="00327367"/>
    <w:rsid w:val="00327F8E"/>
    <w:rsid w:val="0033001C"/>
    <w:rsid w:val="00330D18"/>
    <w:rsid w:val="00331666"/>
    <w:rsid w:val="00331CB8"/>
    <w:rsid w:val="003320F9"/>
    <w:rsid w:val="00332480"/>
    <w:rsid w:val="00332E01"/>
    <w:rsid w:val="0033367D"/>
    <w:rsid w:val="003347E5"/>
    <w:rsid w:val="00335EB5"/>
    <w:rsid w:val="00336547"/>
    <w:rsid w:val="003374B1"/>
    <w:rsid w:val="00340D79"/>
    <w:rsid w:val="0034132D"/>
    <w:rsid w:val="00341A6E"/>
    <w:rsid w:val="0034344A"/>
    <w:rsid w:val="0034419B"/>
    <w:rsid w:val="00350AFE"/>
    <w:rsid w:val="00350FEA"/>
    <w:rsid w:val="00351156"/>
    <w:rsid w:val="0035208F"/>
    <w:rsid w:val="00355723"/>
    <w:rsid w:val="0035657F"/>
    <w:rsid w:val="003565A8"/>
    <w:rsid w:val="003575D6"/>
    <w:rsid w:val="0036061D"/>
    <w:rsid w:val="00361D91"/>
    <w:rsid w:val="00364BB8"/>
    <w:rsid w:val="00365F61"/>
    <w:rsid w:val="00370EBE"/>
    <w:rsid w:val="00371B59"/>
    <w:rsid w:val="00373762"/>
    <w:rsid w:val="00374065"/>
    <w:rsid w:val="00374078"/>
    <w:rsid w:val="00374551"/>
    <w:rsid w:val="003758B1"/>
    <w:rsid w:val="00376320"/>
    <w:rsid w:val="00376A85"/>
    <w:rsid w:val="00376D39"/>
    <w:rsid w:val="00377EB8"/>
    <w:rsid w:val="0038092C"/>
    <w:rsid w:val="00380F7E"/>
    <w:rsid w:val="0038137A"/>
    <w:rsid w:val="003820C3"/>
    <w:rsid w:val="00382187"/>
    <w:rsid w:val="00382286"/>
    <w:rsid w:val="003822AF"/>
    <w:rsid w:val="00383836"/>
    <w:rsid w:val="003842BC"/>
    <w:rsid w:val="00384AFA"/>
    <w:rsid w:val="003853E0"/>
    <w:rsid w:val="00385EA2"/>
    <w:rsid w:val="003866CC"/>
    <w:rsid w:val="00386E2E"/>
    <w:rsid w:val="00387BD3"/>
    <w:rsid w:val="00390296"/>
    <w:rsid w:val="0039029D"/>
    <w:rsid w:val="0039052E"/>
    <w:rsid w:val="00391764"/>
    <w:rsid w:val="003918C7"/>
    <w:rsid w:val="003922DF"/>
    <w:rsid w:val="0039247F"/>
    <w:rsid w:val="0039294C"/>
    <w:rsid w:val="003A0AAF"/>
    <w:rsid w:val="003A1B71"/>
    <w:rsid w:val="003A1ECD"/>
    <w:rsid w:val="003A3309"/>
    <w:rsid w:val="003A3E90"/>
    <w:rsid w:val="003A463A"/>
    <w:rsid w:val="003A534F"/>
    <w:rsid w:val="003A6E74"/>
    <w:rsid w:val="003A7861"/>
    <w:rsid w:val="003B022D"/>
    <w:rsid w:val="003B05D1"/>
    <w:rsid w:val="003B1F7F"/>
    <w:rsid w:val="003B2257"/>
    <w:rsid w:val="003B2FDC"/>
    <w:rsid w:val="003B4F91"/>
    <w:rsid w:val="003B5E7D"/>
    <w:rsid w:val="003B63F3"/>
    <w:rsid w:val="003B6CD0"/>
    <w:rsid w:val="003B75E3"/>
    <w:rsid w:val="003B79F9"/>
    <w:rsid w:val="003C02F4"/>
    <w:rsid w:val="003C0343"/>
    <w:rsid w:val="003C18D7"/>
    <w:rsid w:val="003C24D0"/>
    <w:rsid w:val="003C2CB4"/>
    <w:rsid w:val="003C2CD6"/>
    <w:rsid w:val="003C481E"/>
    <w:rsid w:val="003C515D"/>
    <w:rsid w:val="003C517E"/>
    <w:rsid w:val="003C5E27"/>
    <w:rsid w:val="003D094A"/>
    <w:rsid w:val="003D167E"/>
    <w:rsid w:val="003D1AB6"/>
    <w:rsid w:val="003D204D"/>
    <w:rsid w:val="003D29DC"/>
    <w:rsid w:val="003D2F44"/>
    <w:rsid w:val="003D5B36"/>
    <w:rsid w:val="003D5EC3"/>
    <w:rsid w:val="003D66E3"/>
    <w:rsid w:val="003D7336"/>
    <w:rsid w:val="003E2001"/>
    <w:rsid w:val="003E2A66"/>
    <w:rsid w:val="003E72C8"/>
    <w:rsid w:val="003E770B"/>
    <w:rsid w:val="003E7B6B"/>
    <w:rsid w:val="003F02CA"/>
    <w:rsid w:val="003F04F5"/>
    <w:rsid w:val="003F396B"/>
    <w:rsid w:val="003F444B"/>
    <w:rsid w:val="003F47FE"/>
    <w:rsid w:val="003F5E3A"/>
    <w:rsid w:val="003F600A"/>
    <w:rsid w:val="003F6BC7"/>
    <w:rsid w:val="003F6C14"/>
    <w:rsid w:val="003F79BF"/>
    <w:rsid w:val="003F7A49"/>
    <w:rsid w:val="00400517"/>
    <w:rsid w:val="0040071D"/>
    <w:rsid w:val="00400886"/>
    <w:rsid w:val="00400CE3"/>
    <w:rsid w:val="00401242"/>
    <w:rsid w:val="00401636"/>
    <w:rsid w:val="00402CEF"/>
    <w:rsid w:val="00404C4B"/>
    <w:rsid w:val="00405089"/>
    <w:rsid w:val="00405149"/>
    <w:rsid w:val="00405492"/>
    <w:rsid w:val="00407DFA"/>
    <w:rsid w:val="00412306"/>
    <w:rsid w:val="00412704"/>
    <w:rsid w:val="00413940"/>
    <w:rsid w:val="00413DC0"/>
    <w:rsid w:val="0041459E"/>
    <w:rsid w:val="0041648D"/>
    <w:rsid w:val="00417BE5"/>
    <w:rsid w:val="00422CEA"/>
    <w:rsid w:val="00424B7E"/>
    <w:rsid w:val="00424CD4"/>
    <w:rsid w:val="00425922"/>
    <w:rsid w:val="00426526"/>
    <w:rsid w:val="00426867"/>
    <w:rsid w:val="00430230"/>
    <w:rsid w:val="004324AB"/>
    <w:rsid w:val="00432516"/>
    <w:rsid w:val="004335EC"/>
    <w:rsid w:val="00434CB4"/>
    <w:rsid w:val="00435D52"/>
    <w:rsid w:val="00436783"/>
    <w:rsid w:val="0044024F"/>
    <w:rsid w:val="00441986"/>
    <w:rsid w:val="004429B7"/>
    <w:rsid w:val="004439B5"/>
    <w:rsid w:val="00443AF4"/>
    <w:rsid w:val="00443F38"/>
    <w:rsid w:val="004452D3"/>
    <w:rsid w:val="00450F15"/>
    <w:rsid w:val="00453608"/>
    <w:rsid w:val="00454D19"/>
    <w:rsid w:val="00455546"/>
    <w:rsid w:val="0045571F"/>
    <w:rsid w:val="00457720"/>
    <w:rsid w:val="00460AE0"/>
    <w:rsid w:val="00460E56"/>
    <w:rsid w:val="0046144D"/>
    <w:rsid w:val="00464A9C"/>
    <w:rsid w:val="00464F9A"/>
    <w:rsid w:val="00465A3B"/>
    <w:rsid w:val="00467D73"/>
    <w:rsid w:val="00467FFC"/>
    <w:rsid w:val="00471CAB"/>
    <w:rsid w:val="0047215C"/>
    <w:rsid w:val="00472317"/>
    <w:rsid w:val="00475B4F"/>
    <w:rsid w:val="00480C57"/>
    <w:rsid w:val="00480D5F"/>
    <w:rsid w:val="004814A3"/>
    <w:rsid w:val="0048220B"/>
    <w:rsid w:val="00482F63"/>
    <w:rsid w:val="0048484C"/>
    <w:rsid w:val="004863EC"/>
    <w:rsid w:val="00487F25"/>
    <w:rsid w:val="00490EAD"/>
    <w:rsid w:val="00491196"/>
    <w:rsid w:val="004913FD"/>
    <w:rsid w:val="0049183F"/>
    <w:rsid w:val="0049583F"/>
    <w:rsid w:val="0049793A"/>
    <w:rsid w:val="004A0DBE"/>
    <w:rsid w:val="004A1079"/>
    <w:rsid w:val="004A337E"/>
    <w:rsid w:val="004A350A"/>
    <w:rsid w:val="004A4471"/>
    <w:rsid w:val="004A48D9"/>
    <w:rsid w:val="004A5B4E"/>
    <w:rsid w:val="004A6598"/>
    <w:rsid w:val="004A663C"/>
    <w:rsid w:val="004A6DA0"/>
    <w:rsid w:val="004A6FB0"/>
    <w:rsid w:val="004B3F09"/>
    <w:rsid w:val="004B47C9"/>
    <w:rsid w:val="004B5057"/>
    <w:rsid w:val="004B5368"/>
    <w:rsid w:val="004B5B25"/>
    <w:rsid w:val="004B6111"/>
    <w:rsid w:val="004B63D1"/>
    <w:rsid w:val="004B6DA5"/>
    <w:rsid w:val="004C0405"/>
    <w:rsid w:val="004C0885"/>
    <w:rsid w:val="004C18B5"/>
    <w:rsid w:val="004C1C38"/>
    <w:rsid w:val="004C1F6C"/>
    <w:rsid w:val="004C2150"/>
    <w:rsid w:val="004C407A"/>
    <w:rsid w:val="004C4942"/>
    <w:rsid w:val="004C4B65"/>
    <w:rsid w:val="004C522D"/>
    <w:rsid w:val="004C5577"/>
    <w:rsid w:val="004C5FE3"/>
    <w:rsid w:val="004C6454"/>
    <w:rsid w:val="004C67BC"/>
    <w:rsid w:val="004C7477"/>
    <w:rsid w:val="004C7FA3"/>
    <w:rsid w:val="004D02CC"/>
    <w:rsid w:val="004D07AA"/>
    <w:rsid w:val="004D0CD4"/>
    <w:rsid w:val="004D0DF0"/>
    <w:rsid w:val="004D11DA"/>
    <w:rsid w:val="004D2499"/>
    <w:rsid w:val="004D3C83"/>
    <w:rsid w:val="004E0135"/>
    <w:rsid w:val="004E0A6A"/>
    <w:rsid w:val="004E0FB4"/>
    <w:rsid w:val="004E1CA5"/>
    <w:rsid w:val="004E1CCA"/>
    <w:rsid w:val="004E279D"/>
    <w:rsid w:val="004E2C4B"/>
    <w:rsid w:val="004E3C75"/>
    <w:rsid w:val="004E492A"/>
    <w:rsid w:val="004E4BB6"/>
    <w:rsid w:val="004E5888"/>
    <w:rsid w:val="004E5A3F"/>
    <w:rsid w:val="004E5C75"/>
    <w:rsid w:val="004E6223"/>
    <w:rsid w:val="004E660D"/>
    <w:rsid w:val="004F0E14"/>
    <w:rsid w:val="004F112F"/>
    <w:rsid w:val="004F1BEB"/>
    <w:rsid w:val="004F264D"/>
    <w:rsid w:val="004F56D0"/>
    <w:rsid w:val="004F79B3"/>
    <w:rsid w:val="00500362"/>
    <w:rsid w:val="005009F0"/>
    <w:rsid w:val="005033CA"/>
    <w:rsid w:val="00503888"/>
    <w:rsid w:val="0050427A"/>
    <w:rsid w:val="00504325"/>
    <w:rsid w:val="0050771B"/>
    <w:rsid w:val="005077FB"/>
    <w:rsid w:val="0050780B"/>
    <w:rsid w:val="00511AEF"/>
    <w:rsid w:val="00511EBA"/>
    <w:rsid w:val="005123C1"/>
    <w:rsid w:val="005128C6"/>
    <w:rsid w:val="00512FE7"/>
    <w:rsid w:val="00515783"/>
    <w:rsid w:val="00516BEA"/>
    <w:rsid w:val="00522773"/>
    <w:rsid w:val="00522DCB"/>
    <w:rsid w:val="00524254"/>
    <w:rsid w:val="00524EFD"/>
    <w:rsid w:val="00525382"/>
    <w:rsid w:val="00526F17"/>
    <w:rsid w:val="00527E3A"/>
    <w:rsid w:val="00527EB4"/>
    <w:rsid w:val="0053127A"/>
    <w:rsid w:val="0053193E"/>
    <w:rsid w:val="00531BAE"/>
    <w:rsid w:val="00531C5A"/>
    <w:rsid w:val="00531D38"/>
    <w:rsid w:val="00535514"/>
    <w:rsid w:val="005358C2"/>
    <w:rsid w:val="005361F9"/>
    <w:rsid w:val="005365E9"/>
    <w:rsid w:val="00541A00"/>
    <w:rsid w:val="0054220C"/>
    <w:rsid w:val="0054280A"/>
    <w:rsid w:val="005429E2"/>
    <w:rsid w:val="00543ECE"/>
    <w:rsid w:val="00544DC5"/>
    <w:rsid w:val="00545D36"/>
    <w:rsid w:val="00547DCF"/>
    <w:rsid w:val="005501FA"/>
    <w:rsid w:val="005506D9"/>
    <w:rsid w:val="0055094F"/>
    <w:rsid w:val="005521E9"/>
    <w:rsid w:val="00552F58"/>
    <w:rsid w:val="005536D2"/>
    <w:rsid w:val="0055370D"/>
    <w:rsid w:val="00555BBC"/>
    <w:rsid w:val="00557D1C"/>
    <w:rsid w:val="00561849"/>
    <w:rsid w:val="005618EE"/>
    <w:rsid w:val="00562664"/>
    <w:rsid w:val="0056339F"/>
    <w:rsid w:val="0056341F"/>
    <w:rsid w:val="005656CD"/>
    <w:rsid w:val="00565DB9"/>
    <w:rsid w:val="00566E36"/>
    <w:rsid w:val="0056725A"/>
    <w:rsid w:val="00574E1A"/>
    <w:rsid w:val="00575285"/>
    <w:rsid w:val="005778D5"/>
    <w:rsid w:val="00577A12"/>
    <w:rsid w:val="005802A6"/>
    <w:rsid w:val="00583FAD"/>
    <w:rsid w:val="0058522C"/>
    <w:rsid w:val="00586025"/>
    <w:rsid w:val="00586388"/>
    <w:rsid w:val="00591E5F"/>
    <w:rsid w:val="00592503"/>
    <w:rsid w:val="005929B1"/>
    <w:rsid w:val="00593956"/>
    <w:rsid w:val="00596553"/>
    <w:rsid w:val="00596B7D"/>
    <w:rsid w:val="00597D5B"/>
    <w:rsid w:val="005A0349"/>
    <w:rsid w:val="005A05A1"/>
    <w:rsid w:val="005A07E5"/>
    <w:rsid w:val="005A1505"/>
    <w:rsid w:val="005A2E9C"/>
    <w:rsid w:val="005A341A"/>
    <w:rsid w:val="005A353E"/>
    <w:rsid w:val="005A3AFA"/>
    <w:rsid w:val="005A4881"/>
    <w:rsid w:val="005A5824"/>
    <w:rsid w:val="005A5AE6"/>
    <w:rsid w:val="005A612E"/>
    <w:rsid w:val="005A6A09"/>
    <w:rsid w:val="005B0E24"/>
    <w:rsid w:val="005B23A8"/>
    <w:rsid w:val="005B2848"/>
    <w:rsid w:val="005B3161"/>
    <w:rsid w:val="005B37E2"/>
    <w:rsid w:val="005B494E"/>
    <w:rsid w:val="005B6A3C"/>
    <w:rsid w:val="005B7F84"/>
    <w:rsid w:val="005C19C0"/>
    <w:rsid w:val="005C2D78"/>
    <w:rsid w:val="005C402C"/>
    <w:rsid w:val="005C5C46"/>
    <w:rsid w:val="005C6DE6"/>
    <w:rsid w:val="005C779A"/>
    <w:rsid w:val="005D2589"/>
    <w:rsid w:val="005D2B23"/>
    <w:rsid w:val="005D2B3E"/>
    <w:rsid w:val="005D3725"/>
    <w:rsid w:val="005D3EC3"/>
    <w:rsid w:val="005D5FF9"/>
    <w:rsid w:val="005D643B"/>
    <w:rsid w:val="005D6A50"/>
    <w:rsid w:val="005D6EAC"/>
    <w:rsid w:val="005D6F3E"/>
    <w:rsid w:val="005E083F"/>
    <w:rsid w:val="005E152D"/>
    <w:rsid w:val="005E1CBB"/>
    <w:rsid w:val="005E3AA2"/>
    <w:rsid w:val="005E4899"/>
    <w:rsid w:val="005E5766"/>
    <w:rsid w:val="005E7F46"/>
    <w:rsid w:val="005F0B5D"/>
    <w:rsid w:val="005F1061"/>
    <w:rsid w:val="005F107F"/>
    <w:rsid w:val="005F164B"/>
    <w:rsid w:val="005F25B6"/>
    <w:rsid w:val="005F41AE"/>
    <w:rsid w:val="005F4A31"/>
    <w:rsid w:val="005F5085"/>
    <w:rsid w:val="005F5566"/>
    <w:rsid w:val="005F57A0"/>
    <w:rsid w:val="005F64C4"/>
    <w:rsid w:val="005F6521"/>
    <w:rsid w:val="005F71F1"/>
    <w:rsid w:val="005F7297"/>
    <w:rsid w:val="00601BB5"/>
    <w:rsid w:val="00602808"/>
    <w:rsid w:val="00603BCE"/>
    <w:rsid w:val="0060497D"/>
    <w:rsid w:val="00604C94"/>
    <w:rsid w:val="00605016"/>
    <w:rsid w:val="00605B6A"/>
    <w:rsid w:val="00606FAF"/>
    <w:rsid w:val="006110D2"/>
    <w:rsid w:val="006117B1"/>
    <w:rsid w:val="00615E52"/>
    <w:rsid w:val="006168CA"/>
    <w:rsid w:val="00616C1D"/>
    <w:rsid w:val="00617C27"/>
    <w:rsid w:val="006200B4"/>
    <w:rsid w:val="00621CDA"/>
    <w:rsid w:val="0062208D"/>
    <w:rsid w:val="0062316B"/>
    <w:rsid w:val="00624000"/>
    <w:rsid w:val="00624D92"/>
    <w:rsid w:val="00624E22"/>
    <w:rsid w:val="00625A24"/>
    <w:rsid w:val="00625F54"/>
    <w:rsid w:val="00626800"/>
    <w:rsid w:val="0063034A"/>
    <w:rsid w:val="00630A4E"/>
    <w:rsid w:val="00630BC7"/>
    <w:rsid w:val="00630DD6"/>
    <w:rsid w:val="006314E6"/>
    <w:rsid w:val="006314F0"/>
    <w:rsid w:val="00631CF0"/>
    <w:rsid w:val="0063225B"/>
    <w:rsid w:val="0063313C"/>
    <w:rsid w:val="006331DF"/>
    <w:rsid w:val="00633FDE"/>
    <w:rsid w:val="00634308"/>
    <w:rsid w:val="00635919"/>
    <w:rsid w:val="00636E8F"/>
    <w:rsid w:val="006372F6"/>
    <w:rsid w:val="00637692"/>
    <w:rsid w:val="00637CC4"/>
    <w:rsid w:val="006425C7"/>
    <w:rsid w:val="0064439F"/>
    <w:rsid w:val="006448D4"/>
    <w:rsid w:val="006456E6"/>
    <w:rsid w:val="006460DB"/>
    <w:rsid w:val="006506FF"/>
    <w:rsid w:val="00651966"/>
    <w:rsid w:val="006527D0"/>
    <w:rsid w:val="0065316F"/>
    <w:rsid w:val="00653221"/>
    <w:rsid w:val="00653933"/>
    <w:rsid w:val="006540CE"/>
    <w:rsid w:val="006557F1"/>
    <w:rsid w:val="00656D13"/>
    <w:rsid w:val="00661671"/>
    <w:rsid w:val="00661D0D"/>
    <w:rsid w:val="00661F5E"/>
    <w:rsid w:val="00662A08"/>
    <w:rsid w:val="00662EF5"/>
    <w:rsid w:val="00664AAB"/>
    <w:rsid w:val="00664F9E"/>
    <w:rsid w:val="0066645D"/>
    <w:rsid w:val="006666DF"/>
    <w:rsid w:val="00666BE4"/>
    <w:rsid w:val="00666DCB"/>
    <w:rsid w:val="00667DE7"/>
    <w:rsid w:val="006717AA"/>
    <w:rsid w:val="006725BB"/>
    <w:rsid w:val="0067279A"/>
    <w:rsid w:val="00672AB0"/>
    <w:rsid w:val="006732BB"/>
    <w:rsid w:val="00673BCA"/>
    <w:rsid w:val="006743A4"/>
    <w:rsid w:val="00674418"/>
    <w:rsid w:val="00675062"/>
    <w:rsid w:val="0067518F"/>
    <w:rsid w:val="0067573F"/>
    <w:rsid w:val="00675A5C"/>
    <w:rsid w:val="00676E4F"/>
    <w:rsid w:val="0068062F"/>
    <w:rsid w:val="006809E6"/>
    <w:rsid w:val="00681232"/>
    <w:rsid w:val="00681455"/>
    <w:rsid w:val="00681984"/>
    <w:rsid w:val="00682C21"/>
    <w:rsid w:val="00684ACD"/>
    <w:rsid w:val="006856CB"/>
    <w:rsid w:val="006859F7"/>
    <w:rsid w:val="00686EA2"/>
    <w:rsid w:val="006879E2"/>
    <w:rsid w:val="006909A9"/>
    <w:rsid w:val="00690C77"/>
    <w:rsid w:val="00691B44"/>
    <w:rsid w:val="0069347C"/>
    <w:rsid w:val="006949AC"/>
    <w:rsid w:val="00695E93"/>
    <w:rsid w:val="00695E95"/>
    <w:rsid w:val="00696941"/>
    <w:rsid w:val="00697EB8"/>
    <w:rsid w:val="00697EFD"/>
    <w:rsid w:val="006A0538"/>
    <w:rsid w:val="006A2B75"/>
    <w:rsid w:val="006A49F9"/>
    <w:rsid w:val="006B050F"/>
    <w:rsid w:val="006B0B1F"/>
    <w:rsid w:val="006B1F37"/>
    <w:rsid w:val="006B3146"/>
    <w:rsid w:val="006B39A1"/>
    <w:rsid w:val="006B705C"/>
    <w:rsid w:val="006B778F"/>
    <w:rsid w:val="006C0825"/>
    <w:rsid w:val="006C16DE"/>
    <w:rsid w:val="006C2361"/>
    <w:rsid w:val="006C2B6E"/>
    <w:rsid w:val="006C44D8"/>
    <w:rsid w:val="006C4984"/>
    <w:rsid w:val="006C4B05"/>
    <w:rsid w:val="006C5569"/>
    <w:rsid w:val="006C5EDA"/>
    <w:rsid w:val="006D3566"/>
    <w:rsid w:val="006D3BC7"/>
    <w:rsid w:val="006D6E15"/>
    <w:rsid w:val="006E0048"/>
    <w:rsid w:val="006E0365"/>
    <w:rsid w:val="006E0F7B"/>
    <w:rsid w:val="006E2F2E"/>
    <w:rsid w:val="006E3319"/>
    <w:rsid w:val="006E3981"/>
    <w:rsid w:val="006E4665"/>
    <w:rsid w:val="006E46F1"/>
    <w:rsid w:val="006E4B92"/>
    <w:rsid w:val="006E630A"/>
    <w:rsid w:val="006E67BE"/>
    <w:rsid w:val="006E6DD2"/>
    <w:rsid w:val="006E6E53"/>
    <w:rsid w:val="006E7096"/>
    <w:rsid w:val="006E76E2"/>
    <w:rsid w:val="006E7F4B"/>
    <w:rsid w:val="006F015D"/>
    <w:rsid w:val="006F1970"/>
    <w:rsid w:val="006F2AFA"/>
    <w:rsid w:val="006F2D4D"/>
    <w:rsid w:val="006F4392"/>
    <w:rsid w:val="006F456D"/>
    <w:rsid w:val="006F491E"/>
    <w:rsid w:val="006F4A77"/>
    <w:rsid w:val="006F5B55"/>
    <w:rsid w:val="006F60BC"/>
    <w:rsid w:val="006F65E1"/>
    <w:rsid w:val="006F7064"/>
    <w:rsid w:val="006F73ED"/>
    <w:rsid w:val="0070081F"/>
    <w:rsid w:val="00700D46"/>
    <w:rsid w:val="00700DCD"/>
    <w:rsid w:val="00701890"/>
    <w:rsid w:val="00701EBF"/>
    <w:rsid w:val="00704204"/>
    <w:rsid w:val="00705002"/>
    <w:rsid w:val="00705863"/>
    <w:rsid w:val="007062FA"/>
    <w:rsid w:val="00706403"/>
    <w:rsid w:val="007066E8"/>
    <w:rsid w:val="00707A1E"/>
    <w:rsid w:val="00710920"/>
    <w:rsid w:val="007112F5"/>
    <w:rsid w:val="00712413"/>
    <w:rsid w:val="00713045"/>
    <w:rsid w:val="00714376"/>
    <w:rsid w:val="007148A8"/>
    <w:rsid w:val="00714C89"/>
    <w:rsid w:val="007152C3"/>
    <w:rsid w:val="00715FBE"/>
    <w:rsid w:val="00716AE6"/>
    <w:rsid w:val="00716D6C"/>
    <w:rsid w:val="007178F1"/>
    <w:rsid w:val="00720FFF"/>
    <w:rsid w:val="00722363"/>
    <w:rsid w:val="00724466"/>
    <w:rsid w:val="00724EAD"/>
    <w:rsid w:val="00725D94"/>
    <w:rsid w:val="007276AF"/>
    <w:rsid w:val="007306A0"/>
    <w:rsid w:val="007307C9"/>
    <w:rsid w:val="00732C28"/>
    <w:rsid w:val="0073374D"/>
    <w:rsid w:val="00735CA2"/>
    <w:rsid w:val="00736D5C"/>
    <w:rsid w:val="00737E87"/>
    <w:rsid w:val="00737EA6"/>
    <w:rsid w:val="0074005D"/>
    <w:rsid w:val="007408FE"/>
    <w:rsid w:val="00740F7A"/>
    <w:rsid w:val="00741B78"/>
    <w:rsid w:val="0074289D"/>
    <w:rsid w:val="00742F8D"/>
    <w:rsid w:val="00747319"/>
    <w:rsid w:val="007500EB"/>
    <w:rsid w:val="007501EB"/>
    <w:rsid w:val="007516FA"/>
    <w:rsid w:val="00755008"/>
    <w:rsid w:val="007553D1"/>
    <w:rsid w:val="00755AEB"/>
    <w:rsid w:val="007571BF"/>
    <w:rsid w:val="007572DA"/>
    <w:rsid w:val="00757B8D"/>
    <w:rsid w:val="007603CE"/>
    <w:rsid w:val="007608E1"/>
    <w:rsid w:val="00761233"/>
    <w:rsid w:val="007626F5"/>
    <w:rsid w:val="00763B3D"/>
    <w:rsid w:val="00763E17"/>
    <w:rsid w:val="00765BAE"/>
    <w:rsid w:val="00766B85"/>
    <w:rsid w:val="00767223"/>
    <w:rsid w:val="007676EF"/>
    <w:rsid w:val="00767B09"/>
    <w:rsid w:val="00770FC6"/>
    <w:rsid w:val="007733CA"/>
    <w:rsid w:val="007735BD"/>
    <w:rsid w:val="00774CA7"/>
    <w:rsid w:val="00775476"/>
    <w:rsid w:val="007762DC"/>
    <w:rsid w:val="00781159"/>
    <w:rsid w:val="00781AEA"/>
    <w:rsid w:val="00784BE8"/>
    <w:rsid w:val="00786171"/>
    <w:rsid w:val="0078639A"/>
    <w:rsid w:val="0079252B"/>
    <w:rsid w:val="007931B3"/>
    <w:rsid w:val="00793E3E"/>
    <w:rsid w:val="007954DE"/>
    <w:rsid w:val="00797841"/>
    <w:rsid w:val="007A0D25"/>
    <w:rsid w:val="007A1E57"/>
    <w:rsid w:val="007A37FF"/>
    <w:rsid w:val="007A441D"/>
    <w:rsid w:val="007A4BE9"/>
    <w:rsid w:val="007A4F6E"/>
    <w:rsid w:val="007A50B0"/>
    <w:rsid w:val="007A60C1"/>
    <w:rsid w:val="007A6E3A"/>
    <w:rsid w:val="007B06BD"/>
    <w:rsid w:val="007B14A4"/>
    <w:rsid w:val="007B2CEE"/>
    <w:rsid w:val="007B4004"/>
    <w:rsid w:val="007B62FA"/>
    <w:rsid w:val="007B64EE"/>
    <w:rsid w:val="007B6D6E"/>
    <w:rsid w:val="007C23CF"/>
    <w:rsid w:val="007C3247"/>
    <w:rsid w:val="007C40BB"/>
    <w:rsid w:val="007C4EDC"/>
    <w:rsid w:val="007C5ACE"/>
    <w:rsid w:val="007C6E83"/>
    <w:rsid w:val="007C7B96"/>
    <w:rsid w:val="007D1290"/>
    <w:rsid w:val="007D156E"/>
    <w:rsid w:val="007D1F55"/>
    <w:rsid w:val="007D373B"/>
    <w:rsid w:val="007D5A53"/>
    <w:rsid w:val="007D62D2"/>
    <w:rsid w:val="007D64A6"/>
    <w:rsid w:val="007D669A"/>
    <w:rsid w:val="007D68AA"/>
    <w:rsid w:val="007D73D7"/>
    <w:rsid w:val="007D7C0B"/>
    <w:rsid w:val="007E08CD"/>
    <w:rsid w:val="007E0FE6"/>
    <w:rsid w:val="007E107A"/>
    <w:rsid w:val="007E2033"/>
    <w:rsid w:val="007E2A4D"/>
    <w:rsid w:val="007E482C"/>
    <w:rsid w:val="007E4DFC"/>
    <w:rsid w:val="007E53D6"/>
    <w:rsid w:val="007E5A15"/>
    <w:rsid w:val="007E66D9"/>
    <w:rsid w:val="007E7428"/>
    <w:rsid w:val="007F04AE"/>
    <w:rsid w:val="007F217F"/>
    <w:rsid w:val="007F2187"/>
    <w:rsid w:val="007F23A7"/>
    <w:rsid w:val="007F2DAA"/>
    <w:rsid w:val="007F7FA4"/>
    <w:rsid w:val="007F7FCE"/>
    <w:rsid w:val="00800976"/>
    <w:rsid w:val="00802809"/>
    <w:rsid w:val="00802A8E"/>
    <w:rsid w:val="008030D0"/>
    <w:rsid w:val="00803A57"/>
    <w:rsid w:val="00804609"/>
    <w:rsid w:val="00804C57"/>
    <w:rsid w:val="00804EB0"/>
    <w:rsid w:val="00805836"/>
    <w:rsid w:val="00806732"/>
    <w:rsid w:val="008074C6"/>
    <w:rsid w:val="00807584"/>
    <w:rsid w:val="008104C5"/>
    <w:rsid w:val="008109C0"/>
    <w:rsid w:val="00810A40"/>
    <w:rsid w:val="00812744"/>
    <w:rsid w:val="00814B6D"/>
    <w:rsid w:val="00817223"/>
    <w:rsid w:val="00820673"/>
    <w:rsid w:val="00821DB7"/>
    <w:rsid w:val="00821F4A"/>
    <w:rsid w:val="00822999"/>
    <w:rsid w:val="00824D8F"/>
    <w:rsid w:val="00824F2F"/>
    <w:rsid w:val="0082513B"/>
    <w:rsid w:val="0082545D"/>
    <w:rsid w:val="0082565A"/>
    <w:rsid w:val="008270EB"/>
    <w:rsid w:val="008303D8"/>
    <w:rsid w:val="00831203"/>
    <w:rsid w:val="00831B70"/>
    <w:rsid w:val="00832128"/>
    <w:rsid w:val="008336C8"/>
    <w:rsid w:val="00834801"/>
    <w:rsid w:val="008348AA"/>
    <w:rsid w:val="0083534B"/>
    <w:rsid w:val="00835569"/>
    <w:rsid w:val="00835694"/>
    <w:rsid w:val="008362B8"/>
    <w:rsid w:val="008364AE"/>
    <w:rsid w:val="008367D5"/>
    <w:rsid w:val="00836DA6"/>
    <w:rsid w:val="008372A1"/>
    <w:rsid w:val="008422E4"/>
    <w:rsid w:val="00842822"/>
    <w:rsid w:val="00842D2C"/>
    <w:rsid w:val="00843A27"/>
    <w:rsid w:val="008441A6"/>
    <w:rsid w:val="008452AF"/>
    <w:rsid w:val="00845981"/>
    <w:rsid w:val="00845A24"/>
    <w:rsid w:val="00846A44"/>
    <w:rsid w:val="00846AAB"/>
    <w:rsid w:val="008504D2"/>
    <w:rsid w:val="008507C8"/>
    <w:rsid w:val="00850CD2"/>
    <w:rsid w:val="0085124E"/>
    <w:rsid w:val="008525D7"/>
    <w:rsid w:val="00854888"/>
    <w:rsid w:val="00855091"/>
    <w:rsid w:val="00855416"/>
    <w:rsid w:val="00856173"/>
    <w:rsid w:val="0086256D"/>
    <w:rsid w:val="0086353D"/>
    <w:rsid w:val="00863F55"/>
    <w:rsid w:val="00864231"/>
    <w:rsid w:val="00864398"/>
    <w:rsid w:val="00866F5E"/>
    <w:rsid w:val="0086763D"/>
    <w:rsid w:val="00867A4D"/>
    <w:rsid w:val="00867D95"/>
    <w:rsid w:val="00871048"/>
    <w:rsid w:val="00871B5E"/>
    <w:rsid w:val="00871F83"/>
    <w:rsid w:val="00872525"/>
    <w:rsid w:val="00873758"/>
    <w:rsid w:val="00874684"/>
    <w:rsid w:val="00875A8B"/>
    <w:rsid w:val="0088034C"/>
    <w:rsid w:val="00880484"/>
    <w:rsid w:val="00880CB6"/>
    <w:rsid w:val="008811CB"/>
    <w:rsid w:val="00881380"/>
    <w:rsid w:val="0088329C"/>
    <w:rsid w:val="008835D4"/>
    <w:rsid w:val="008843AF"/>
    <w:rsid w:val="008847AD"/>
    <w:rsid w:val="00884C0C"/>
    <w:rsid w:val="00884E95"/>
    <w:rsid w:val="00884EC9"/>
    <w:rsid w:val="008902DD"/>
    <w:rsid w:val="008903C2"/>
    <w:rsid w:val="0089085F"/>
    <w:rsid w:val="00890888"/>
    <w:rsid w:val="0089147B"/>
    <w:rsid w:val="00891970"/>
    <w:rsid w:val="00892360"/>
    <w:rsid w:val="008925B1"/>
    <w:rsid w:val="00892A3B"/>
    <w:rsid w:val="0089329B"/>
    <w:rsid w:val="00895F67"/>
    <w:rsid w:val="00896567"/>
    <w:rsid w:val="008A232F"/>
    <w:rsid w:val="008A27D0"/>
    <w:rsid w:val="008A2CBC"/>
    <w:rsid w:val="008A3DC4"/>
    <w:rsid w:val="008A3E20"/>
    <w:rsid w:val="008A3F87"/>
    <w:rsid w:val="008A4C46"/>
    <w:rsid w:val="008A5461"/>
    <w:rsid w:val="008A5794"/>
    <w:rsid w:val="008A7247"/>
    <w:rsid w:val="008A7489"/>
    <w:rsid w:val="008B06FD"/>
    <w:rsid w:val="008B0839"/>
    <w:rsid w:val="008B2A7E"/>
    <w:rsid w:val="008B2E4D"/>
    <w:rsid w:val="008B3378"/>
    <w:rsid w:val="008B338D"/>
    <w:rsid w:val="008B380C"/>
    <w:rsid w:val="008B49FB"/>
    <w:rsid w:val="008B5605"/>
    <w:rsid w:val="008B5B51"/>
    <w:rsid w:val="008C02ED"/>
    <w:rsid w:val="008C0A5D"/>
    <w:rsid w:val="008C193B"/>
    <w:rsid w:val="008C4DD3"/>
    <w:rsid w:val="008C5C9F"/>
    <w:rsid w:val="008C77CF"/>
    <w:rsid w:val="008D0D89"/>
    <w:rsid w:val="008D155D"/>
    <w:rsid w:val="008D28E3"/>
    <w:rsid w:val="008D3D7A"/>
    <w:rsid w:val="008D3E21"/>
    <w:rsid w:val="008D4584"/>
    <w:rsid w:val="008D7638"/>
    <w:rsid w:val="008E0392"/>
    <w:rsid w:val="008E1C5D"/>
    <w:rsid w:val="008E24D8"/>
    <w:rsid w:val="008E28DE"/>
    <w:rsid w:val="008E29B2"/>
    <w:rsid w:val="008E405E"/>
    <w:rsid w:val="008E43A5"/>
    <w:rsid w:val="008E66F8"/>
    <w:rsid w:val="008E6D90"/>
    <w:rsid w:val="008E7BE9"/>
    <w:rsid w:val="008F15F1"/>
    <w:rsid w:val="008F1A92"/>
    <w:rsid w:val="008F1B46"/>
    <w:rsid w:val="008F2957"/>
    <w:rsid w:val="008F2C7A"/>
    <w:rsid w:val="008F49C1"/>
    <w:rsid w:val="008F4AE9"/>
    <w:rsid w:val="008F4B0F"/>
    <w:rsid w:val="008F4EB6"/>
    <w:rsid w:val="008F6460"/>
    <w:rsid w:val="009003CA"/>
    <w:rsid w:val="00900A35"/>
    <w:rsid w:val="00900D66"/>
    <w:rsid w:val="00902413"/>
    <w:rsid w:val="00902F11"/>
    <w:rsid w:val="009033E7"/>
    <w:rsid w:val="00903760"/>
    <w:rsid w:val="00906FA7"/>
    <w:rsid w:val="0090762F"/>
    <w:rsid w:val="009078AF"/>
    <w:rsid w:val="00907BF4"/>
    <w:rsid w:val="00912D28"/>
    <w:rsid w:val="009136DE"/>
    <w:rsid w:val="00914EA1"/>
    <w:rsid w:val="00915114"/>
    <w:rsid w:val="009154C6"/>
    <w:rsid w:val="0091661D"/>
    <w:rsid w:val="00916823"/>
    <w:rsid w:val="00917109"/>
    <w:rsid w:val="00917FE1"/>
    <w:rsid w:val="00920ED0"/>
    <w:rsid w:val="00921665"/>
    <w:rsid w:val="00921D99"/>
    <w:rsid w:val="00922251"/>
    <w:rsid w:val="009258B1"/>
    <w:rsid w:val="0092695E"/>
    <w:rsid w:val="009273E5"/>
    <w:rsid w:val="00927548"/>
    <w:rsid w:val="00927D62"/>
    <w:rsid w:val="00927D82"/>
    <w:rsid w:val="00930652"/>
    <w:rsid w:val="00930664"/>
    <w:rsid w:val="00932991"/>
    <w:rsid w:val="00933EA7"/>
    <w:rsid w:val="0093492A"/>
    <w:rsid w:val="009359F7"/>
    <w:rsid w:val="009363B4"/>
    <w:rsid w:val="00942909"/>
    <w:rsid w:val="00943C17"/>
    <w:rsid w:val="009468F9"/>
    <w:rsid w:val="00946A0E"/>
    <w:rsid w:val="0095038C"/>
    <w:rsid w:val="009509BE"/>
    <w:rsid w:val="00950C2C"/>
    <w:rsid w:val="009519F1"/>
    <w:rsid w:val="00951F13"/>
    <w:rsid w:val="00954A9F"/>
    <w:rsid w:val="0095505B"/>
    <w:rsid w:val="00955290"/>
    <w:rsid w:val="009553A3"/>
    <w:rsid w:val="0095540A"/>
    <w:rsid w:val="00955C5A"/>
    <w:rsid w:val="00957F40"/>
    <w:rsid w:val="00961892"/>
    <w:rsid w:val="00961ED1"/>
    <w:rsid w:val="00962699"/>
    <w:rsid w:val="00962717"/>
    <w:rsid w:val="00962F95"/>
    <w:rsid w:val="0096305C"/>
    <w:rsid w:val="0096356B"/>
    <w:rsid w:val="00963A36"/>
    <w:rsid w:val="00963EF6"/>
    <w:rsid w:val="00965398"/>
    <w:rsid w:val="00966328"/>
    <w:rsid w:val="0096780D"/>
    <w:rsid w:val="00967B51"/>
    <w:rsid w:val="009703F7"/>
    <w:rsid w:val="00971A76"/>
    <w:rsid w:val="00971B9F"/>
    <w:rsid w:val="00971F24"/>
    <w:rsid w:val="00972936"/>
    <w:rsid w:val="0097294C"/>
    <w:rsid w:val="009737B8"/>
    <w:rsid w:val="009746D9"/>
    <w:rsid w:val="00974F1C"/>
    <w:rsid w:val="009772F0"/>
    <w:rsid w:val="009774F9"/>
    <w:rsid w:val="00980BA8"/>
    <w:rsid w:val="00981C80"/>
    <w:rsid w:val="0098293E"/>
    <w:rsid w:val="0098302A"/>
    <w:rsid w:val="00983055"/>
    <w:rsid w:val="00983A1E"/>
    <w:rsid w:val="009852C3"/>
    <w:rsid w:val="009853D3"/>
    <w:rsid w:val="00985D17"/>
    <w:rsid w:val="00985E11"/>
    <w:rsid w:val="00985FCD"/>
    <w:rsid w:val="0099198A"/>
    <w:rsid w:val="00991A9E"/>
    <w:rsid w:val="00992A08"/>
    <w:rsid w:val="00992EB5"/>
    <w:rsid w:val="00993C8C"/>
    <w:rsid w:val="00994B55"/>
    <w:rsid w:val="00995937"/>
    <w:rsid w:val="009A0E03"/>
    <w:rsid w:val="009A18A8"/>
    <w:rsid w:val="009A1B6F"/>
    <w:rsid w:val="009A2ED5"/>
    <w:rsid w:val="009A388A"/>
    <w:rsid w:val="009A43BF"/>
    <w:rsid w:val="009A4C45"/>
    <w:rsid w:val="009A6744"/>
    <w:rsid w:val="009A6D83"/>
    <w:rsid w:val="009B038A"/>
    <w:rsid w:val="009B067A"/>
    <w:rsid w:val="009B0C14"/>
    <w:rsid w:val="009B0EB6"/>
    <w:rsid w:val="009B1030"/>
    <w:rsid w:val="009B129B"/>
    <w:rsid w:val="009B1EBB"/>
    <w:rsid w:val="009B1F91"/>
    <w:rsid w:val="009B2FE6"/>
    <w:rsid w:val="009B3169"/>
    <w:rsid w:val="009B3395"/>
    <w:rsid w:val="009B3B51"/>
    <w:rsid w:val="009B49B6"/>
    <w:rsid w:val="009B4F2B"/>
    <w:rsid w:val="009B6AA7"/>
    <w:rsid w:val="009B73E0"/>
    <w:rsid w:val="009C078E"/>
    <w:rsid w:val="009C2AEE"/>
    <w:rsid w:val="009C2F6D"/>
    <w:rsid w:val="009C3986"/>
    <w:rsid w:val="009C3D12"/>
    <w:rsid w:val="009C4A00"/>
    <w:rsid w:val="009C5D7F"/>
    <w:rsid w:val="009D4041"/>
    <w:rsid w:val="009D432D"/>
    <w:rsid w:val="009D4DE5"/>
    <w:rsid w:val="009D6433"/>
    <w:rsid w:val="009D69A0"/>
    <w:rsid w:val="009D79D0"/>
    <w:rsid w:val="009E0C44"/>
    <w:rsid w:val="009E19F8"/>
    <w:rsid w:val="009E33D7"/>
    <w:rsid w:val="009E43A7"/>
    <w:rsid w:val="009E46BD"/>
    <w:rsid w:val="009E6A7A"/>
    <w:rsid w:val="009E7948"/>
    <w:rsid w:val="009E7FCA"/>
    <w:rsid w:val="009F00F9"/>
    <w:rsid w:val="009F11B9"/>
    <w:rsid w:val="009F1D33"/>
    <w:rsid w:val="009F1F67"/>
    <w:rsid w:val="009F2014"/>
    <w:rsid w:val="009F20B8"/>
    <w:rsid w:val="009F250C"/>
    <w:rsid w:val="009F37C1"/>
    <w:rsid w:val="009F4F9A"/>
    <w:rsid w:val="009F6101"/>
    <w:rsid w:val="009F64F2"/>
    <w:rsid w:val="00A008BE"/>
    <w:rsid w:val="00A01CAB"/>
    <w:rsid w:val="00A01E5D"/>
    <w:rsid w:val="00A023FD"/>
    <w:rsid w:val="00A0385E"/>
    <w:rsid w:val="00A03C8E"/>
    <w:rsid w:val="00A03FCE"/>
    <w:rsid w:val="00A06411"/>
    <w:rsid w:val="00A073FC"/>
    <w:rsid w:val="00A07D9C"/>
    <w:rsid w:val="00A1195F"/>
    <w:rsid w:val="00A12EFB"/>
    <w:rsid w:val="00A12F36"/>
    <w:rsid w:val="00A15AB9"/>
    <w:rsid w:val="00A174EE"/>
    <w:rsid w:val="00A2005C"/>
    <w:rsid w:val="00A22CF1"/>
    <w:rsid w:val="00A23756"/>
    <w:rsid w:val="00A249D3"/>
    <w:rsid w:val="00A2682D"/>
    <w:rsid w:val="00A27C47"/>
    <w:rsid w:val="00A30745"/>
    <w:rsid w:val="00A30B87"/>
    <w:rsid w:val="00A31FB2"/>
    <w:rsid w:val="00A323CD"/>
    <w:rsid w:val="00A32B87"/>
    <w:rsid w:val="00A3319F"/>
    <w:rsid w:val="00A35052"/>
    <w:rsid w:val="00A36673"/>
    <w:rsid w:val="00A377E5"/>
    <w:rsid w:val="00A4209F"/>
    <w:rsid w:val="00A424FA"/>
    <w:rsid w:val="00A42E25"/>
    <w:rsid w:val="00A4372E"/>
    <w:rsid w:val="00A443FF"/>
    <w:rsid w:val="00A44F4B"/>
    <w:rsid w:val="00A4564E"/>
    <w:rsid w:val="00A45E27"/>
    <w:rsid w:val="00A46A7E"/>
    <w:rsid w:val="00A47E2A"/>
    <w:rsid w:val="00A47F12"/>
    <w:rsid w:val="00A526D7"/>
    <w:rsid w:val="00A56458"/>
    <w:rsid w:val="00A60314"/>
    <w:rsid w:val="00A6138A"/>
    <w:rsid w:val="00A61F80"/>
    <w:rsid w:val="00A630EB"/>
    <w:rsid w:val="00A632A5"/>
    <w:rsid w:val="00A64211"/>
    <w:rsid w:val="00A64725"/>
    <w:rsid w:val="00A64849"/>
    <w:rsid w:val="00A64F14"/>
    <w:rsid w:val="00A65153"/>
    <w:rsid w:val="00A661D5"/>
    <w:rsid w:val="00A66693"/>
    <w:rsid w:val="00A7018E"/>
    <w:rsid w:val="00A7116E"/>
    <w:rsid w:val="00A71DCB"/>
    <w:rsid w:val="00A727AB"/>
    <w:rsid w:val="00A72A39"/>
    <w:rsid w:val="00A72A68"/>
    <w:rsid w:val="00A75DA4"/>
    <w:rsid w:val="00A7662D"/>
    <w:rsid w:val="00A80161"/>
    <w:rsid w:val="00A813DB"/>
    <w:rsid w:val="00A85305"/>
    <w:rsid w:val="00A863BE"/>
    <w:rsid w:val="00A86546"/>
    <w:rsid w:val="00A870D1"/>
    <w:rsid w:val="00A87B28"/>
    <w:rsid w:val="00A91A2F"/>
    <w:rsid w:val="00A92D83"/>
    <w:rsid w:val="00A92EFF"/>
    <w:rsid w:val="00A94593"/>
    <w:rsid w:val="00A94748"/>
    <w:rsid w:val="00A9515B"/>
    <w:rsid w:val="00A965CD"/>
    <w:rsid w:val="00A96E9B"/>
    <w:rsid w:val="00A97DD3"/>
    <w:rsid w:val="00AA014A"/>
    <w:rsid w:val="00AA0D27"/>
    <w:rsid w:val="00AA1B7E"/>
    <w:rsid w:val="00AA28FF"/>
    <w:rsid w:val="00AA2913"/>
    <w:rsid w:val="00AA3D82"/>
    <w:rsid w:val="00AA4C49"/>
    <w:rsid w:val="00AA63D6"/>
    <w:rsid w:val="00AA65E9"/>
    <w:rsid w:val="00AA7117"/>
    <w:rsid w:val="00AB0719"/>
    <w:rsid w:val="00AB0EFC"/>
    <w:rsid w:val="00AB15DD"/>
    <w:rsid w:val="00AB175A"/>
    <w:rsid w:val="00AB231B"/>
    <w:rsid w:val="00AB4DFD"/>
    <w:rsid w:val="00AB7F51"/>
    <w:rsid w:val="00AC052C"/>
    <w:rsid w:val="00AC0965"/>
    <w:rsid w:val="00AC1412"/>
    <w:rsid w:val="00AC18D7"/>
    <w:rsid w:val="00AC25D3"/>
    <w:rsid w:val="00AC26B9"/>
    <w:rsid w:val="00AC35D2"/>
    <w:rsid w:val="00AC6A4D"/>
    <w:rsid w:val="00AC7922"/>
    <w:rsid w:val="00AC7F5E"/>
    <w:rsid w:val="00AD049B"/>
    <w:rsid w:val="00AD427B"/>
    <w:rsid w:val="00AD48BC"/>
    <w:rsid w:val="00AD571F"/>
    <w:rsid w:val="00AD5B86"/>
    <w:rsid w:val="00AD62DE"/>
    <w:rsid w:val="00AD6772"/>
    <w:rsid w:val="00AE1481"/>
    <w:rsid w:val="00AE1982"/>
    <w:rsid w:val="00AE261E"/>
    <w:rsid w:val="00AE3032"/>
    <w:rsid w:val="00AE393C"/>
    <w:rsid w:val="00AE465D"/>
    <w:rsid w:val="00AE497B"/>
    <w:rsid w:val="00AE4BBE"/>
    <w:rsid w:val="00AE52B1"/>
    <w:rsid w:val="00AE6578"/>
    <w:rsid w:val="00AE6F09"/>
    <w:rsid w:val="00AE7B41"/>
    <w:rsid w:val="00AF147B"/>
    <w:rsid w:val="00AF1658"/>
    <w:rsid w:val="00AF187C"/>
    <w:rsid w:val="00AF24A8"/>
    <w:rsid w:val="00AF2536"/>
    <w:rsid w:val="00AF2CF3"/>
    <w:rsid w:val="00AF364F"/>
    <w:rsid w:val="00AF3B6A"/>
    <w:rsid w:val="00AF645A"/>
    <w:rsid w:val="00AF6C24"/>
    <w:rsid w:val="00AF7619"/>
    <w:rsid w:val="00B00084"/>
    <w:rsid w:val="00B01277"/>
    <w:rsid w:val="00B014C0"/>
    <w:rsid w:val="00B0170D"/>
    <w:rsid w:val="00B01789"/>
    <w:rsid w:val="00B10F03"/>
    <w:rsid w:val="00B11670"/>
    <w:rsid w:val="00B12177"/>
    <w:rsid w:val="00B14842"/>
    <w:rsid w:val="00B14BB6"/>
    <w:rsid w:val="00B16053"/>
    <w:rsid w:val="00B170B0"/>
    <w:rsid w:val="00B20017"/>
    <w:rsid w:val="00B2038D"/>
    <w:rsid w:val="00B20DE3"/>
    <w:rsid w:val="00B21922"/>
    <w:rsid w:val="00B21955"/>
    <w:rsid w:val="00B21C9C"/>
    <w:rsid w:val="00B223A4"/>
    <w:rsid w:val="00B22FF7"/>
    <w:rsid w:val="00B246B7"/>
    <w:rsid w:val="00B25F57"/>
    <w:rsid w:val="00B269F8"/>
    <w:rsid w:val="00B27F33"/>
    <w:rsid w:val="00B30457"/>
    <w:rsid w:val="00B31191"/>
    <w:rsid w:val="00B3193C"/>
    <w:rsid w:val="00B31F65"/>
    <w:rsid w:val="00B3284B"/>
    <w:rsid w:val="00B32F72"/>
    <w:rsid w:val="00B33579"/>
    <w:rsid w:val="00B33CBF"/>
    <w:rsid w:val="00B340EF"/>
    <w:rsid w:val="00B35C9B"/>
    <w:rsid w:val="00B365E8"/>
    <w:rsid w:val="00B36FEB"/>
    <w:rsid w:val="00B41A77"/>
    <w:rsid w:val="00B4253A"/>
    <w:rsid w:val="00B441A5"/>
    <w:rsid w:val="00B506F7"/>
    <w:rsid w:val="00B523A0"/>
    <w:rsid w:val="00B532D6"/>
    <w:rsid w:val="00B538B6"/>
    <w:rsid w:val="00B53D36"/>
    <w:rsid w:val="00B54174"/>
    <w:rsid w:val="00B558C1"/>
    <w:rsid w:val="00B55F1E"/>
    <w:rsid w:val="00B5617C"/>
    <w:rsid w:val="00B57C55"/>
    <w:rsid w:val="00B62C1F"/>
    <w:rsid w:val="00B64A6F"/>
    <w:rsid w:val="00B65E37"/>
    <w:rsid w:val="00B65F47"/>
    <w:rsid w:val="00B67CE7"/>
    <w:rsid w:val="00B67FC1"/>
    <w:rsid w:val="00B706A7"/>
    <w:rsid w:val="00B707EF"/>
    <w:rsid w:val="00B70D88"/>
    <w:rsid w:val="00B70DA1"/>
    <w:rsid w:val="00B71AA0"/>
    <w:rsid w:val="00B71C57"/>
    <w:rsid w:val="00B72A5D"/>
    <w:rsid w:val="00B73E51"/>
    <w:rsid w:val="00B75A12"/>
    <w:rsid w:val="00B809B8"/>
    <w:rsid w:val="00B82A8D"/>
    <w:rsid w:val="00B83FC9"/>
    <w:rsid w:val="00B841FE"/>
    <w:rsid w:val="00B84347"/>
    <w:rsid w:val="00B844BF"/>
    <w:rsid w:val="00B85139"/>
    <w:rsid w:val="00B85646"/>
    <w:rsid w:val="00B864DB"/>
    <w:rsid w:val="00B86E14"/>
    <w:rsid w:val="00B901E0"/>
    <w:rsid w:val="00B9261F"/>
    <w:rsid w:val="00B9326E"/>
    <w:rsid w:val="00B944FD"/>
    <w:rsid w:val="00B9622A"/>
    <w:rsid w:val="00B96489"/>
    <w:rsid w:val="00B97619"/>
    <w:rsid w:val="00BA043E"/>
    <w:rsid w:val="00BA364E"/>
    <w:rsid w:val="00BA44E2"/>
    <w:rsid w:val="00BA5702"/>
    <w:rsid w:val="00BA61DC"/>
    <w:rsid w:val="00BA61E4"/>
    <w:rsid w:val="00BA64B8"/>
    <w:rsid w:val="00BA65B2"/>
    <w:rsid w:val="00BA746B"/>
    <w:rsid w:val="00BA7770"/>
    <w:rsid w:val="00BB0162"/>
    <w:rsid w:val="00BB0DAC"/>
    <w:rsid w:val="00BB2159"/>
    <w:rsid w:val="00BB4D9A"/>
    <w:rsid w:val="00BB6C12"/>
    <w:rsid w:val="00BB6ED7"/>
    <w:rsid w:val="00BB797F"/>
    <w:rsid w:val="00BC05A0"/>
    <w:rsid w:val="00BC0ECE"/>
    <w:rsid w:val="00BC330C"/>
    <w:rsid w:val="00BC3F83"/>
    <w:rsid w:val="00BC40D1"/>
    <w:rsid w:val="00BC5795"/>
    <w:rsid w:val="00BC70F8"/>
    <w:rsid w:val="00BD26A4"/>
    <w:rsid w:val="00BD27D1"/>
    <w:rsid w:val="00BD371F"/>
    <w:rsid w:val="00BD4C88"/>
    <w:rsid w:val="00BD4E38"/>
    <w:rsid w:val="00BD619A"/>
    <w:rsid w:val="00BE0B99"/>
    <w:rsid w:val="00BE18FE"/>
    <w:rsid w:val="00BE21F7"/>
    <w:rsid w:val="00BE3EDD"/>
    <w:rsid w:val="00BE5FD1"/>
    <w:rsid w:val="00BE6194"/>
    <w:rsid w:val="00BE6FFF"/>
    <w:rsid w:val="00BE7CFB"/>
    <w:rsid w:val="00BF0467"/>
    <w:rsid w:val="00BF17BD"/>
    <w:rsid w:val="00BF270D"/>
    <w:rsid w:val="00BF2F5B"/>
    <w:rsid w:val="00BF4164"/>
    <w:rsid w:val="00BF68D2"/>
    <w:rsid w:val="00BF6C53"/>
    <w:rsid w:val="00C007B7"/>
    <w:rsid w:val="00C00DE5"/>
    <w:rsid w:val="00C011BE"/>
    <w:rsid w:val="00C01214"/>
    <w:rsid w:val="00C031CA"/>
    <w:rsid w:val="00C0387A"/>
    <w:rsid w:val="00C05A3D"/>
    <w:rsid w:val="00C070C8"/>
    <w:rsid w:val="00C07846"/>
    <w:rsid w:val="00C07A0A"/>
    <w:rsid w:val="00C07F99"/>
    <w:rsid w:val="00C12086"/>
    <w:rsid w:val="00C13B8F"/>
    <w:rsid w:val="00C15A2C"/>
    <w:rsid w:val="00C172CE"/>
    <w:rsid w:val="00C22347"/>
    <w:rsid w:val="00C2248F"/>
    <w:rsid w:val="00C22F2D"/>
    <w:rsid w:val="00C2383B"/>
    <w:rsid w:val="00C23F6F"/>
    <w:rsid w:val="00C25629"/>
    <w:rsid w:val="00C26679"/>
    <w:rsid w:val="00C2778E"/>
    <w:rsid w:val="00C27B07"/>
    <w:rsid w:val="00C30CAE"/>
    <w:rsid w:val="00C30F56"/>
    <w:rsid w:val="00C32B1F"/>
    <w:rsid w:val="00C349F8"/>
    <w:rsid w:val="00C34C6E"/>
    <w:rsid w:val="00C35784"/>
    <w:rsid w:val="00C35BA0"/>
    <w:rsid w:val="00C36B66"/>
    <w:rsid w:val="00C3716C"/>
    <w:rsid w:val="00C37573"/>
    <w:rsid w:val="00C40456"/>
    <w:rsid w:val="00C407C2"/>
    <w:rsid w:val="00C4119A"/>
    <w:rsid w:val="00C41CAC"/>
    <w:rsid w:val="00C42D00"/>
    <w:rsid w:val="00C440D5"/>
    <w:rsid w:val="00C44820"/>
    <w:rsid w:val="00C4564B"/>
    <w:rsid w:val="00C45793"/>
    <w:rsid w:val="00C457DA"/>
    <w:rsid w:val="00C45F0C"/>
    <w:rsid w:val="00C476A5"/>
    <w:rsid w:val="00C51323"/>
    <w:rsid w:val="00C51384"/>
    <w:rsid w:val="00C532EE"/>
    <w:rsid w:val="00C5561A"/>
    <w:rsid w:val="00C55746"/>
    <w:rsid w:val="00C567D2"/>
    <w:rsid w:val="00C57A41"/>
    <w:rsid w:val="00C61105"/>
    <w:rsid w:val="00C631AF"/>
    <w:rsid w:val="00C63328"/>
    <w:rsid w:val="00C636E9"/>
    <w:rsid w:val="00C64CEC"/>
    <w:rsid w:val="00C651EF"/>
    <w:rsid w:val="00C6526E"/>
    <w:rsid w:val="00C656BF"/>
    <w:rsid w:val="00C6641B"/>
    <w:rsid w:val="00C700D0"/>
    <w:rsid w:val="00C70A90"/>
    <w:rsid w:val="00C7196D"/>
    <w:rsid w:val="00C724F8"/>
    <w:rsid w:val="00C730B2"/>
    <w:rsid w:val="00C73448"/>
    <w:rsid w:val="00C73484"/>
    <w:rsid w:val="00C74967"/>
    <w:rsid w:val="00C75C96"/>
    <w:rsid w:val="00C7746D"/>
    <w:rsid w:val="00C77470"/>
    <w:rsid w:val="00C77641"/>
    <w:rsid w:val="00C80A61"/>
    <w:rsid w:val="00C80DA3"/>
    <w:rsid w:val="00C80DF4"/>
    <w:rsid w:val="00C82AE1"/>
    <w:rsid w:val="00C82D74"/>
    <w:rsid w:val="00C83F2D"/>
    <w:rsid w:val="00C85D6B"/>
    <w:rsid w:val="00C85E44"/>
    <w:rsid w:val="00C8721D"/>
    <w:rsid w:val="00C90573"/>
    <w:rsid w:val="00C9064F"/>
    <w:rsid w:val="00C93844"/>
    <w:rsid w:val="00C95103"/>
    <w:rsid w:val="00C95326"/>
    <w:rsid w:val="00C953E3"/>
    <w:rsid w:val="00C95846"/>
    <w:rsid w:val="00C96A58"/>
    <w:rsid w:val="00C96E0A"/>
    <w:rsid w:val="00C9710E"/>
    <w:rsid w:val="00CA0427"/>
    <w:rsid w:val="00CA0BB9"/>
    <w:rsid w:val="00CA1185"/>
    <w:rsid w:val="00CA1C14"/>
    <w:rsid w:val="00CA218F"/>
    <w:rsid w:val="00CA2BC9"/>
    <w:rsid w:val="00CA3955"/>
    <w:rsid w:val="00CA4B55"/>
    <w:rsid w:val="00CA5CA1"/>
    <w:rsid w:val="00CA5CE9"/>
    <w:rsid w:val="00CA5D8C"/>
    <w:rsid w:val="00CA7773"/>
    <w:rsid w:val="00CB1349"/>
    <w:rsid w:val="00CB2406"/>
    <w:rsid w:val="00CB3DB9"/>
    <w:rsid w:val="00CB416B"/>
    <w:rsid w:val="00CB4674"/>
    <w:rsid w:val="00CB46A2"/>
    <w:rsid w:val="00CB4D6C"/>
    <w:rsid w:val="00CB5819"/>
    <w:rsid w:val="00CB5F29"/>
    <w:rsid w:val="00CB66E8"/>
    <w:rsid w:val="00CB6C3C"/>
    <w:rsid w:val="00CB720C"/>
    <w:rsid w:val="00CC4430"/>
    <w:rsid w:val="00CC4AC4"/>
    <w:rsid w:val="00CC698A"/>
    <w:rsid w:val="00CC756F"/>
    <w:rsid w:val="00CD1473"/>
    <w:rsid w:val="00CD1BA3"/>
    <w:rsid w:val="00CD211C"/>
    <w:rsid w:val="00CD2212"/>
    <w:rsid w:val="00CD3368"/>
    <w:rsid w:val="00CD3740"/>
    <w:rsid w:val="00CD3911"/>
    <w:rsid w:val="00CD5E01"/>
    <w:rsid w:val="00CD7DE7"/>
    <w:rsid w:val="00CE0EF2"/>
    <w:rsid w:val="00CE1E85"/>
    <w:rsid w:val="00CE24BD"/>
    <w:rsid w:val="00CE2A5D"/>
    <w:rsid w:val="00CE3DF6"/>
    <w:rsid w:val="00CE4F92"/>
    <w:rsid w:val="00CE6A68"/>
    <w:rsid w:val="00CE7053"/>
    <w:rsid w:val="00CE76D7"/>
    <w:rsid w:val="00CE7925"/>
    <w:rsid w:val="00CF0023"/>
    <w:rsid w:val="00CF0FC2"/>
    <w:rsid w:val="00CF1377"/>
    <w:rsid w:val="00CF14F2"/>
    <w:rsid w:val="00CF33FC"/>
    <w:rsid w:val="00CF37D1"/>
    <w:rsid w:val="00CF3B20"/>
    <w:rsid w:val="00CF4C14"/>
    <w:rsid w:val="00CF52AD"/>
    <w:rsid w:val="00CF7036"/>
    <w:rsid w:val="00CF72F9"/>
    <w:rsid w:val="00D00994"/>
    <w:rsid w:val="00D01946"/>
    <w:rsid w:val="00D01F72"/>
    <w:rsid w:val="00D0243C"/>
    <w:rsid w:val="00D0399C"/>
    <w:rsid w:val="00D055A0"/>
    <w:rsid w:val="00D063C4"/>
    <w:rsid w:val="00D07E4E"/>
    <w:rsid w:val="00D10783"/>
    <w:rsid w:val="00D10D22"/>
    <w:rsid w:val="00D115A3"/>
    <w:rsid w:val="00D126EC"/>
    <w:rsid w:val="00D138EC"/>
    <w:rsid w:val="00D15DA5"/>
    <w:rsid w:val="00D16035"/>
    <w:rsid w:val="00D16F43"/>
    <w:rsid w:val="00D16FFD"/>
    <w:rsid w:val="00D1799B"/>
    <w:rsid w:val="00D21E37"/>
    <w:rsid w:val="00D22E63"/>
    <w:rsid w:val="00D22F4F"/>
    <w:rsid w:val="00D238AB"/>
    <w:rsid w:val="00D24DB3"/>
    <w:rsid w:val="00D2513F"/>
    <w:rsid w:val="00D25BA2"/>
    <w:rsid w:val="00D2625A"/>
    <w:rsid w:val="00D26773"/>
    <w:rsid w:val="00D26AD4"/>
    <w:rsid w:val="00D276FE"/>
    <w:rsid w:val="00D30183"/>
    <w:rsid w:val="00D3029D"/>
    <w:rsid w:val="00D30DC1"/>
    <w:rsid w:val="00D31DB6"/>
    <w:rsid w:val="00D3460C"/>
    <w:rsid w:val="00D35341"/>
    <w:rsid w:val="00D35E75"/>
    <w:rsid w:val="00D365B4"/>
    <w:rsid w:val="00D36925"/>
    <w:rsid w:val="00D3709E"/>
    <w:rsid w:val="00D40B06"/>
    <w:rsid w:val="00D4241E"/>
    <w:rsid w:val="00D4296C"/>
    <w:rsid w:val="00D44C35"/>
    <w:rsid w:val="00D46AB3"/>
    <w:rsid w:val="00D46D62"/>
    <w:rsid w:val="00D50060"/>
    <w:rsid w:val="00D51347"/>
    <w:rsid w:val="00D5190B"/>
    <w:rsid w:val="00D52950"/>
    <w:rsid w:val="00D52C77"/>
    <w:rsid w:val="00D55267"/>
    <w:rsid w:val="00D56337"/>
    <w:rsid w:val="00D57069"/>
    <w:rsid w:val="00D57AE8"/>
    <w:rsid w:val="00D60019"/>
    <w:rsid w:val="00D601C5"/>
    <w:rsid w:val="00D60814"/>
    <w:rsid w:val="00D60EFD"/>
    <w:rsid w:val="00D60F08"/>
    <w:rsid w:val="00D621EE"/>
    <w:rsid w:val="00D63B53"/>
    <w:rsid w:val="00D63F8A"/>
    <w:rsid w:val="00D63FA9"/>
    <w:rsid w:val="00D64EFE"/>
    <w:rsid w:val="00D655F3"/>
    <w:rsid w:val="00D661D0"/>
    <w:rsid w:val="00D663C5"/>
    <w:rsid w:val="00D70068"/>
    <w:rsid w:val="00D71C35"/>
    <w:rsid w:val="00D724E4"/>
    <w:rsid w:val="00D731C2"/>
    <w:rsid w:val="00D75064"/>
    <w:rsid w:val="00D7618A"/>
    <w:rsid w:val="00D763BB"/>
    <w:rsid w:val="00D76461"/>
    <w:rsid w:val="00D77B6A"/>
    <w:rsid w:val="00D80040"/>
    <w:rsid w:val="00D801BC"/>
    <w:rsid w:val="00D80CA7"/>
    <w:rsid w:val="00D821D3"/>
    <w:rsid w:val="00D84020"/>
    <w:rsid w:val="00D85D88"/>
    <w:rsid w:val="00D866D0"/>
    <w:rsid w:val="00D86C4C"/>
    <w:rsid w:val="00D86FB6"/>
    <w:rsid w:val="00D871CB"/>
    <w:rsid w:val="00D87355"/>
    <w:rsid w:val="00D87487"/>
    <w:rsid w:val="00D8754B"/>
    <w:rsid w:val="00D87FC4"/>
    <w:rsid w:val="00D90AB6"/>
    <w:rsid w:val="00D90D8E"/>
    <w:rsid w:val="00D9151D"/>
    <w:rsid w:val="00D9165C"/>
    <w:rsid w:val="00D91A1E"/>
    <w:rsid w:val="00D91AB9"/>
    <w:rsid w:val="00D92474"/>
    <w:rsid w:val="00D924F6"/>
    <w:rsid w:val="00D92622"/>
    <w:rsid w:val="00D92A1F"/>
    <w:rsid w:val="00D930D9"/>
    <w:rsid w:val="00D93677"/>
    <w:rsid w:val="00D95DD9"/>
    <w:rsid w:val="00D961D1"/>
    <w:rsid w:val="00D96236"/>
    <w:rsid w:val="00DA06E5"/>
    <w:rsid w:val="00DA091D"/>
    <w:rsid w:val="00DA0C1B"/>
    <w:rsid w:val="00DA133D"/>
    <w:rsid w:val="00DA3DF5"/>
    <w:rsid w:val="00DA476C"/>
    <w:rsid w:val="00DA6025"/>
    <w:rsid w:val="00DA6F32"/>
    <w:rsid w:val="00DA7226"/>
    <w:rsid w:val="00DA785E"/>
    <w:rsid w:val="00DB10AC"/>
    <w:rsid w:val="00DB110E"/>
    <w:rsid w:val="00DB11D0"/>
    <w:rsid w:val="00DB42FB"/>
    <w:rsid w:val="00DB6D4D"/>
    <w:rsid w:val="00DB6F2E"/>
    <w:rsid w:val="00DC0A04"/>
    <w:rsid w:val="00DC0A92"/>
    <w:rsid w:val="00DC3374"/>
    <w:rsid w:val="00DC47EF"/>
    <w:rsid w:val="00DC540D"/>
    <w:rsid w:val="00DC5D76"/>
    <w:rsid w:val="00DC6660"/>
    <w:rsid w:val="00DD08CA"/>
    <w:rsid w:val="00DD0A74"/>
    <w:rsid w:val="00DD0BDC"/>
    <w:rsid w:val="00DD1C4E"/>
    <w:rsid w:val="00DD2434"/>
    <w:rsid w:val="00DD2FD6"/>
    <w:rsid w:val="00DD35A5"/>
    <w:rsid w:val="00DD3ABE"/>
    <w:rsid w:val="00DD3D9B"/>
    <w:rsid w:val="00DD400E"/>
    <w:rsid w:val="00DE0527"/>
    <w:rsid w:val="00DE1A16"/>
    <w:rsid w:val="00DE22CD"/>
    <w:rsid w:val="00DE3399"/>
    <w:rsid w:val="00DE64F4"/>
    <w:rsid w:val="00DE68D1"/>
    <w:rsid w:val="00DE6F79"/>
    <w:rsid w:val="00DF04A8"/>
    <w:rsid w:val="00DF09C6"/>
    <w:rsid w:val="00DF0AC4"/>
    <w:rsid w:val="00DF1A8E"/>
    <w:rsid w:val="00DF1E98"/>
    <w:rsid w:val="00DF1F95"/>
    <w:rsid w:val="00DF339D"/>
    <w:rsid w:val="00DF3556"/>
    <w:rsid w:val="00DF3C07"/>
    <w:rsid w:val="00DF4AAC"/>
    <w:rsid w:val="00DF7295"/>
    <w:rsid w:val="00DF75C0"/>
    <w:rsid w:val="00E02F64"/>
    <w:rsid w:val="00E0394D"/>
    <w:rsid w:val="00E0473E"/>
    <w:rsid w:val="00E05D61"/>
    <w:rsid w:val="00E063BA"/>
    <w:rsid w:val="00E06E9A"/>
    <w:rsid w:val="00E1458D"/>
    <w:rsid w:val="00E14EB8"/>
    <w:rsid w:val="00E15B70"/>
    <w:rsid w:val="00E16624"/>
    <w:rsid w:val="00E171B0"/>
    <w:rsid w:val="00E2076F"/>
    <w:rsid w:val="00E211D1"/>
    <w:rsid w:val="00E2196C"/>
    <w:rsid w:val="00E2205E"/>
    <w:rsid w:val="00E2235F"/>
    <w:rsid w:val="00E2297B"/>
    <w:rsid w:val="00E237D4"/>
    <w:rsid w:val="00E2382D"/>
    <w:rsid w:val="00E24680"/>
    <w:rsid w:val="00E27C1A"/>
    <w:rsid w:val="00E27D14"/>
    <w:rsid w:val="00E313CA"/>
    <w:rsid w:val="00E31507"/>
    <w:rsid w:val="00E32B64"/>
    <w:rsid w:val="00E32D86"/>
    <w:rsid w:val="00E331BB"/>
    <w:rsid w:val="00E34A71"/>
    <w:rsid w:val="00E361D9"/>
    <w:rsid w:val="00E3638D"/>
    <w:rsid w:val="00E3761B"/>
    <w:rsid w:val="00E37AF8"/>
    <w:rsid w:val="00E37F4C"/>
    <w:rsid w:val="00E41E48"/>
    <w:rsid w:val="00E42C54"/>
    <w:rsid w:val="00E43878"/>
    <w:rsid w:val="00E43EF5"/>
    <w:rsid w:val="00E44ADD"/>
    <w:rsid w:val="00E45661"/>
    <w:rsid w:val="00E46139"/>
    <w:rsid w:val="00E461F3"/>
    <w:rsid w:val="00E46FDA"/>
    <w:rsid w:val="00E4723B"/>
    <w:rsid w:val="00E47DAA"/>
    <w:rsid w:val="00E5096F"/>
    <w:rsid w:val="00E50B6D"/>
    <w:rsid w:val="00E5158C"/>
    <w:rsid w:val="00E5180A"/>
    <w:rsid w:val="00E51DE6"/>
    <w:rsid w:val="00E51EF0"/>
    <w:rsid w:val="00E52F50"/>
    <w:rsid w:val="00E53283"/>
    <w:rsid w:val="00E53349"/>
    <w:rsid w:val="00E53F98"/>
    <w:rsid w:val="00E552EC"/>
    <w:rsid w:val="00E555F5"/>
    <w:rsid w:val="00E55666"/>
    <w:rsid w:val="00E55E89"/>
    <w:rsid w:val="00E60360"/>
    <w:rsid w:val="00E604E7"/>
    <w:rsid w:val="00E6235A"/>
    <w:rsid w:val="00E66D31"/>
    <w:rsid w:val="00E6785E"/>
    <w:rsid w:val="00E70798"/>
    <w:rsid w:val="00E719D3"/>
    <w:rsid w:val="00E71BC6"/>
    <w:rsid w:val="00E7271C"/>
    <w:rsid w:val="00E731A3"/>
    <w:rsid w:val="00E73956"/>
    <w:rsid w:val="00E73BBB"/>
    <w:rsid w:val="00E74969"/>
    <w:rsid w:val="00E74A24"/>
    <w:rsid w:val="00E74D3C"/>
    <w:rsid w:val="00E75190"/>
    <w:rsid w:val="00E76994"/>
    <w:rsid w:val="00E76F77"/>
    <w:rsid w:val="00E77A3C"/>
    <w:rsid w:val="00E809B3"/>
    <w:rsid w:val="00E80BEA"/>
    <w:rsid w:val="00E82AA5"/>
    <w:rsid w:val="00E82C78"/>
    <w:rsid w:val="00E83106"/>
    <w:rsid w:val="00E83C74"/>
    <w:rsid w:val="00E846B5"/>
    <w:rsid w:val="00E84D97"/>
    <w:rsid w:val="00E86CFC"/>
    <w:rsid w:val="00E877B0"/>
    <w:rsid w:val="00E909B1"/>
    <w:rsid w:val="00E90A46"/>
    <w:rsid w:val="00E90F04"/>
    <w:rsid w:val="00E92176"/>
    <w:rsid w:val="00E92E3D"/>
    <w:rsid w:val="00E92E46"/>
    <w:rsid w:val="00E95B38"/>
    <w:rsid w:val="00E97CE2"/>
    <w:rsid w:val="00EA100B"/>
    <w:rsid w:val="00EA11A3"/>
    <w:rsid w:val="00EA2123"/>
    <w:rsid w:val="00EA252F"/>
    <w:rsid w:val="00EA2969"/>
    <w:rsid w:val="00EA43DF"/>
    <w:rsid w:val="00EA4D74"/>
    <w:rsid w:val="00EA5356"/>
    <w:rsid w:val="00EA539C"/>
    <w:rsid w:val="00EA5D3A"/>
    <w:rsid w:val="00EA5F05"/>
    <w:rsid w:val="00EA6309"/>
    <w:rsid w:val="00EB02BD"/>
    <w:rsid w:val="00EB4504"/>
    <w:rsid w:val="00EB5B33"/>
    <w:rsid w:val="00EB679F"/>
    <w:rsid w:val="00EC04AF"/>
    <w:rsid w:val="00EC2B44"/>
    <w:rsid w:val="00EC46AE"/>
    <w:rsid w:val="00EC63E1"/>
    <w:rsid w:val="00EC6A72"/>
    <w:rsid w:val="00EC6D22"/>
    <w:rsid w:val="00EC72A4"/>
    <w:rsid w:val="00EC7A3F"/>
    <w:rsid w:val="00ED0D96"/>
    <w:rsid w:val="00ED1421"/>
    <w:rsid w:val="00ED39DD"/>
    <w:rsid w:val="00ED4590"/>
    <w:rsid w:val="00ED48C9"/>
    <w:rsid w:val="00ED56A4"/>
    <w:rsid w:val="00ED5781"/>
    <w:rsid w:val="00ED5F6C"/>
    <w:rsid w:val="00ED763B"/>
    <w:rsid w:val="00EE0C26"/>
    <w:rsid w:val="00EE114F"/>
    <w:rsid w:val="00EE226E"/>
    <w:rsid w:val="00EE25BF"/>
    <w:rsid w:val="00EE2805"/>
    <w:rsid w:val="00EE34CF"/>
    <w:rsid w:val="00EE35F5"/>
    <w:rsid w:val="00EE4D02"/>
    <w:rsid w:val="00EF08F3"/>
    <w:rsid w:val="00EF1A8B"/>
    <w:rsid w:val="00EF379A"/>
    <w:rsid w:val="00EF53FA"/>
    <w:rsid w:val="00EF701F"/>
    <w:rsid w:val="00F016EA"/>
    <w:rsid w:val="00F017AF"/>
    <w:rsid w:val="00F03F25"/>
    <w:rsid w:val="00F0563A"/>
    <w:rsid w:val="00F069D8"/>
    <w:rsid w:val="00F07384"/>
    <w:rsid w:val="00F07391"/>
    <w:rsid w:val="00F07B76"/>
    <w:rsid w:val="00F10BFB"/>
    <w:rsid w:val="00F10CA8"/>
    <w:rsid w:val="00F112C7"/>
    <w:rsid w:val="00F13383"/>
    <w:rsid w:val="00F1393E"/>
    <w:rsid w:val="00F13E9D"/>
    <w:rsid w:val="00F14D20"/>
    <w:rsid w:val="00F154B7"/>
    <w:rsid w:val="00F16EB4"/>
    <w:rsid w:val="00F20C33"/>
    <w:rsid w:val="00F22375"/>
    <w:rsid w:val="00F2566F"/>
    <w:rsid w:val="00F262B0"/>
    <w:rsid w:val="00F26AC2"/>
    <w:rsid w:val="00F303E2"/>
    <w:rsid w:val="00F305ED"/>
    <w:rsid w:val="00F30801"/>
    <w:rsid w:val="00F3195A"/>
    <w:rsid w:val="00F32DB3"/>
    <w:rsid w:val="00F338A7"/>
    <w:rsid w:val="00F33E5A"/>
    <w:rsid w:val="00F34102"/>
    <w:rsid w:val="00F347B5"/>
    <w:rsid w:val="00F356D8"/>
    <w:rsid w:val="00F37CB9"/>
    <w:rsid w:val="00F40F6E"/>
    <w:rsid w:val="00F41BFE"/>
    <w:rsid w:val="00F42265"/>
    <w:rsid w:val="00F42567"/>
    <w:rsid w:val="00F4269A"/>
    <w:rsid w:val="00F447E5"/>
    <w:rsid w:val="00F44C2D"/>
    <w:rsid w:val="00F45092"/>
    <w:rsid w:val="00F458A2"/>
    <w:rsid w:val="00F46808"/>
    <w:rsid w:val="00F47F47"/>
    <w:rsid w:val="00F524E4"/>
    <w:rsid w:val="00F54FC4"/>
    <w:rsid w:val="00F55C36"/>
    <w:rsid w:val="00F61A7C"/>
    <w:rsid w:val="00F64A63"/>
    <w:rsid w:val="00F64F1B"/>
    <w:rsid w:val="00F65DE0"/>
    <w:rsid w:val="00F660B6"/>
    <w:rsid w:val="00F66103"/>
    <w:rsid w:val="00F66C97"/>
    <w:rsid w:val="00F66CF3"/>
    <w:rsid w:val="00F6718B"/>
    <w:rsid w:val="00F676C6"/>
    <w:rsid w:val="00F707FC"/>
    <w:rsid w:val="00F70BD4"/>
    <w:rsid w:val="00F7118F"/>
    <w:rsid w:val="00F71EFC"/>
    <w:rsid w:val="00F7269F"/>
    <w:rsid w:val="00F7313A"/>
    <w:rsid w:val="00F733B6"/>
    <w:rsid w:val="00F73829"/>
    <w:rsid w:val="00F74519"/>
    <w:rsid w:val="00F7603D"/>
    <w:rsid w:val="00F765E0"/>
    <w:rsid w:val="00F76914"/>
    <w:rsid w:val="00F778D6"/>
    <w:rsid w:val="00F77C3B"/>
    <w:rsid w:val="00F8024E"/>
    <w:rsid w:val="00F8028B"/>
    <w:rsid w:val="00F80DA0"/>
    <w:rsid w:val="00F80DC1"/>
    <w:rsid w:val="00F826A1"/>
    <w:rsid w:val="00F8435E"/>
    <w:rsid w:val="00F84F36"/>
    <w:rsid w:val="00F85B92"/>
    <w:rsid w:val="00F865A5"/>
    <w:rsid w:val="00F91318"/>
    <w:rsid w:val="00F91441"/>
    <w:rsid w:val="00F92BC1"/>
    <w:rsid w:val="00F93459"/>
    <w:rsid w:val="00F943DF"/>
    <w:rsid w:val="00F95C17"/>
    <w:rsid w:val="00F964D6"/>
    <w:rsid w:val="00F96E66"/>
    <w:rsid w:val="00F97281"/>
    <w:rsid w:val="00F97758"/>
    <w:rsid w:val="00FA0FAA"/>
    <w:rsid w:val="00FA22A2"/>
    <w:rsid w:val="00FA3134"/>
    <w:rsid w:val="00FA3166"/>
    <w:rsid w:val="00FA4E37"/>
    <w:rsid w:val="00FA7F43"/>
    <w:rsid w:val="00FB242E"/>
    <w:rsid w:val="00FB2B6E"/>
    <w:rsid w:val="00FB3314"/>
    <w:rsid w:val="00FB3D2E"/>
    <w:rsid w:val="00FB3D72"/>
    <w:rsid w:val="00FB4D7D"/>
    <w:rsid w:val="00FB62B0"/>
    <w:rsid w:val="00FC2428"/>
    <w:rsid w:val="00FC2703"/>
    <w:rsid w:val="00FC3A7D"/>
    <w:rsid w:val="00FC664A"/>
    <w:rsid w:val="00FC67CD"/>
    <w:rsid w:val="00FC6F17"/>
    <w:rsid w:val="00FC79BF"/>
    <w:rsid w:val="00FC7CDB"/>
    <w:rsid w:val="00FD3464"/>
    <w:rsid w:val="00FD3486"/>
    <w:rsid w:val="00FD56D4"/>
    <w:rsid w:val="00FD77BA"/>
    <w:rsid w:val="00FD79D1"/>
    <w:rsid w:val="00FE118C"/>
    <w:rsid w:val="00FE2B1C"/>
    <w:rsid w:val="00FE385E"/>
    <w:rsid w:val="00FE3944"/>
    <w:rsid w:val="00FE5A21"/>
    <w:rsid w:val="00FE5D72"/>
    <w:rsid w:val="00FE7812"/>
    <w:rsid w:val="00FF161A"/>
    <w:rsid w:val="00FF189C"/>
    <w:rsid w:val="00FF1F2E"/>
    <w:rsid w:val="00FF204F"/>
    <w:rsid w:val="00FF2E5A"/>
    <w:rsid w:val="00FF3023"/>
    <w:rsid w:val="00FF57A0"/>
    <w:rsid w:val="00FF60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D8F4CF"/>
  <w15:chartTrackingRefBased/>
  <w15:docId w15:val="{A1684613-AC19-8243-B93F-AD74AD50BF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72CE"/>
    <w:pPr>
      <w:spacing w:after="0" w:line="480" w:lineRule="auto"/>
      <w:jc w:val="both"/>
    </w:pPr>
    <w:rPr>
      <w:rFonts w:ascii="Times New Roman" w:hAnsi="Times New Roman" w:cs="Arial"/>
      <w:sz w:val="24"/>
      <w:szCs w:val="24"/>
      <w:lang w:val="en-GB"/>
    </w:rPr>
  </w:style>
  <w:style w:type="paragraph" w:styleId="Heading1">
    <w:name w:val="heading 1"/>
    <w:basedOn w:val="Normal"/>
    <w:next w:val="Normal"/>
    <w:link w:val="Heading1Char"/>
    <w:uiPriority w:val="9"/>
    <w:qFormat/>
    <w:rsid w:val="00F6718B"/>
    <w:pPr>
      <w:keepNext/>
      <w:keepLines/>
      <w:spacing w:before="480" w:after="240" w:line="240" w:lineRule="auto"/>
      <w:outlineLvl w:val="0"/>
    </w:pPr>
    <w:rPr>
      <w:rFonts w:eastAsiaTheme="majorEastAsia" w:cs="Times New Roman"/>
      <w:b/>
      <w:bCs/>
      <w:color w:val="000000" w:themeColor="text1"/>
      <w:sz w:val="32"/>
      <w:szCs w:val="28"/>
    </w:rPr>
  </w:style>
  <w:style w:type="paragraph" w:styleId="Heading2">
    <w:name w:val="heading 2"/>
    <w:basedOn w:val="Normal"/>
    <w:next w:val="Normal"/>
    <w:link w:val="Heading2Char"/>
    <w:uiPriority w:val="9"/>
    <w:unhideWhenUsed/>
    <w:qFormat/>
    <w:rsid w:val="00D731C2"/>
    <w:pPr>
      <w:keepNext/>
      <w:keepLines/>
      <w:spacing w:before="120" w:after="240" w:line="240" w:lineRule="auto"/>
      <w:outlineLvl w:val="1"/>
    </w:pPr>
    <w:rPr>
      <w:rFonts w:eastAsiaTheme="majorEastAsia"/>
      <w:b/>
      <w:iCs/>
      <w:color w:val="000000" w:themeColor="text1"/>
      <w:sz w:val="28"/>
    </w:rPr>
  </w:style>
  <w:style w:type="paragraph" w:styleId="Heading3">
    <w:name w:val="heading 3"/>
    <w:basedOn w:val="Normal"/>
    <w:next w:val="Normal"/>
    <w:link w:val="Heading3Char"/>
    <w:uiPriority w:val="9"/>
    <w:unhideWhenUsed/>
    <w:qFormat/>
    <w:rsid w:val="00D16FFD"/>
    <w:pPr>
      <w:keepNext/>
      <w:keepLines/>
      <w:spacing w:before="120"/>
      <w:outlineLvl w:val="2"/>
    </w:pPr>
    <w:rPr>
      <w:rFonts w:eastAsiaTheme="majorEastAsia"/>
      <w:b/>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16FFD"/>
    <w:pPr>
      <w:spacing w:line="240" w:lineRule="auto"/>
      <w:contextualSpacing/>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D16FFD"/>
    <w:rPr>
      <w:rFonts w:ascii="Times New Roman" w:eastAsiaTheme="majorEastAsia" w:hAnsi="Times New Roman" w:cstheme="majorBidi"/>
      <w:b/>
      <w:spacing w:val="-10"/>
      <w:kern w:val="28"/>
      <w:sz w:val="36"/>
      <w:szCs w:val="56"/>
      <w:lang w:val="en-GB"/>
    </w:rPr>
  </w:style>
  <w:style w:type="character" w:styleId="Hyperlink">
    <w:name w:val="Hyperlink"/>
    <w:basedOn w:val="DefaultParagraphFont"/>
    <w:uiPriority w:val="99"/>
    <w:unhideWhenUsed/>
    <w:rsid w:val="00C2248F"/>
    <w:rPr>
      <w:color w:val="0563C1" w:themeColor="hyperlink"/>
      <w:u w:val="single"/>
    </w:rPr>
  </w:style>
  <w:style w:type="character" w:customStyle="1" w:styleId="UnresolvedMention1">
    <w:name w:val="Unresolved Mention1"/>
    <w:basedOn w:val="DefaultParagraphFont"/>
    <w:uiPriority w:val="99"/>
    <w:semiHidden/>
    <w:unhideWhenUsed/>
    <w:rsid w:val="00C2248F"/>
    <w:rPr>
      <w:color w:val="808080"/>
      <w:shd w:val="clear" w:color="auto" w:fill="E6E6E6"/>
    </w:rPr>
  </w:style>
  <w:style w:type="paragraph" w:styleId="Subtitle">
    <w:name w:val="Subtitle"/>
    <w:basedOn w:val="Normal"/>
    <w:next w:val="Normal"/>
    <w:link w:val="SubtitleChar"/>
    <w:uiPriority w:val="11"/>
    <w:qFormat/>
    <w:rsid w:val="00C2248F"/>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2248F"/>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F6718B"/>
    <w:rPr>
      <w:rFonts w:ascii="Times New Roman" w:eastAsiaTheme="majorEastAsia" w:hAnsi="Times New Roman" w:cs="Times New Roman"/>
      <w:b/>
      <w:bCs/>
      <w:color w:val="000000" w:themeColor="text1"/>
      <w:sz w:val="32"/>
      <w:szCs w:val="28"/>
      <w:lang w:val="en-GB"/>
    </w:rPr>
  </w:style>
  <w:style w:type="character" w:customStyle="1" w:styleId="Heading2Char">
    <w:name w:val="Heading 2 Char"/>
    <w:basedOn w:val="DefaultParagraphFont"/>
    <w:link w:val="Heading2"/>
    <w:uiPriority w:val="9"/>
    <w:rsid w:val="00D731C2"/>
    <w:rPr>
      <w:rFonts w:ascii="Times New Roman" w:eastAsiaTheme="majorEastAsia" w:hAnsi="Times New Roman" w:cs="Arial"/>
      <w:b/>
      <w:iCs/>
      <w:color w:val="000000" w:themeColor="text1"/>
      <w:sz w:val="28"/>
      <w:szCs w:val="24"/>
      <w:lang w:val="en-GB"/>
    </w:rPr>
  </w:style>
  <w:style w:type="paragraph" w:customStyle="1" w:styleId="EndNoteBibliographyTitle">
    <w:name w:val="EndNote Bibliography Title"/>
    <w:basedOn w:val="Normal"/>
    <w:link w:val="EndNoteBibliographyTitleChar"/>
    <w:rsid w:val="00674418"/>
    <w:pPr>
      <w:jc w:val="center"/>
    </w:pPr>
    <w:rPr>
      <w:rFonts w:cs="Times New Roman"/>
      <w:noProof/>
    </w:rPr>
  </w:style>
  <w:style w:type="character" w:customStyle="1" w:styleId="EndNoteBibliographyTitleChar">
    <w:name w:val="EndNote Bibliography Title Char"/>
    <w:basedOn w:val="DefaultParagraphFont"/>
    <w:link w:val="EndNoteBibliographyTitle"/>
    <w:rsid w:val="00674418"/>
    <w:rPr>
      <w:rFonts w:ascii="Times New Roman" w:hAnsi="Times New Roman" w:cs="Times New Roman"/>
      <w:noProof/>
      <w:sz w:val="24"/>
      <w:szCs w:val="24"/>
      <w:lang w:val="en-GB"/>
    </w:rPr>
  </w:style>
  <w:style w:type="paragraph" w:customStyle="1" w:styleId="EndNoteBibliography">
    <w:name w:val="EndNote Bibliography"/>
    <w:basedOn w:val="Normal"/>
    <w:link w:val="EndNoteBibliographyChar"/>
    <w:rsid w:val="00674418"/>
    <w:pPr>
      <w:spacing w:line="240" w:lineRule="auto"/>
    </w:pPr>
    <w:rPr>
      <w:rFonts w:cs="Times New Roman"/>
      <w:noProof/>
    </w:rPr>
  </w:style>
  <w:style w:type="character" w:customStyle="1" w:styleId="EndNoteBibliographyChar">
    <w:name w:val="EndNote Bibliography Char"/>
    <w:basedOn w:val="DefaultParagraphFont"/>
    <w:link w:val="EndNoteBibliography"/>
    <w:rsid w:val="00674418"/>
    <w:rPr>
      <w:rFonts w:ascii="Times New Roman" w:hAnsi="Times New Roman" w:cs="Times New Roman"/>
      <w:noProof/>
      <w:sz w:val="24"/>
      <w:szCs w:val="24"/>
      <w:lang w:val="en-GB"/>
    </w:rPr>
  </w:style>
  <w:style w:type="paragraph" w:styleId="Header">
    <w:name w:val="header"/>
    <w:basedOn w:val="Normal"/>
    <w:link w:val="HeaderChar"/>
    <w:uiPriority w:val="99"/>
    <w:unhideWhenUsed/>
    <w:rsid w:val="002336FF"/>
    <w:pPr>
      <w:tabs>
        <w:tab w:val="center" w:pos="4680"/>
        <w:tab w:val="right" w:pos="9360"/>
      </w:tabs>
      <w:spacing w:line="240" w:lineRule="auto"/>
    </w:pPr>
  </w:style>
  <w:style w:type="character" w:customStyle="1" w:styleId="HeaderChar">
    <w:name w:val="Header Char"/>
    <w:basedOn w:val="DefaultParagraphFont"/>
    <w:link w:val="Header"/>
    <w:uiPriority w:val="99"/>
    <w:rsid w:val="002336FF"/>
  </w:style>
  <w:style w:type="paragraph" w:styleId="Footer">
    <w:name w:val="footer"/>
    <w:basedOn w:val="Normal"/>
    <w:link w:val="FooterChar"/>
    <w:uiPriority w:val="99"/>
    <w:unhideWhenUsed/>
    <w:rsid w:val="002336FF"/>
    <w:pPr>
      <w:tabs>
        <w:tab w:val="center" w:pos="4680"/>
        <w:tab w:val="right" w:pos="9360"/>
      </w:tabs>
      <w:spacing w:line="240" w:lineRule="auto"/>
    </w:pPr>
  </w:style>
  <w:style w:type="character" w:customStyle="1" w:styleId="FooterChar">
    <w:name w:val="Footer Char"/>
    <w:basedOn w:val="DefaultParagraphFont"/>
    <w:link w:val="Footer"/>
    <w:uiPriority w:val="99"/>
    <w:rsid w:val="002336FF"/>
  </w:style>
  <w:style w:type="character" w:styleId="CommentReference">
    <w:name w:val="annotation reference"/>
    <w:basedOn w:val="DefaultParagraphFont"/>
    <w:uiPriority w:val="99"/>
    <w:semiHidden/>
    <w:unhideWhenUsed/>
    <w:rsid w:val="00B10F03"/>
    <w:rPr>
      <w:sz w:val="16"/>
      <w:szCs w:val="16"/>
    </w:rPr>
  </w:style>
  <w:style w:type="paragraph" w:styleId="CommentText">
    <w:name w:val="annotation text"/>
    <w:basedOn w:val="Normal"/>
    <w:link w:val="CommentTextChar"/>
    <w:uiPriority w:val="99"/>
    <w:unhideWhenUsed/>
    <w:rsid w:val="00B10F03"/>
    <w:pPr>
      <w:spacing w:line="240" w:lineRule="auto"/>
    </w:pPr>
    <w:rPr>
      <w:sz w:val="20"/>
      <w:szCs w:val="20"/>
    </w:rPr>
  </w:style>
  <w:style w:type="character" w:customStyle="1" w:styleId="CommentTextChar">
    <w:name w:val="Comment Text Char"/>
    <w:basedOn w:val="DefaultParagraphFont"/>
    <w:link w:val="CommentText"/>
    <w:uiPriority w:val="99"/>
    <w:rsid w:val="00B10F03"/>
    <w:rPr>
      <w:sz w:val="20"/>
      <w:szCs w:val="20"/>
    </w:rPr>
  </w:style>
  <w:style w:type="paragraph" w:styleId="CommentSubject">
    <w:name w:val="annotation subject"/>
    <w:basedOn w:val="CommentText"/>
    <w:next w:val="CommentText"/>
    <w:link w:val="CommentSubjectChar"/>
    <w:uiPriority w:val="99"/>
    <w:semiHidden/>
    <w:unhideWhenUsed/>
    <w:rsid w:val="00B10F03"/>
    <w:rPr>
      <w:b/>
      <w:bCs/>
    </w:rPr>
  </w:style>
  <w:style w:type="character" w:customStyle="1" w:styleId="CommentSubjectChar">
    <w:name w:val="Comment Subject Char"/>
    <w:basedOn w:val="CommentTextChar"/>
    <w:link w:val="CommentSubject"/>
    <w:uiPriority w:val="99"/>
    <w:semiHidden/>
    <w:rsid w:val="00B10F03"/>
    <w:rPr>
      <w:b/>
      <w:bCs/>
      <w:sz w:val="20"/>
      <w:szCs w:val="20"/>
    </w:rPr>
  </w:style>
  <w:style w:type="paragraph" w:styleId="BalloonText">
    <w:name w:val="Balloon Text"/>
    <w:basedOn w:val="Normal"/>
    <w:link w:val="BalloonTextChar"/>
    <w:uiPriority w:val="99"/>
    <w:semiHidden/>
    <w:unhideWhenUsed/>
    <w:rsid w:val="00B10F03"/>
    <w:pPr>
      <w:spacing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B10F03"/>
    <w:rPr>
      <w:rFonts w:ascii="Times New Roman" w:hAnsi="Times New Roman" w:cs="Times New Roman"/>
      <w:sz w:val="18"/>
      <w:szCs w:val="18"/>
    </w:rPr>
  </w:style>
  <w:style w:type="character" w:customStyle="1" w:styleId="apple-converted-space">
    <w:name w:val="apple-converted-space"/>
    <w:basedOn w:val="DefaultParagraphFont"/>
    <w:rsid w:val="00842D2C"/>
  </w:style>
  <w:style w:type="character" w:customStyle="1" w:styleId="highlight">
    <w:name w:val="highlight"/>
    <w:basedOn w:val="DefaultParagraphFont"/>
    <w:rsid w:val="00842D2C"/>
  </w:style>
  <w:style w:type="paragraph" w:styleId="Revision">
    <w:name w:val="Revision"/>
    <w:hidden/>
    <w:uiPriority w:val="99"/>
    <w:semiHidden/>
    <w:rsid w:val="009B067A"/>
    <w:pPr>
      <w:spacing w:after="0" w:line="240" w:lineRule="auto"/>
    </w:pPr>
  </w:style>
  <w:style w:type="character" w:customStyle="1" w:styleId="Heading3Char">
    <w:name w:val="Heading 3 Char"/>
    <w:basedOn w:val="DefaultParagraphFont"/>
    <w:link w:val="Heading3"/>
    <w:uiPriority w:val="9"/>
    <w:rsid w:val="00D16FFD"/>
    <w:rPr>
      <w:rFonts w:ascii="Times New Roman" w:eastAsiaTheme="majorEastAsia" w:hAnsi="Times New Roman" w:cs="Arial"/>
      <w:b/>
      <w:color w:val="1F3763" w:themeColor="accent1" w:themeShade="7F"/>
      <w:sz w:val="24"/>
      <w:szCs w:val="24"/>
      <w:lang w:val="en-GB"/>
    </w:rPr>
  </w:style>
  <w:style w:type="character" w:styleId="Emphasis">
    <w:name w:val="Emphasis"/>
    <w:basedOn w:val="DefaultParagraphFont"/>
    <w:uiPriority w:val="20"/>
    <w:qFormat/>
    <w:rsid w:val="00566E36"/>
    <w:rPr>
      <w:i/>
      <w:iCs/>
    </w:rPr>
  </w:style>
  <w:style w:type="character" w:customStyle="1" w:styleId="identifier">
    <w:name w:val="identifier"/>
    <w:basedOn w:val="DefaultParagraphFont"/>
    <w:rsid w:val="007D7C0B"/>
  </w:style>
  <w:style w:type="paragraph" w:styleId="NoSpacing">
    <w:name w:val="No Spacing"/>
    <w:uiPriority w:val="1"/>
    <w:qFormat/>
    <w:rsid w:val="000C685C"/>
    <w:pPr>
      <w:spacing w:after="0" w:line="240" w:lineRule="auto"/>
    </w:pPr>
  </w:style>
  <w:style w:type="table" w:styleId="TableGrid">
    <w:name w:val="Table Grid"/>
    <w:basedOn w:val="TableNormal"/>
    <w:uiPriority w:val="39"/>
    <w:rsid w:val="00E31507"/>
    <w:pPr>
      <w:spacing w:after="0" w:line="240" w:lineRule="auto"/>
    </w:pPr>
    <w:rPr>
      <w:sz w:val="24"/>
      <w:szCs w:val="24"/>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31507"/>
    <w:pPr>
      <w:spacing w:line="360" w:lineRule="auto"/>
      <w:ind w:left="720"/>
      <w:contextualSpacing/>
    </w:pPr>
    <w:rPr>
      <w:rFonts w:eastAsia="Times New Roman"/>
      <w:color w:val="000000"/>
      <w:lang w:eastAsia="it-IT"/>
    </w:rPr>
  </w:style>
  <w:style w:type="character" w:styleId="LineNumber">
    <w:name w:val="line number"/>
    <w:basedOn w:val="DefaultParagraphFont"/>
    <w:uiPriority w:val="99"/>
    <w:semiHidden/>
    <w:unhideWhenUsed/>
    <w:rsid w:val="00C07A0A"/>
  </w:style>
  <w:style w:type="table" w:styleId="GridTable2-Accent3">
    <w:name w:val="Grid Table 2 Accent 3"/>
    <w:basedOn w:val="TableNormal"/>
    <w:uiPriority w:val="47"/>
    <w:rsid w:val="008D0D89"/>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2-Accent31">
    <w:name w:val="Grid Table 2 - Accent 31"/>
    <w:basedOn w:val="TableNormal"/>
    <w:next w:val="GridTable2-Accent3"/>
    <w:uiPriority w:val="47"/>
    <w:rsid w:val="008D0D89"/>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5752614">
      <w:bodyDiv w:val="1"/>
      <w:marLeft w:val="0"/>
      <w:marRight w:val="0"/>
      <w:marTop w:val="0"/>
      <w:marBottom w:val="0"/>
      <w:divBdr>
        <w:top w:val="none" w:sz="0" w:space="0" w:color="auto"/>
        <w:left w:val="none" w:sz="0" w:space="0" w:color="auto"/>
        <w:bottom w:val="none" w:sz="0" w:space="0" w:color="auto"/>
        <w:right w:val="none" w:sz="0" w:space="0" w:color="auto"/>
      </w:divBdr>
    </w:div>
    <w:div w:id="438716478">
      <w:bodyDiv w:val="1"/>
      <w:marLeft w:val="0"/>
      <w:marRight w:val="0"/>
      <w:marTop w:val="0"/>
      <w:marBottom w:val="0"/>
      <w:divBdr>
        <w:top w:val="none" w:sz="0" w:space="0" w:color="auto"/>
        <w:left w:val="none" w:sz="0" w:space="0" w:color="auto"/>
        <w:bottom w:val="none" w:sz="0" w:space="0" w:color="auto"/>
        <w:right w:val="none" w:sz="0" w:space="0" w:color="auto"/>
      </w:divBdr>
    </w:div>
    <w:div w:id="714503310">
      <w:bodyDiv w:val="1"/>
      <w:marLeft w:val="0"/>
      <w:marRight w:val="0"/>
      <w:marTop w:val="0"/>
      <w:marBottom w:val="0"/>
      <w:divBdr>
        <w:top w:val="none" w:sz="0" w:space="0" w:color="auto"/>
        <w:left w:val="none" w:sz="0" w:space="0" w:color="auto"/>
        <w:bottom w:val="none" w:sz="0" w:space="0" w:color="auto"/>
        <w:right w:val="none" w:sz="0" w:space="0" w:color="auto"/>
      </w:divBdr>
    </w:div>
    <w:div w:id="755321500">
      <w:bodyDiv w:val="1"/>
      <w:marLeft w:val="0"/>
      <w:marRight w:val="0"/>
      <w:marTop w:val="0"/>
      <w:marBottom w:val="0"/>
      <w:divBdr>
        <w:top w:val="none" w:sz="0" w:space="0" w:color="auto"/>
        <w:left w:val="none" w:sz="0" w:space="0" w:color="auto"/>
        <w:bottom w:val="none" w:sz="0" w:space="0" w:color="auto"/>
        <w:right w:val="none" w:sz="0" w:space="0" w:color="auto"/>
      </w:divBdr>
    </w:div>
    <w:div w:id="833759601">
      <w:bodyDiv w:val="1"/>
      <w:marLeft w:val="0"/>
      <w:marRight w:val="0"/>
      <w:marTop w:val="0"/>
      <w:marBottom w:val="0"/>
      <w:divBdr>
        <w:top w:val="none" w:sz="0" w:space="0" w:color="auto"/>
        <w:left w:val="none" w:sz="0" w:space="0" w:color="auto"/>
        <w:bottom w:val="none" w:sz="0" w:space="0" w:color="auto"/>
        <w:right w:val="none" w:sz="0" w:space="0" w:color="auto"/>
      </w:divBdr>
    </w:div>
    <w:div w:id="948201845">
      <w:bodyDiv w:val="1"/>
      <w:marLeft w:val="0"/>
      <w:marRight w:val="0"/>
      <w:marTop w:val="0"/>
      <w:marBottom w:val="0"/>
      <w:divBdr>
        <w:top w:val="none" w:sz="0" w:space="0" w:color="auto"/>
        <w:left w:val="none" w:sz="0" w:space="0" w:color="auto"/>
        <w:bottom w:val="none" w:sz="0" w:space="0" w:color="auto"/>
        <w:right w:val="none" w:sz="0" w:space="0" w:color="auto"/>
      </w:divBdr>
    </w:div>
    <w:div w:id="989483759">
      <w:bodyDiv w:val="1"/>
      <w:marLeft w:val="0"/>
      <w:marRight w:val="0"/>
      <w:marTop w:val="0"/>
      <w:marBottom w:val="0"/>
      <w:divBdr>
        <w:top w:val="none" w:sz="0" w:space="0" w:color="auto"/>
        <w:left w:val="none" w:sz="0" w:space="0" w:color="auto"/>
        <w:bottom w:val="none" w:sz="0" w:space="0" w:color="auto"/>
        <w:right w:val="none" w:sz="0" w:space="0" w:color="auto"/>
      </w:divBdr>
    </w:div>
    <w:div w:id="1144815478">
      <w:bodyDiv w:val="1"/>
      <w:marLeft w:val="0"/>
      <w:marRight w:val="0"/>
      <w:marTop w:val="0"/>
      <w:marBottom w:val="0"/>
      <w:divBdr>
        <w:top w:val="none" w:sz="0" w:space="0" w:color="auto"/>
        <w:left w:val="none" w:sz="0" w:space="0" w:color="auto"/>
        <w:bottom w:val="none" w:sz="0" w:space="0" w:color="auto"/>
        <w:right w:val="none" w:sz="0" w:space="0" w:color="auto"/>
      </w:divBdr>
    </w:div>
    <w:div w:id="1332030976">
      <w:bodyDiv w:val="1"/>
      <w:marLeft w:val="0"/>
      <w:marRight w:val="0"/>
      <w:marTop w:val="0"/>
      <w:marBottom w:val="0"/>
      <w:divBdr>
        <w:top w:val="none" w:sz="0" w:space="0" w:color="auto"/>
        <w:left w:val="none" w:sz="0" w:space="0" w:color="auto"/>
        <w:bottom w:val="none" w:sz="0" w:space="0" w:color="auto"/>
        <w:right w:val="none" w:sz="0" w:space="0" w:color="auto"/>
      </w:divBdr>
    </w:div>
    <w:div w:id="1359701419">
      <w:bodyDiv w:val="1"/>
      <w:marLeft w:val="0"/>
      <w:marRight w:val="0"/>
      <w:marTop w:val="0"/>
      <w:marBottom w:val="0"/>
      <w:divBdr>
        <w:top w:val="none" w:sz="0" w:space="0" w:color="auto"/>
        <w:left w:val="none" w:sz="0" w:space="0" w:color="auto"/>
        <w:bottom w:val="none" w:sz="0" w:space="0" w:color="auto"/>
        <w:right w:val="none" w:sz="0" w:space="0" w:color="auto"/>
      </w:divBdr>
    </w:div>
    <w:div w:id="1401440497">
      <w:bodyDiv w:val="1"/>
      <w:marLeft w:val="0"/>
      <w:marRight w:val="0"/>
      <w:marTop w:val="0"/>
      <w:marBottom w:val="0"/>
      <w:divBdr>
        <w:top w:val="none" w:sz="0" w:space="0" w:color="auto"/>
        <w:left w:val="none" w:sz="0" w:space="0" w:color="auto"/>
        <w:bottom w:val="none" w:sz="0" w:space="0" w:color="auto"/>
        <w:right w:val="none" w:sz="0" w:space="0" w:color="auto"/>
      </w:divBdr>
    </w:div>
    <w:div w:id="1420131848">
      <w:bodyDiv w:val="1"/>
      <w:marLeft w:val="0"/>
      <w:marRight w:val="0"/>
      <w:marTop w:val="0"/>
      <w:marBottom w:val="0"/>
      <w:divBdr>
        <w:top w:val="none" w:sz="0" w:space="0" w:color="auto"/>
        <w:left w:val="none" w:sz="0" w:space="0" w:color="auto"/>
        <w:bottom w:val="none" w:sz="0" w:space="0" w:color="auto"/>
        <w:right w:val="none" w:sz="0" w:space="0" w:color="auto"/>
      </w:divBdr>
    </w:div>
    <w:div w:id="1420558807">
      <w:bodyDiv w:val="1"/>
      <w:marLeft w:val="0"/>
      <w:marRight w:val="0"/>
      <w:marTop w:val="0"/>
      <w:marBottom w:val="0"/>
      <w:divBdr>
        <w:top w:val="none" w:sz="0" w:space="0" w:color="auto"/>
        <w:left w:val="none" w:sz="0" w:space="0" w:color="auto"/>
        <w:bottom w:val="none" w:sz="0" w:space="0" w:color="auto"/>
        <w:right w:val="none" w:sz="0" w:space="0" w:color="auto"/>
      </w:divBdr>
    </w:div>
    <w:div w:id="1705904675">
      <w:bodyDiv w:val="1"/>
      <w:marLeft w:val="0"/>
      <w:marRight w:val="0"/>
      <w:marTop w:val="0"/>
      <w:marBottom w:val="0"/>
      <w:divBdr>
        <w:top w:val="none" w:sz="0" w:space="0" w:color="auto"/>
        <w:left w:val="none" w:sz="0" w:space="0" w:color="auto"/>
        <w:bottom w:val="none" w:sz="0" w:space="0" w:color="auto"/>
        <w:right w:val="none" w:sz="0" w:space="0" w:color="auto"/>
      </w:divBdr>
    </w:div>
    <w:div w:id="1903324959">
      <w:bodyDiv w:val="1"/>
      <w:marLeft w:val="0"/>
      <w:marRight w:val="0"/>
      <w:marTop w:val="0"/>
      <w:marBottom w:val="0"/>
      <w:divBdr>
        <w:top w:val="none" w:sz="0" w:space="0" w:color="auto"/>
        <w:left w:val="none" w:sz="0" w:space="0" w:color="auto"/>
        <w:bottom w:val="none" w:sz="0" w:space="0" w:color="auto"/>
        <w:right w:val="none" w:sz="0" w:space="0" w:color="auto"/>
      </w:divBdr>
    </w:div>
    <w:div w:id="1979263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C9B0C6-206E-4C04-9630-ED99C7BE16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9</Pages>
  <Words>17577</Words>
  <Characters>100194</Characters>
  <Application>Microsoft Office Word</Application>
  <DocSecurity>0</DocSecurity>
  <Lines>834</Lines>
  <Paragraphs>23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17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teen Mostofi</dc:creator>
  <cp:keywords/>
  <dc:description/>
  <cp:lastModifiedBy>Francesca  Morgante</cp:lastModifiedBy>
  <cp:revision>3</cp:revision>
  <dcterms:created xsi:type="dcterms:W3CDTF">2020-11-23T13:25:00Z</dcterms:created>
  <dcterms:modified xsi:type="dcterms:W3CDTF">2020-11-23T13:30:00Z</dcterms:modified>
</cp:coreProperties>
</file>